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EE904D" w14:textId="49A6556B" w:rsidR="007458B7" w:rsidRPr="00AA0A3B" w:rsidRDefault="006305D7" w:rsidP="00AA0A3B">
      <w:pPr>
        <w:pStyle w:val="NormalWeb"/>
        <w:widowControl/>
        <w:spacing w:before="0" w:beforeAutospacing="0" w:after="0" w:afterAutospacing="0"/>
      </w:pPr>
      <w:r w:rsidRPr="00AA0A3B">
        <w:rPr>
          <w:b/>
          <w:bCs/>
        </w:rPr>
        <w:t>TITLE:</w:t>
      </w:r>
      <w:r w:rsidR="004550E1">
        <w:t xml:space="preserve"> </w:t>
      </w:r>
    </w:p>
    <w:p w14:paraId="2E300B21" w14:textId="282CEEF2" w:rsidR="007A4DD6" w:rsidRPr="00AA0A3B" w:rsidRDefault="00744E5E" w:rsidP="00AA0A3B">
      <w:pPr>
        <w:widowControl/>
        <w:rPr>
          <w:b/>
          <w:bCs/>
          <w:lang w:val="en-GB"/>
        </w:rPr>
      </w:pPr>
      <w:r w:rsidRPr="00AA0A3B">
        <w:rPr>
          <w:lang w:val="en-GB"/>
        </w:rPr>
        <w:t xml:space="preserve">Isolation of </w:t>
      </w:r>
      <w:r w:rsidR="00D44D04" w:rsidRPr="00AA0A3B">
        <w:rPr>
          <w:lang w:val="en-GB"/>
        </w:rPr>
        <w:t>P</w:t>
      </w:r>
      <w:r w:rsidRPr="00AA0A3B">
        <w:rPr>
          <w:lang w:val="en-GB"/>
        </w:rPr>
        <w:t xml:space="preserve">apillary and </w:t>
      </w:r>
      <w:r w:rsidR="00D44D04" w:rsidRPr="00AA0A3B">
        <w:rPr>
          <w:lang w:val="en-GB"/>
        </w:rPr>
        <w:t>R</w:t>
      </w:r>
      <w:r w:rsidRPr="00AA0A3B">
        <w:rPr>
          <w:lang w:val="en-GB"/>
        </w:rPr>
        <w:t xml:space="preserve">eticular </w:t>
      </w:r>
      <w:r w:rsidR="00571DCF">
        <w:rPr>
          <w:lang w:val="en-GB"/>
        </w:rPr>
        <w:t>F</w:t>
      </w:r>
      <w:bookmarkStart w:id="0" w:name="_GoBack"/>
      <w:bookmarkEnd w:id="0"/>
      <w:r w:rsidRPr="00AA0A3B">
        <w:rPr>
          <w:lang w:val="en-GB"/>
        </w:rPr>
        <w:t xml:space="preserve">ibroblasts </w:t>
      </w:r>
      <w:r w:rsidR="00815A99" w:rsidRPr="00AA0A3B">
        <w:rPr>
          <w:lang w:val="en-GB"/>
        </w:rPr>
        <w:t xml:space="preserve">from </w:t>
      </w:r>
      <w:r w:rsidR="00D44D04" w:rsidRPr="00AA0A3B">
        <w:rPr>
          <w:lang w:val="en-GB"/>
        </w:rPr>
        <w:t>H</w:t>
      </w:r>
      <w:r w:rsidR="00815A99" w:rsidRPr="00AA0A3B">
        <w:rPr>
          <w:lang w:val="en-GB"/>
        </w:rPr>
        <w:t xml:space="preserve">uman </w:t>
      </w:r>
      <w:r w:rsidR="00D44D04" w:rsidRPr="00AA0A3B">
        <w:rPr>
          <w:lang w:val="en-GB"/>
        </w:rPr>
        <w:t>S</w:t>
      </w:r>
      <w:r w:rsidR="00815A99" w:rsidRPr="00AA0A3B">
        <w:rPr>
          <w:lang w:val="en-GB"/>
        </w:rPr>
        <w:t xml:space="preserve">kin </w:t>
      </w:r>
      <w:r w:rsidRPr="00AA0A3B">
        <w:rPr>
          <w:lang w:val="en-GB"/>
        </w:rPr>
        <w:t>by F</w:t>
      </w:r>
      <w:r w:rsidR="00D44D04" w:rsidRPr="00AA0A3B">
        <w:rPr>
          <w:lang w:val="en-GB"/>
        </w:rPr>
        <w:t>luorescence-a</w:t>
      </w:r>
      <w:r w:rsidR="00571DCF">
        <w:rPr>
          <w:lang w:val="en-GB"/>
        </w:rPr>
        <w:t>ctivated</w:t>
      </w:r>
      <w:r w:rsidR="00D44D04" w:rsidRPr="00AA0A3B">
        <w:rPr>
          <w:lang w:val="en-GB"/>
        </w:rPr>
        <w:t xml:space="preserve"> </w:t>
      </w:r>
      <w:r w:rsidR="00C061AB">
        <w:rPr>
          <w:lang w:val="en-GB"/>
        </w:rPr>
        <w:t>C</w:t>
      </w:r>
      <w:r w:rsidR="00D44D04" w:rsidRPr="00AA0A3B">
        <w:rPr>
          <w:lang w:val="en-GB"/>
        </w:rPr>
        <w:t xml:space="preserve">ell </w:t>
      </w:r>
      <w:r w:rsidR="00C061AB">
        <w:rPr>
          <w:lang w:val="en-GB"/>
        </w:rPr>
        <w:t>S</w:t>
      </w:r>
      <w:r w:rsidR="00D44D04" w:rsidRPr="00AA0A3B">
        <w:rPr>
          <w:lang w:val="en-GB"/>
        </w:rPr>
        <w:t>orting</w:t>
      </w:r>
      <w:r w:rsidRPr="00AA0A3B">
        <w:rPr>
          <w:lang w:val="en-GB"/>
        </w:rPr>
        <w:t xml:space="preserve"> </w:t>
      </w:r>
    </w:p>
    <w:p w14:paraId="5BAC1071" w14:textId="77777777" w:rsidR="00744E5E" w:rsidRPr="00AA0A3B" w:rsidRDefault="00744E5E" w:rsidP="00AA0A3B">
      <w:pPr>
        <w:widowControl/>
        <w:rPr>
          <w:b/>
          <w:bCs/>
        </w:rPr>
      </w:pPr>
    </w:p>
    <w:p w14:paraId="7E193C4D" w14:textId="2C8FAD55" w:rsidR="007458B7" w:rsidRPr="00AA0A3B" w:rsidRDefault="006305D7" w:rsidP="00AA0A3B">
      <w:pPr>
        <w:widowControl/>
        <w:rPr>
          <w:b/>
          <w:bCs/>
        </w:rPr>
      </w:pPr>
      <w:r w:rsidRPr="00AA0A3B">
        <w:rPr>
          <w:b/>
          <w:bCs/>
        </w:rPr>
        <w:t>AUTHORS</w:t>
      </w:r>
      <w:r w:rsidR="000B662E" w:rsidRPr="00AA0A3B">
        <w:rPr>
          <w:b/>
          <w:bCs/>
        </w:rPr>
        <w:t xml:space="preserve"> </w:t>
      </w:r>
      <w:r w:rsidR="00086FF5" w:rsidRPr="00AA0A3B">
        <w:rPr>
          <w:b/>
          <w:bCs/>
        </w:rPr>
        <w:t xml:space="preserve">AND </w:t>
      </w:r>
      <w:r w:rsidR="000B662E" w:rsidRPr="00AA0A3B">
        <w:rPr>
          <w:b/>
          <w:bCs/>
        </w:rPr>
        <w:t>AFFILIATIONS</w:t>
      </w:r>
      <w:r w:rsidRPr="00AA0A3B">
        <w:rPr>
          <w:b/>
          <w:bCs/>
        </w:rPr>
        <w:t xml:space="preserve">: </w:t>
      </w:r>
    </w:p>
    <w:p w14:paraId="576837B1" w14:textId="0E885E00" w:rsidR="00744E5E" w:rsidRPr="00AA0A3B" w:rsidRDefault="00744E5E" w:rsidP="00AA0A3B">
      <w:pPr>
        <w:widowControl/>
        <w:rPr>
          <w:color w:val="auto"/>
          <w:vertAlign w:val="superscript"/>
          <w:lang w:val="en-GB"/>
        </w:rPr>
      </w:pPr>
      <w:r w:rsidRPr="00AA0A3B">
        <w:rPr>
          <w:color w:val="auto"/>
          <w:lang w:val="en-GB"/>
        </w:rPr>
        <w:t>Ana Korosec</w:t>
      </w:r>
      <w:r w:rsidR="007167B6" w:rsidRPr="00AA0A3B">
        <w:rPr>
          <w:color w:val="auto"/>
          <w:vertAlign w:val="superscript"/>
          <w:lang w:val="en-GB"/>
        </w:rPr>
        <w:t>1</w:t>
      </w:r>
      <w:r w:rsidR="003551FC" w:rsidRPr="00AA0A3B">
        <w:rPr>
          <w:color w:val="auto"/>
          <w:vertAlign w:val="superscript"/>
          <w:lang w:val="en-GB"/>
        </w:rPr>
        <w:t>*</w:t>
      </w:r>
      <w:r w:rsidRPr="00AA0A3B">
        <w:rPr>
          <w:color w:val="auto"/>
          <w:lang w:val="en-GB"/>
        </w:rPr>
        <w:t>, Sophie Frech</w:t>
      </w:r>
      <w:r w:rsidR="007167B6" w:rsidRPr="00AA0A3B">
        <w:rPr>
          <w:color w:val="auto"/>
          <w:vertAlign w:val="superscript"/>
          <w:lang w:val="en-GB"/>
        </w:rPr>
        <w:t>1</w:t>
      </w:r>
      <w:r w:rsidR="003551FC" w:rsidRPr="00AA0A3B">
        <w:rPr>
          <w:color w:val="auto"/>
          <w:vertAlign w:val="superscript"/>
          <w:lang w:val="en-GB"/>
        </w:rPr>
        <w:t>*</w:t>
      </w:r>
      <w:r w:rsidRPr="00AA0A3B">
        <w:rPr>
          <w:color w:val="auto"/>
          <w:lang w:val="en-GB"/>
        </w:rPr>
        <w:t>, Beate M. Lichtenberger</w:t>
      </w:r>
      <w:r w:rsidR="007167B6" w:rsidRPr="00AA0A3B">
        <w:rPr>
          <w:color w:val="auto"/>
          <w:vertAlign w:val="superscript"/>
          <w:lang w:val="en-GB"/>
        </w:rPr>
        <w:t>1</w:t>
      </w:r>
    </w:p>
    <w:p w14:paraId="7A8A5D86" w14:textId="77777777" w:rsidR="00744E5E" w:rsidRPr="00AA0A3B" w:rsidRDefault="00744E5E" w:rsidP="00AA0A3B">
      <w:pPr>
        <w:widowControl/>
        <w:rPr>
          <w:color w:val="auto"/>
          <w:vertAlign w:val="superscript"/>
          <w:lang w:val="en-GB"/>
        </w:rPr>
      </w:pPr>
    </w:p>
    <w:p w14:paraId="614DF5D9" w14:textId="53492C04" w:rsidR="00744E5E" w:rsidRPr="00AA0A3B" w:rsidRDefault="007167B6" w:rsidP="00AA0A3B">
      <w:pPr>
        <w:widowControl/>
      </w:pPr>
      <w:r w:rsidRPr="00AA0A3B">
        <w:rPr>
          <w:vertAlign w:val="superscript"/>
          <w:lang w:val="en-GB"/>
        </w:rPr>
        <w:t>1</w:t>
      </w:r>
      <w:r w:rsidR="00744E5E" w:rsidRPr="00AA0A3B">
        <w:t>Skin</w:t>
      </w:r>
      <w:r w:rsidR="004550E1">
        <w:t>,</w:t>
      </w:r>
      <w:r w:rsidR="00744E5E" w:rsidRPr="00AA0A3B">
        <w:t xml:space="preserve"> Endothelium Research Division, Department of Dermatology, Medical University of Vienna, </w:t>
      </w:r>
      <w:proofErr w:type="spellStart"/>
      <w:r w:rsidR="00744E5E" w:rsidRPr="00AA0A3B">
        <w:t>Lazarettgasse</w:t>
      </w:r>
      <w:proofErr w:type="spellEnd"/>
      <w:r w:rsidR="00744E5E" w:rsidRPr="00AA0A3B">
        <w:t xml:space="preserve"> 14, 1090 Vienna, Austria.</w:t>
      </w:r>
    </w:p>
    <w:p w14:paraId="5171AFB3" w14:textId="13690168" w:rsidR="003551FC" w:rsidRPr="00AA0A3B" w:rsidRDefault="003551FC" w:rsidP="00AA0A3B">
      <w:pPr>
        <w:widowControl/>
      </w:pPr>
    </w:p>
    <w:p w14:paraId="2C022531" w14:textId="36B2DD6F" w:rsidR="003551FC" w:rsidRPr="00AA0A3B" w:rsidRDefault="003551FC" w:rsidP="00AA0A3B">
      <w:pPr>
        <w:widowControl/>
      </w:pPr>
      <w:r w:rsidRPr="00AA0A3B">
        <w:rPr>
          <w:vertAlign w:val="superscript"/>
        </w:rPr>
        <w:t>*</w:t>
      </w:r>
      <w:r w:rsidRPr="00AA0A3B">
        <w:t>Equal contribut</w:t>
      </w:r>
      <w:r w:rsidR="007745B9" w:rsidRPr="00AA0A3B">
        <w:t>ion</w:t>
      </w:r>
    </w:p>
    <w:p w14:paraId="21378B06" w14:textId="77777777" w:rsidR="00DD6D1C" w:rsidRPr="00AA0A3B" w:rsidRDefault="00DD6D1C" w:rsidP="00AA0A3B">
      <w:pPr>
        <w:widowControl/>
        <w:rPr>
          <w:lang w:val="en-GB"/>
        </w:rPr>
      </w:pPr>
    </w:p>
    <w:p w14:paraId="3852FBB8" w14:textId="4B762F5F" w:rsidR="007167B6" w:rsidRPr="00AA0A3B" w:rsidRDefault="007167B6" w:rsidP="00AA0A3B">
      <w:pPr>
        <w:widowControl/>
        <w:rPr>
          <w:b/>
          <w:lang w:val="en-GB"/>
        </w:rPr>
      </w:pPr>
      <w:r w:rsidRPr="00AA0A3B">
        <w:rPr>
          <w:b/>
          <w:lang w:val="en-GB"/>
        </w:rPr>
        <w:t>Corresponding</w:t>
      </w:r>
      <w:r w:rsidR="00DD6D1C" w:rsidRPr="00AA0A3B">
        <w:rPr>
          <w:b/>
          <w:lang w:val="en-GB"/>
        </w:rPr>
        <w:t xml:space="preserve"> author: </w:t>
      </w:r>
    </w:p>
    <w:p w14:paraId="30C6F9F8" w14:textId="0C3D808B" w:rsidR="007167B6" w:rsidRPr="00AA0A3B" w:rsidRDefault="00DD6D1C" w:rsidP="00AA0A3B">
      <w:pPr>
        <w:widowControl/>
        <w:rPr>
          <w:color w:val="auto"/>
          <w:lang w:val="en-GB"/>
        </w:rPr>
      </w:pPr>
      <w:r w:rsidRPr="00AA0A3B">
        <w:rPr>
          <w:color w:val="auto"/>
          <w:lang w:val="en-GB"/>
        </w:rPr>
        <w:t>Beate M. Lichtenberger</w:t>
      </w:r>
      <w:r w:rsidR="007167B6" w:rsidRPr="00AA0A3B">
        <w:rPr>
          <w:color w:val="auto"/>
          <w:lang w:val="en-GB"/>
        </w:rPr>
        <w:t xml:space="preserve"> </w:t>
      </w:r>
      <w:r w:rsidR="00CD76BA" w:rsidRPr="00AA0A3B">
        <w:rPr>
          <w:color w:val="auto"/>
          <w:lang w:val="en-GB"/>
        </w:rPr>
        <w:t>(</w:t>
      </w:r>
      <w:hyperlink r:id="rId8" w:history="1">
        <w:r w:rsidR="007167B6" w:rsidRPr="00AA0A3B">
          <w:rPr>
            <w:rStyle w:val="Hyperlink"/>
            <w:color w:val="auto"/>
            <w:u w:val="none"/>
            <w:lang w:val="en-GB"/>
          </w:rPr>
          <w:t>beate.lichtenberger@meduniwien.ac.at</w:t>
        </w:r>
      </w:hyperlink>
      <w:r w:rsidR="00CD76BA" w:rsidRPr="00AA0A3B">
        <w:rPr>
          <w:color w:val="auto"/>
          <w:lang w:val="en-GB"/>
        </w:rPr>
        <w:t>)</w:t>
      </w:r>
    </w:p>
    <w:p w14:paraId="3EC47468" w14:textId="77777777" w:rsidR="00744E5E" w:rsidRPr="00AA0A3B" w:rsidRDefault="00744E5E" w:rsidP="00AA0A3B">
      <w:pPr>
        <w:widowControl/>
        <w:rPr>
          <w:color w:val="auto"/>
          <w:lang w:val="en-GB"/>
        </w:rPr>
      </w:pPr>
    </w:p>
    <w:p w14:paraId="483F4964" w14:textId="244E9073" w:rsidR="007167B6" w:rsidRPr="00AA0A3B" w:rsidRDefault="007167B6" w:rsidP="00AA0A3B">
      <w:pPr>
        <w:widowControl/>
        <w:rPr>
          <w:b/>
          <w:color w:val="auto"/>
          <w:lang w:val="en-GB"/>
        </w:rPr>
      </w:pPr>
      <w:r w:rsidRPr="00AA0A3B">
        <w:rPr>
          <w:b/>
          <w:color w:val="auto"/>
          <w:lang w:val="en-GB"/>
        </w:rPr>
        <w:t>Email Addresses of Co-authors:</w:t>
      </w:r>
    </w:p>
    <w:p w14:paraId="46F75977" w14:textId="00701058" w:rsidR="007167B6" w:rsidRPr="00AA0A3B" w:rsidRDefault="007167B6" w:rsidP="00AA0A3B">
      <w:pPr>
        <w:widowControl/>
        <w:rPr>
          <w:lang w:val="en-GB"/>
        </w:rPr>
      </w:pPr>
      <w:r w:rsidRPr="00AA0A3B">
        <w:rPr>
          <w:color w:val="auto"/>
          <w:lang w:val="en-GB"/>
        </w:rPr>
        <w:t xml:space="preserve">Ana Korosec </w:t>
      </w:r>
      <w:r w:rsidR="00CD76BA" w:rsidRPr="00AA0A3B">
        <w:rPr>
          <w:color w:val="auto"/>
          <w:lang w:val="en-GB"/>
        </w:rPr>
        <w:t>(</w:t>
      </w:r>
      <w:hyperlink r:id="rId9" w:history="1">
        <w:r w:rsidRPr="00AA0A3B">
          <w:rPr>
            <w:rStyle w:val="Hyperlink"/>
            <w:color w:val="auto"/>
            <w:u w:val="none"/>
            <w:lang w:val="en-GB"/>
          </w:rPr>
          <w:t>ana.korosec@meduniwien.ac.at</w:t>
        </w:r>
      </w:hyperlink>
      <w:r w:rsidR="00CD76BA" w:rsidRPr="00AA0A3B">
        <w:rPr>
          <w:color w:val="auto"/>
          <w:lang w:val="en-GB"/>
        </w:rPr>
        <w:t>)</w:t>
      </w:r>
    </w:p>
    <w:p w14:paraId="7F3DD2B9" w14:textId="747689E4" w:rsidR="007167B6" w:rsidRPr="00AA0A3B" w:rsidRDefault="007167B6" w:rsidP="00AA0A3B">
      <w:pPr>
        <w:widowControl/>
        <w:rPr>
          <w:lang w:val="de-AT"/>
        </w:rPr>
      </w:pPr>
      <w:r w:rsidRPr="00AA0A3B">
        <w:rPr>
          <w:lang w:val="de-AT"/>
        </w:rPr>
        <w:t>Sophie Frech</w:t>
      </w:r>
      <w:r w:rsidR="00402602" w:rsidRPr="00AA0A3B">
        <w:rPr>
          <w:lang w:val="de-AT"/>
        </w:rPr>
        <w:t xml:space="preserve"> (sophie.frech@meduniwien.ac.at)</w:t>
      </w:r>
    </w:p>
    <w:p w14:paraId="7055BD5D" w14:textId="316A0EB6" w:rsidR="007167B6" w:rsidRPr="00AA0A3B" w:rsidRDefault="007167B6" w:rsidP="00AA0A3B">
      <w:pPr>
        <w:widowControl/>
        <w:rPr>
          <w:bCs/>
          <w:color w:val="808080" w:themeColor="background1" w:themeShade="80"/>
          <w:lang w:val="de-AT"/>
        </w:rPr>
      </w:pPr>
    </w:p>
    <w:p w14:paraId="2732A279" w14:textId="319E528B" w:rsidR="007458B7" w:rsidRPr="00AA0A3B" w:rsidRDefault="006305D7" w:rsidP="00AA0A3B">
      <w:pPr>
        <w:pStyle w:val="NormalWeb"/>
        <w:widowControl/>
        <w:spacing w:before="0" w:beforeAutospacing="0" w:after="0" w:afterAutospacing="0"/>
      </w:pPr>
      <w:r w:rsidRPr="00AA0A3B">
        <w:rPr>
          <w:b/>
          <w:bCs/>
        </w:rPr>
        <w:t>KEYWORDS:</w:t>
      </w:r>
      <w:r w:rsidRPr="00AA0A3B">
        <w:t xml:space="preserve"> </w:t>
      </w:r>
    </w:p>
    <w:p w14:paraId="1CB4E390" w14:textId="26B64C11" w:rsidR="006305D7" w:rsidRPr="00AA0A3B" w:rsidRDefault="00DD6D1C" w:rsidP="00AA0A3B">
      <w:pPr>
        <w:pStyle w:val="NormalWeb"/>
        <w:widowControl/>
        <w:spacing w:before="0" w:beforeAutospacing="0" w:after="0" w:afterAutospacing="0"/>
      </w:pPr>
      <w:r w:rsidRPr="00AA0A3B">
        <w:t>FACS</w:t>
      </w:r>
      <w:r w:rsidR="001F5B16" w:rsidRPr="00AA0A3B">
        <w:t>,</w:t>
      </w:r>
      <w:r w:rsidRPr="00AA0A3B">
        <w:t xml:space="preserve"> cell surface markers</w:t>
      </w:r>
      <w:r w:rsidR="001F5B16" w:rsidRPr="00AA0A3B">
        <w:t>,</w:t>
      </w:r>
      <w:r w:rsidRPr="00AA0A3B">
        <w:t xml:space="preserve"> fibroblast heterogeneity</w:t>
      </w:r>
      <w:r w:rsidR="001F5B16" w:rsidRPr="00AA0A3B">
        <w:t>,</w:t>
      </w:r>
      <w:r w:rsidRPr="00AA0A3B">
        <w:t xml:space="preserve"> fibroblast lineages</w:t>
      </w:r>
      <w:r w:rsidR="001F5B16" w:rsidRPr="00AA0A3B">
        <w:t>,</w:t>
      </w:r>
      <w:r w:rsidRPr="00AA0A3B">
        <w:t xml:space="preserve"> human skin</w:t>
      </w:r>
      <w:r w:rsidR="001F5B16" w:rsidRPr="00AA0A3B">
        <w:t>,</w:t>
      </w:r>
      <w:r w:rsidRPr="00AA0A3B">
        <w:t xml:space="preserve"> papillary and reticular fibroblasts</w:t>
      </w:r>
    </w:p>
    <w:p w14:paraId="4B24DA5C" w14:textId="77777777" w:rsidR="00DD6D1C" w:rsidRPr="00AA0A3B" w:rsidRDefault="00DD6D1C" w:rsidP="00AA0A3B">
      <w:pPr>
        <w:pStyle w:val="NormalWeb"/>
        <w:widowControl/>
        <w:spacing w:before="0" w:beforeAutospacing="0" w:after="0" w:afterAutospacing="0"/>
      </w:pPr>
    </w:p>
    <w:p w14:paraId="6743FAEB" w14:textId="69B42DC2" w:rsidR="00B116F4" w:rsidRPr="00AA0A3B" w:rsidRDefault="00086FF5" w:rsidP="00AA0A3B">
      <w:pPr>
        <w:widowControl/>
      </w:pPr>
      <w:r w:rsidRPr="00AA0A3B">
        <w:rPr>
          <w:b/>
          <w:bCs/>
        </w:rPr>
        <w:t>SUMMARY</w:t>
      </w:r>
      <w:r w:rsidR="006305D7" w:rsidRPr="00AA0A3B">
        <w:rPr>
          <w:b/>
          <w:bCs/>
        </w:rPr>
        <w:t>:</w:t>
      </w:r>
      <w:r w:rsidR="006305D7" w:rsidRPr="00AA0A3B">
        <w:t xml:space="preserve"> </w:t>
      </w:r>
    </w:p>
    <w:p w14:paraId="0BD6E59E" w14:textId="6C53C330" w:rsidR="004F0408" w:rsidRPr="00AA0A3B" w:rsidRDefault="004F0408" w:rsidP="00AA0A3B">
      <w:pPr>
        <w:widowControl/>
        <w:rPr>
          <w:color w:val="auto"/>
        </w:rPr>
      </w:pPr>
      <w:r w:rsidRPr="00AA0A3B">
        <w:rPr>
          <w:color w:val="auto"/>
        </w:rPr>
        <w:t>Th</w:t>
      </w:r>
      <w:r w:rsidR="00B849B6" w:rsidRPr="00AA0A3B">
        <w:rPr>
          <w:color w:val="auto"/>
        </w:rPr>
        <w:t xml:space="preserve">is </w:t>
      </w:r>
      <w:r w:rsidRPr="00AA0A3B">
        <w:rPr>
          <w:color w:val="auto"/>
        </w:rPr>
        <w:t>manuscript describes</w:t>
      </w:r>
      <w:r w:rsidR="00B849B6" w:rsidRPr="00AA0A3B">
        <w:rPr>
          <w:color w:val="auto"/>
        </w:rPr>
        <w:t xml:space="preserve"> </w:t>
      </w:r>
      <w:r w:rsidR="00040959" w:rsidRPr="00AA0A3B">
        <w:rPr>
          <w:color w:val="auto"/>
        </w:rPr>
        <w:t xml:space="preserve">a FACS-based protocol for </w:t>
      </w:r>
      <w:r w:rsidR="001F5B16" w:rsidRPr="00AA0A3B">
        <w:rPr>
          <w:color w:val="auto"/>
        </w:rPr>
        <w:t xml:space="preserve">isolation of </w:t>
      </w:r>
      <w:r w:rsidRPr="00AA0A3B">
        <w:rPr>
          <w:color w:val="auto"/>
        </w:rPr>
        <w:t>papillary</w:t>
      </w:r>
      <w:r w:rsidR="0017382D" w:rsidRPr="00AA0A3B">
        <w:rPr>
          <w:color w:val="auto"/>
        </w:rPr>
        <w:t xml:space="preserve"> and </w:t>
      </w:r>
      <w:r w:rsidRPr="00AA0A3B">
        <w:rPr>
          <w:color w:val="auto"/>
        </w:rPr>
        <w:t>reticular fibroblasts from human skin</w:t>
      </w:r>
      <w:r w:rsidR="001F5B16" w:rsidRPr="00AA0A3B">
        <w:rPr>
          <w:color w:val="auto"/>
        </w:rPr>
        <w:t xml:space="preserve">. It </w:t>
      </w:r>
      <w:r w:rsidR="00777ADF" w:rsidRPr="00AA0A3B">
        <w:rPr>
          <w:color w:val="auto"/>
        </w:rPr>
        <w:t>circumvents</w:t>
      </w:r>
      <w:r w:rsidR="009E0812" w:rsidRPr="00AA0A3B">
        <w:rPr>
          <w:color w:val="auto"/>
        </w:rPr>
        <w:t xml:space="preserve"> in vitro culture</w:t>
      </w:r>
      <w:r w:rsidR="00705183" w:rsidRPr="00AA0A3B">
        <w:rPr>
          <w:color w:val="auto"/>
        </w:rPr>
        <w:t xml:space="preserve"> which was inevitable with the commonly used isolation protocol via explant cultures</w:t>
      </w:r>
      <w:r w:rsidR="001F5B16" w:rsidRPr="00AA0A3B">
        <w:rPr>
          <w:color w:val="auto"/>
        </w:rPr>
        <w:t>.</w:t>
      </w:r>
      <w:r w:rsidR="00705183" w:rsidRPr="00AA0A3B">
        <w:rPr>
          <w:color w:val="auto"/>
        </w:rPr>
        <w:t xml:space="preserve"> The emanating fibroblast subsets are functionally distinct and display differential gene expression </w:t>
      </w:r>
      <w:r w:rsidR="001A386F" w:rsidRPr="00AA0A3B">
        <w:rPr>
          <w:color w:val="auto"/>
        </w:rPr>
        <w:t xml:space="preserve">and localization within the dermis. </w:t>
      </w:r>
    </w:p>
    <w:p w14:paraId="761028D6" w14:textId="77777777" w:rsidR="006305D7" w:rsidRPr="00AA0A3B" w:rsidRDefault="006305D7" w:rsidP="00AA0A3B">
      <w:pPr>
        <w:widowControl/>
      </w:pPr>
    </w:p>
    <w:p w14:paraId="64FB8590" w14:textId="7CC43666" w:rsidR="006305D7" w:rsidRPr="00AA0A3B" w:rsidRDefault="006305D7" w:rsidP="00AA0A3B">
      <w:pPr>
        <w:widowControl/>
        <w:rPr>
          <w:color w:val="808080"/>
        </w:rPr>
      </w:pPr>
      <w:r w:rsidRPr="00AA0A3B">
        <w:rPr>
          <w:b/>
          <w:bCs/>
        </w:rPr>
        <w:t>ABSTRACT:</w:t>
      </w:r>
      <w:r w:rsidRPr="00AA0A3B">
        <w:t xml:space="preserve"> </w:t>
      </w:r>
    </w:p>
    <w:p w14:paraId="6EA0DD2A" w14:textId="0699AA12" w:rsidR="000C7A0E" w:rsidRPr="00AA0A3B" w:rsidRDefault="000C7A0E" w:rsidP="00AA0A3B">
      <w:pPr>
        <w:widowControl/>
      </w:pPr>
      <w:r w:rsidRPr="00AA0A3B">
        <w:t xml:space="preserve">Fibroblasts are a </w:t>
      </w:r>
      <w:r w:rsidR="001F5B16" w:rsidRPr="00AA0A3B">
        <w:t>highly</w:t>
      </w:r>
      <w:r w:rsidRPr="00AA0A3B">
        <w:t xml:space="preserve"> heterogeneous cell population implicated in the pathogenesis of many human diseases. In human skin dermis, fibroblasts have traditionally been attributed to the superficial papillary or lower reticular dermis according to their histological localization. In mouse dermis, papillary and reticular fibroblasts originate from two different lineages with diverging functions regarding physiological and pathological processes and </w:t>
      </w:r>
      <w:r w:rsidR="00B849B6" w:rsidRPr="00AA0A3B">
        <w:t xml:space="preserve">a </w:t>
      </w:r>
      <w:r w:rsidRPr="00AA0A3B">
        <w:t xml:space="preserve">distinct cell surface marker </w:t>
      </w:r>
      <w:r w:rsidR="00B849B6" w:rsidRPr="00AA0A3B">
        <w:t xml:space="preserve">expression profile </w:t>
      </w:r>
      <w:r w:rsidRPr="00AA0A3B">
        <w:t>by which they can be distinguished.</w:t>
      </w:r>
    </w:p>
    <w:p w14:paraId="501E31FB" w14:textId="77777777" w:rsidR="00AA0A3B" w:rsidRPr="00AA0A3B" w:rsidRDefault="00AA0A3B" w:rsidP="00AA0A3B">
      <w:pPr>
        <w:widowControl/>
      </w:pPr>
    </w:p>
    <w:p w14:paraId="2C518C25" w14:textId="481BFF58" w:rsidR="000C7A0E" w:rsidRPr="00AA0A3B" w:rsidRDefault="000C7A0E" w:rsidP="00AA0A3B">
      <w:pPr>
        <w:widowControl/>
      </w:pPr>
      <w:r w:rsidRPr="00AA0A3B">
        <w:t xml:space="preserve">Importantly, evidence from explant cultures from superficial and lower dermal layers suggest that at least two </w:t>
      </w:r>
      <w:r w:rsidR="00CB3544" w:rsidRPr="00AA0A3B">
        <w:t xml:space="preserve">functionally distinct </w:t>
      </w:r>
      <w:r w:rsidRPr="00AA0A3B">
        <w:t>dermal fibroblasts lineages exist in human skin dermis</w:t>
      </w:r>
      <w:r w:rsidR="00BD56FC" w:rsidRPr="00AA0A3B">
        <w:t xml:space="preserve"> as well</w:t>
      </w:r>
      <w:r w:rsidRPr="00AA0A3B">
        <w:t xml:space="preserve">. However, unlike for mouse skin, cell surface markers enabling the discrimination of different fibroblast subsets have not yet been established for human skin. We </w:t>
      </w:r>
      <w:r w:rsidR="00815A99" w:rsidRPr="00AA0A3B">
        <w:t xml:space="preserve">developed </w:t>
      </w:r>
      <w:r w:rsidRPr="00AA0A3B">
        <w:t xml:space="preserve">a novel protocol for the isolation of </w:t>
      </w:r>
      <w:r w:rsidR="008478E6" w:rsidRPr="00AA0A3B">
        <w:t xml:space="preserve">human </w:t>
      </w:r>
      <w:r w:rsidRPr="00AA0A3B">
        <w:t xml:space="preserve">papillary and reticular fibroblast populations via </w:t>
      </w:r>
      <w:r w:rsidR="00AA0A3B" w:rsidRPr="00AA0A3B">
        <w:t>f</w:t>
      </w:r>
      <w:r w:rsidRPr="00AA0A3B">
        <w:t>luorescence-a</w:t>
      </w:r>
      <w:r w:rsidR="00815A99" w:rsidRPr="00AA0A3B">
        <w:t>ctivated c</w:t>
      </w:r>
      <w:r w:rsidRPr="00AA0A3B">
        <w:t xml:space="preserve">ell </w:t>
      </w:r>
      <w:r w:rsidR="00815A99" w:rsidRPr="00AA0A3B">
        <w:t>s</w:t>
      </w:r>
      <w:r w:rsidRPr="00AA0A3B">
        <w:t xml:space="preserve">orting (FACS) using the two cell surface markers </w:t>
      </w:r>
      <w:r w:rsidR="00815A99" w:rsidRPr="00AA0A3B">
        <w:t xml:space="preserve">Fibroblast Activation Protein </w:t>
      </w:r>
      <w:r w:rsidRPr="00AA0A3B">
        <w:t>(</w:t>
      </w:r>
      <w:r w:rsidR="00815A99" w:rsidRPr="00AA0A3B">
        <w:t>FAP</w:t>
      </w:r>
      <w:r w:rsidRPr="00AA0A3B">
        <w:t xml:space="preserve">) and </w:t>
      </w:r>
      <w:r w:rsidR="00815A99" w:rsidRPr="00AA0A3B">
        <w:t>Thymocyte antigen 1 (Thy1</w:t>
      </w:r>
      <w:r w:rsidR="00D15561" w:rsidRPr="00AA0A3B">
        <w:t>)/</w:t>
      </w:r>
      <w:r w:rsidR="00815A99" w:rsidRPr="00AA0A3B">
        <w:t>CD90</w:t>
      </w:r>
      <w:r w:rsidRPr="00AA0A3B">
        <w:t>.</w:t>
      </w:r>
      <w:r w:rsidR="004550E1">
        <w:t xml:space="preserve"> </w:t>
      </w:r>
      <w:r w:rsidRPr="00AA0A3B">
        <w:t xml:space="preserve">This method enables the isolation of pure fibroblast </w:t>
      </w:r>
      <w:r w:rsidR="00CB3544" w:rsidRPr="00AA0A3B">
        <w:lastRenderedPageBreak/>
        <w:t xml:space="preserve">subsets without in vitro </w:t>
      </w:r>
      <w:r w:rsidR="00086228" w:rsidRPr="00AA0A3B">
        <w:t>manipulation</w:t>
      </w:r>
      <w:r w:rsidR="00CB3544" w:rsidRPr="00AA0A3B">
        <w:t>, which was shown to affect gene expression</w:t>
      </w:r>
      <w:r w:rsidRPr="00AA0A3B">
        <w:t xml:space="preserve">, thus </w:t>
      </w:r>
      <w:r w:rsidR="00B849B6" w:rsidRPr="00AA0A3B">
        <w:t xml:space="preserve">permitting </w:t>
      </w:r>
      <w:r w:rsidRPr="00AA0A3B">
        <w:t xml:space="preserve">accurate </w:t>
      </w:r>
      <w:r w:rsidR="00086228" w:rsidRPr="00AA0A3B">
        <w:t xml:space="preserve">functional </w:t>
      </w:r>
      <w:r w:rsidRPr="00AA0A3B">
        <w:t xml:space="preserve">analysis of </w:t>
      </w:r>
      <w:r w:rsidR="00086228" w:rsidRPr="00AA0A3B">
        <w:t xml:space="preserve">human dermal fibroblast </w:t>
      </w:r>
      <w:r w:rsidRPr="00AA0A3B">
        <w:t xml:space="preserve">subsets </w:t>
      </w:r>
      <w:proofErr w:type="gramStart"/>
      <w:r w:rsidRPr="00AA0A3B">
        <w:t>in regard to</w:t>
      </w:r>
      <w:proofErr w:type="gramEnd"/>
      <w:r w:rsidRPr="00AA0A3B">
        <w:t xml:space="preserve"> tissue homeostasis or disease pathology. </w:t>
      </w:r>
    </w:p>
    <w:p w14:paraId="4C7D5FD5" w14:textId="77777777" w:rsidR="006305D7" w:rsidRPr="00AA0A3B" w:rsidRDefault="006305D7" w:rsidP="00AA0A3B">
      <w:pPr>
        <w:widowControl/>
      </w:pPr>
    </w:p>
    <w:p w14:paraId="00D25F73" w14:textId="4B38D66E" w:rsidR="006305D7" w:rsidRPr="00AA0A3B" w:rsidRDefault="006305D7" w:rsidP="00AA0A3B">
      <w:pPr>
        <w:widowControl/>
        <w:rPr>
          <w:color w:val="808080"/>
        </w:rPr>
      </w:pPr>
      <w:r w:rsidRPr="00AA0A3B">
        <w:rPr>
          <w:b/>
        </w:rPr>
        <w:t>INTRODUCTION</w:t>
      </w:r>
      <w:r w:rsidRPr="00AA0A3B">
        <w:rPr>
          <w:b/>
          <w:bCs/>
        </w:rPr>
        <w:t>:</w:t>
      </w:r>
      <w:r w:rsidRPr="00AA0A3B">
        <w:t xml:space="preserve"> </w:t>
      </w:r>
    </w:p>
    <w:p w14:paraId="0774B126" w14:textId="59B42433" w:rsidR="007745B9" w:rsidRDefault="007745B9" w:rsidP="00AA0A3B">
      <w:pPr>
        <w:pStyle w:val="NormalWeb"/>
        <w:widowControl/>
        <w:spacing w:before="0" w:beforeAutospacing="0" w:after="0" w:afterAutospacing="0"/>
      </w:pPr>
      <w:r w:rsidRPr="00AA0A3B">
        <w:t xml:space="preserve">As the main cellular component of connective tissue, </w:t>
      </w:r>
      <w:r w:rsidR="00991724" w:rsidRPr="00AA0A3B">
        <w:t xml:space="preserve">fibroblasts </w:t>
      </w:r>
      <w:r w:rsidRPr="00AA0A3B">
        <w:t>are primarily responsible for the deposition of collagen and elastic fibers that ultimately form the extracellular matrix</w:t>
      </w:r>
      <w:r w:rsidR="00F96B96" w:rsidRPr="00AA0A3B">
        <w:fldChar w:fldCharType="begin"/>
      </w:r>
      <w:r w:rsidR="00F96B96" w:rsidRPr="00AA0A3B">
        <w:instrText xml:space="preserve"> ADDIN EN.CITE &lt;EndNote&gt;&lt;Cite&gt;&lt;Author&gt;Sorrell&lt;/Author&gt;&lt;Year&gt;2004&lt;/Year&gt;&lt;RecNum&gt;998&lt;/RecNum&gt;&lt;DisplayText&gt;&lt;style face="superscript"&gt;1&lt;/style&gt;&lt;/DisplayText&gt;&lt;record&gt;&lt;rec-number&gt;998&lt;/rec-number&gt;&lt;foreign-keys&gt;&lt;key app="EN" db-id="5xprwtp2aa90svevpwbxrxpms52eseff0dtt" timestamp="1473680314"&gt;998&lt;/key&gt;&lt;/foreign-keys&gt;&lt;ref-type name="Journal Article"&gt;17&lt;/ref-type&gt;&lt;contributors&gt;&lt;authors&gt;&lt;author&gt;Sorrell, J. M.&lt;/author&gt;&lt;author&gt;Caplan, A. I.&lt;/author&gt;&lt;/authors&gt;&lt;/contributors&gt;&lt;auth-address&gt;Skeletal Research Center, Biology Department, Case Western Reserve University, Cleveland, OH 44106, USA. jms30@cwru.edu&lt;/auth-address&gt;&lt;titles&gt;&lt;title&gt;Fibroblast heterogeneity: more than skin deep&lt;/title&gt;&lt;secondary-title&gt;J Cell Sci&lt;/secondary-title&gt;&lt;alt-title&gt;Journal of cell science&lt;/alt-title&gt;&lt;/titles&gt;&lt;periodical&gt;&lt;full-title&gt;J Cell Sci&lt;/full-title&gt;&lt;/periodical&gt;&lt;pages&gt;667-75&lt;/pages&gt;&lt;volume&gt;117&lt;/volume&gt;&lt;number&gt;Pt 5&lt;/number&gt;&lt;keywords&gt;&lt;keyword&gt;Basement Membrane/cytology/physiology&lt;/keyword&gt;&lt;keyword&gt;Dermis/*cytology/physiology&lt;/keyword&gt;&lt;keyword&gt;Extracellular Matrix/physiology&lt;/keyword&gt;&lt;keyword&gt;Fibroblasts/*cytology/*physiology&lt;/keyword&gt;&lt;keyword&gt;Hair Follicle/cytology/physiology&lt;/keyword&gt;&lt;keyword&gt;Humans&lt;/keyword&gt;&lt;keyword&gt;Tissue Engineering&lt;/keyword&gt;&lt;/keywords&gt;&lt;dates&gt;&lt;year&gt;2004&lt;/year&gt;&lt;pub-dates&gt;&lt;date&gt;Feb 15&lt;/date&gt;&lt;/pub-dates&gt;&lt;/dates&gt;&lt;isbn&gt;0021-9533 (Print)&amp;#xD;0021-9533 (Linking)&lt;/isbn&gt;&lt;accession-num&gt;14754903&lt;/accession-num&gt;&lt;urls&gt;&lt;related-urls&gt;&lt;url&gt;http://www.ncbi.nlm.nih.gov/pubmed/14754903&lt;/url&gt;&lt;/related-urls&gt;&lt;/urls&gt;&lt;electronic-resource-num&gt;10.1242/jcs.01005&lt;/electronic-resource-num&gt;&lt;/record&gt;&lt;/Cite&gt;&lt;/EndNote&gt;</w:instrText>
      </w:r>
      <w:r w:rsidR="00F96B96" w:rsidRPr="00AA0A3B">
        <w:fldChar w:fldCharType="separate"/>
      </w:r>
      <w:r w:rsidR="00F96B96" w:rsidRPr="00AA0A3B">
        <w:rPr>
          <w:noProof/>
          <w:vertAlign w:val="superscript"/>
        </w:rPr>
        <w:t>1</w:t>
      </w:r>
      <w:r w:rsidR="00F96B96" w:rsidRPr="00AA0A3B">
        <w:fldChar w:fldCharType="end"/>
      </w:r>
      <w:r w:rsidR="00DB76FF" w:rsidRPr="00AA0A3B">
        <w:t>, and thus, their role in tissue homeostasis, regeneration and disease has been underestimated for a long time</w:t>
      </w:r>
      <w:r w:rsidRPr="00AA0A3B">
        <w:t xml:space="preserve">. However, </w:t>
      </w:r>
      <w:r w:rsidR="00417553" w:rsidRPr="00AA0A3B">
        <w:t xml:space="preserve">fibroblasts </w:t>
      </w:r>
      <w:r w:rsidRPr="00AA0A3B">
        <w:t xml:space="preserve">have recently </w:t>
      </w:r>
      <w:r w:rsidR="00DB76FF" w:rsidRPr="00AA0A3B">
        <w:t>come under the spotlight of researchers</w:t>
      </w:r>
      <w:r w:rsidRPr="00AA0A3B">
        <w:t>, not only because they represent a prominent cellular source for induced pluripotent stem cells</w:t>
      </w:r>
      <w:r w:rsidR="00BF519B" w:rsidRPr="00AA0A3B">
        <w:fldChar w:fldCharType="begin">
          <w:fldData xml:space="preserve">PEVuZE5vdGU+PENpdGU+PEF1dGhvcj5Mb3dyeTwvQXV0aG9yPjxZZWFyPjIwMDg8L1llYXI+PFJl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</w:fldData>
        </w:fldChar>
      </w:r>
      <w:r w:rsidR="00BF519B" w:rsidRPr="00AA0A3B">
        <w:instrText xml:space="preserve"> ADDIN EN.CITE </w:instrText>
      </w:r>
      <w:r w:rsidR="00BF519B" w:rsidRPr="00AA0A3B">
        <w:fldChar w:fldCharType="begin">
          <w:fldData xml:space="preserve">PEVuZE5vdGU+PENpdGU+PEF1dGhvcj5Mb3dyeTwvQXV0aG9yPjxZZWFyPjIwMDg8L1llYXI+PFJl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</w:fldData>
        </w:fldChar>
      </w:r>
      <w:r w:rsidR="00BF519B" w:rsidRPr="00AA0A3B">
        <w:instrText xml:space="preserve"> ADDIN EN.CITE.DATA </w:instrText>
      </w:r>
      <w:r w:rsidR="00BF519B" w:rsidRPr="00AA0A3B">
        <w:fldChar w:fldCharType="end"/>
      </w:r>
      <w:r w:rsidR="00BF519B" w:rsidRPr="00AA0A3B">
        <w:fldChar w:fldCharType="separate"/>
      </w:r>
      <w:r w:rsidR="00BF519B" w:rsidRPr="00AA0A3B">
        <w:rPr>
          <w:noProof/>
          <w:vertAlign w:val="superscript"/>
        </w:rPr>
        <w:t>2</w:t>
      </w:r>
      <w:r w:rsidR="00BF519B" w:rsidRPr="00AA0A3B">
        <w:fldChar w:fldCharType="end"/>
      </w:r>
      <w:r w:rsidRPr="00AA0A3B">
        <w:t xml:space="preserve"> but also because of their </w:t>
      </w:r>
      <w:r w:rsidR="00417553" w:rsidRPr="00AA0A3B">
        <w:t xml:space="preserve">high plasticity and </w:t>
      </w:r>
      <w:r w:rsidRPr="00AA0A3B">
        <w:t>implication in the pathogenesis of a wide number of diseases such as organ fibrosis</w:t>
      </w:r>
      <w:r w:rsidR="00BF519B" w:rsidRPr="00AA0A3B">
        <w:fldChar w:fldCharType="begin">
          <w:fldData xml:space="preserve">PEVuZE5vdGU+PENpdGU+PEF1dGhvcj5LaXNzZWxldmE8L0F1dGhvcj48WWVhcj4yMDE3PC9ZZWFy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</w:fldData>
        </w:fldChar>
      </w:r>
      <w:r w:rsidR="00BF519B" w:rsidRPr="00AA0A3B">
        <w:instrText xml:space="preserve"> ADDIN EN.CITE </w:instrText>
      </w:r>
      <w:r w:rsidR="00BF519B" w:rsidRPr="00AA0A3B">
        <w:fldChar w:fldCharType="begin">
          <w:fldData xml:space="preserve">PEVuZE5vdGU+PENpdGU+PEF1dGhvcj5LaXNzZWxldmE8L0F1dGhvcj48WWVhcj4yMDE3PC9ZZWFy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</w:fldData>
        </w:fldChar>
      </w:r>
      <w:r w:rsidR="00BF519B" w:rsidRPr="00AA0A3B">
        <w:instrText xml:space="preserve"> ADDIN EN.CITE.DATA </w:instrText>
      </w:r>
      <w:r w:rsidR="00BF519B" w:rsidRPr="00AA0A3B">
        <w:fldChar w:fldCharType="end"/>
      </w:r>
      <w:r w:rsidR="00BF519B" w:rsidRPr="00AA0A3B">
        <w:fldChar w:fldCharType="separate"/>
      </w:r>
      <w:r w:rsidR="00BF519B" w:rsidRPr="00AA0A3B">
        <w:rPr>
          <w:noProof/>
          <w:vertAlign w:val="superscript"/>
        </w:rPr>
        <w:t>3-5</w:t>
      </w:r>
      <w:r w:rsidR="00BF519B" w:rsidRPr="00AA0A3B">
        <w:fldChar w:fldCharType="end"/>
      </w:r>
      <w:r w:rsidRPr="00AA0A3B">
        <w:t xml:space="preserve"> or cancer</w:t>
      </w:r>
      <w:r w:rsidR="00BF519B" w:rsidRPr="00AA0A3B">
        <w:fldChar w:fldCharType="begin">
          <w:fldData xml:space="preserve">PEVuZE5vdGU+PENpdGU+PEF1dGhvcj5LYWxsdXJpPC9BdXRob3I+PFllYXI+MjAwNjwvWWVhcj48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YWFhMjE1MTwvcGFnZXM+PHZvbHVtZT4zNDg8L3ZvbHVtZT48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</w:fldData>
        </w:fldChar>
      </w:r>
      <w:r w:rsidR="00BF519B" w:rsidRPr="00AA0A3B">
        <w:instrText xml:space="preserve"> ADDIN EN.CITE </w:instrText>
      </w:r>
      <w:r w:rsidR="00BF519B" w:rsidRPr="00AA0A3B">
        <w:fldChar w:fldCharType="begin">
          <w:fldData xml:space="preserve">PEVuZE5vdGU+PENpdGU+PEF1dGhvcj5LYWxsdXJpPC9BdXRob3I+PFllYXI+MjAwNjwvWWVhcj48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YWFhMjE1MTwvcGFnZXM+PHZvbHVtZT4zNDg8L3ZvbHVtZT48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</w:fldData>
        </w:fldChar>
      </w:r>
      <w:r w:rsidR="00BF519B" w:rsidRPr="00AA0A3B">
        <w:instrText xml:space="preserve"> ADDIN EN.CITE.DATA </w:instrText>
      </w:r>
      <w:r w:rsidR="00BF519B" w:rsidRPr="00AA0A3B">
        <w:fldChar w:fldCharType="end"/>
      </w:r>
      <w:r w:rsidR="00BF519B" w:rsidRPr="00AA0A3B">
        <w:fldChar w:fldCharType="separate"/>
      </w:r>
      <w:r w:rsidR="00BF519B" w:rsidRPr="00AA0A3B">
        <w:rPr>
          <w:noProof/>
          <w:vertAlign w:val="superscript"/>
        </w:rPr>
        <w:t>6,7</w:t>
      </w:r>
      <w:r w:rsidR="00BF519B" w:rsidRPr="00AA0A3B">
        <w:fldChar w:fldCharType="end"/>
      </w:r>
      <w:r w:rsidRPr="00AA0A3B">
        <w:t>.</w:t>
      </w:r>
      <w:r w:rsidR="004550E1">
        <w:t xml:space="preserve"> </w:t>
      </w:r>
    </w:p>
    <w:p w14:paraId="4D1850F6" w14:textId="77777777" w:rsidR="00AA0A3B" w:rsidRPr="00AA0A3B" w:rsidRDefault="00AA0A3B" w:rsidP="00AA0A3B">
      <w:pPr>
        <w:pStyle w:val="NormalWeb"/>
        <w:widowControl/>
        <w:spacing w:before="0" w:beforeAutospacing="0" w:after="0" w:afterAutospacing="0"/>
      </w:pPr>
    </w:p>
    <w:p w14:paraId="22BCA9D1" w14:textId="1D77FC58" w:rsidR="007745B9" w:rsidRDefault="007745B9" w:rsidP="00AA0A3B">
      <w:pPr>
        <w:pStyle w:val="NormalWeb"/>
        <w:widowControl/>
        <w:spacing w:before="0" w:beforeAutospacing="0" w:after="0" w:afterAutospacing="0"/>
      </w:pPr>
      <w:r w:rsidRPr="00AA0A3B">
        <w:t>Human skin is composed of a multi-layered epithelium, the epidermis, and its underlying connective tissue, the dermis, which can be histologically subdivided into the upper papillary and the lower reticular dermis and is mainly composed of fibroblasts and extracellular matrix</w:t>
      </w:r>
      <w:r w:rsidR="00BF519B" w:rsidRPr="00AA0A3B">
        <w:fldChar w:fldCharType="begin"/>
      </w:r>
      <w:r w:rsidR="00BF519B" w:rsidRPr="00AA0A3B">
        <w:instrText xml:space="preserve"> ADDIN EN.CITE &lt;EndNote&gt;&lt;Cite&gt;&lt;Author&gt;Abhishek&lt;/Author&gt;&lt;Year&gt;2016&lt;/Year&gt;&lt;RecNum&gt;1201&lt;/RecNum&gt;&lt;DisplayText&gt;&lt;style face="superscript"&gt;8&lt;/style&gt;&lt;/DisplayText&gt;&lt;record&gt;&lt;rec-number&gt;1201&lt;/rec-number&gt;&lt;foreign-keys&gt;&lt;key app="EN" db-id="5xprwtp2aa90svevpwbxrxpms52eseff0dtt" timestamp="1541603431"&gt;1201&lt;/key&gt;&lt;/foreign-keys&gt;&lt;ref-type name="Journal Article"&gt;17&lt;/ref-type&gt;&lt;contributors&gt;&lt;authors&gt;&lt;author&gt;Abhishek, S.&lt;/author&gt;&lt;author&gt;Palamadai Krishnan, S.&lt;/author&gt;&lt;/authors&gt;&lt;/contributors&gt;&lt;auth-address&gt;School of Bio-Sciences and Technology, VIT University, Vellore, Tamil Nadu, India.&lt;/auth-address&gt;&lt;titles&gt;&lt;title&gt;Epidermal Differentiation Complex: A Review on Its Epigenetic Regulation and Potential Drug Targets&lt;/title&gt;&lt;secondary-title&gt;Cell J&lt;/secondary-title&gt;&lt;/titles&gt;&lt;periodical&gt;&lt;full-title&gt;Cell J&lt;/full-title&gt;&lt;/periodical&gt;&lt;pages&gt;1-6&lt;/pages&gt;&lt;volume&gt;18&lt;/volume&gt;&lt;number&gt;1&lt;/number&gt;&lt;edition&gt;2016/04/08&lt;/edition&gt;&lt;keywords&gt;&lt;keyword&gt;Cornified Envelope&lt;/keyword&gt;&lt;keyword&gt;Differentiation&lt;/keyword&gt;&lt;keyword&gt;Drug Targeting&lt;/keyword&gt;&lt;keyword&gt;Keratinocyte&lt;/keyword&gt;&lt;keyword&gt;Proliferation&lt;/keyword&gt;&lt;/keywords&gt;&lt;dates&gt;&lt;year&gt;2016&lt;/year&gt;&lt;pub-dates&gt;&lt;date&gt;Spring&lt;/date&gt;&lt;/pub-dates&gt;&lt;/dates&gt;&lt;isbn&gt;2228-5806 (Print)&amp;#xD;2228-5806 (Linking)&lt;/isbn&gt;&lt;accession-num&gt;27054112&lt;/accession-num&gt;&lt;urls&gt;&lt;related-urls&gt;&lt;url&gt;https://www.ncbi.nlm.nih.gov/pubmed/27054112&lt;/url&gt;&lt;/related-urls&gt;&lt;/urls&gt;&lt;custom2&gt;PMC4819378&lt;/custom2&gt;&lt;/record&gt;&lt;/Cite&gt;&lt;/EndNote&gt;</w:instrText>
      </w:r>
      <w:r w:rsidR="00BF519B" w:rsidRPr="00AA0A3B">
        <w:fldChar w:fldCharType="separate"/>
      </w:r>
      <w:r w:rsidR="00BF519B" w:rsidRPr="00AA0A3B">
        <w:rPr>
          <w:noProof/>
          <w:vertAlign w:val="superscript"/>
        </w:rPr>
        <w:t>8</w:t>
      </w:r>
      <w:r w:rsidR="00BF519B" w:rsidRPr="00AA0A3B">
        <w:fldChar w:fldCharType="end"/>
      </w:r>
      <w:r w:rsidR="00777ADF" w:rsidRPr="00AA0A3B">
        <w:t xml:space="preserve"> and the hypodermis</w:t>
      </w:r>
      <w:r w:rsidRPr="00AA0A3B">
        <w:t>. According to their location within the tissue, dermal fibroblasts have roughly been classified into papillary and reticular fibroblasts</w:t>
      </w:r>
      <w:r w:rsidR="00BF519B" w:rsidRPr="00AA0A3B">
        <w:fldChar w:fldCharType="begin"/>
      </w:r>
      <w:r w:rsidR="00BF519B" w:rsidRPr="00AA0A3B">
        <w:instrText xml:space="preserve"> ADDIN EN.CITE &lt;EndNote&gt;&lt;Cite&gt;&lt;Author&gt;Sorrell&lt;/Author&gt;&lt;Year&gt;2004&lt;/Year&gt;&lt;RecNum&gt;998&lt;/RecNum&gt;&lt;DisplayText&gt;&lt;style face="superscript"&gt;1&lt;/style&gt;&lt;/DisplayText&gt;&lt;record&gt;&lt;rec-number&gt;998&lt;/rec-number&gt;&lt;foreign-keys&gt;&lt;key app="EN" db-id="5xprwtp2aa90svevpwbxrxpms52eseff0dtt" timestamp="1473680314"&gt;998&lt;/key&gt;&lt;/foreign-keys&gt;&lt;ref-type name="Journal Article"&gt;17&lt;/ref-type&gt;&lt;contributors&gt;&lt;authors&gt;&lt;author&gt;Sorrell, J. M.&lt;/author&gt;&lt;author&gt;Caplan, A. I.&lt;/author&gt;&lt;/authors&gt;&lt;/contributors&gt;&lt;auth-address&gt;Skeletal Research Center, Biology Department, Case Western Reserve University, Cleveland, OH 44106, USA. jms30@cwru.edu&lt;/auth-address&gt;&lt;titles&gt;&lt;title&gt;Fibroblast heterogeneity: more than skin deep&lt;/title&gt;&lt;secondary-title&gt;J Cell Sci&lt;/secondary-title&gt;&lt;alt-title&gt;Journal of cell science&lt;/alt-title&gt;&lt;/titles&gt;&lt;periodical&gt;&lt;full-title&gt;J Cell Sci&lt;/full-title&gt;&lt;/periodical&gt;&lt;pages&gt;667-75&lt;/pages&gt;&lt;volume&gt;117&lt;/volume&gt;&lt;number&gt;Pt 5&lt;/number&gt;&lt;keywords&gt;&lt;keyword&gt;Basement Membrane/cytology/physiology&lt;/keyword&gt;&lt;keyword&gt;Dermis/*cytology/physiology&lt;/keyword&gt;&lt;keyword&gt;Extracellular Matrix/physiology&lt;/keyword&gt;&lt;keyword&gt;Fibroblasts/*cytology/*physiology&lt;/keyword&gt;&lt;keyword&gt;Hair Follicle/cytology/physiology&lt;/keyword&gt;&lt;keyword&gt;Humans&lt;/keyword&gt;&lt;keyword&gt;Tissue Engineering&lt;/keyword&gt;&lt;/keywords&gt;&lt;dates&gt;&lt;year&gt;2004&lt;/year&gt;&lt;pub-dates&gt;&lt;date&gt;Feb 15&lt;/date&gt;&lt;/pub-dates&gt;&lt;/dates&gt;&lt;isbn&gt;0021-9533 (Print)&amp;#xD;0021-9533 (Linking)&lt;/isbn&gt;&lt;accession-num&gt;14754903&lt;/accession-num&gt;&lt;urls&gt;&lt;related-urls&gt;&lt;url&gt;http://www.ncbi.nlm.nih.gov/pubmed/14754903&lt;/url&gt;&lt;/related-urls&gt;&lt;/urls&gt;&lt;electronic-resource-num&gt;10.1242/jcs.01005&lt;/electronic-resource-num&gt;&lt;/record&gt;&lt;/Cite&gt;&lt;/EndNote&gt;</w:instrText>
      </w:r>
      <w:r w:rsidR="00BF519B" w:rsidRPr="00AA0A3B">
        <w:fldChar w:fldCharType="separate"/>
      </w:r>
      <w:r w:rsidR="00BF519B" w:rsidRPr="00AA0A3B">
        <w:rPr>
          <w:noProof/>
          <w:vertAlign w:val="superscript"/>
        </w:rPr>
        <w:t>1</w:t>
      </w:r>
      <w:r w:rsidR="00BF519B" w:rsidRPr="00AA0A3B">
        <w:fldChar w:fldCharType="end"/>
      </w:r>
      <w:r w:rsidRPr="00AA0A3B">
        <w:t xml:space="preserve">. </w:t>
      </w:r>
    </w:p>
    <w:p w14:paraId="76DD526D" w14:textId="77777777" w:rsidR="00AA0A3B" w:rsidRPr="00AA0A3B" w:rsidRDefault="00AA0A3B" w:rsidP="00AA0A3B">
      <w:pPr>
        <w:pStyle w:val="NormalWeb"/>
        <w:widowControl/>
        <w:spacing w:before="0" w:beforeAutospacing="0" w:after="0" w:afterAutospacing="0"/>
      </w:pPr>
    </w:p>
    <w:p w14:paraId="3ACB7471" w14:textId="60C19099" w:rsidR="007745B9" w:rsidRDefault="007745B9" w:rsidP="00AA0A3B">
      <w:pPr>
        <w:pStyle w:val="NormalWeb"/>
        <w:widowControl/>
        <w:spacing w:before="0" w:beforeAutospacing="0" w:after="0" w:afterAutospacing="0"/>
      </w:pPr>
      <w:r w:rsidRPr="00AA0A3B">
        <w:t>Importantly, recent data indicate that these dermal fibroblast subpopulation</w:t>
      </w:r>
      <w:r w:rsidR="00362559" w:rsidRPr="00AA0A3B">
        <w:t>s</w:t>
      </w:r>
      <w:r w:rsidRPr="00AA0A3B">
        <w:t xml:space="preserve"> are not only histologically distinguishable, but also that their function is considerably diverse. In mouse skin, papillary and reticular fibroblasts arise from two distinct lineages during embryogenesis</w:t>
      </w:r>
      <w:r w:rsidR="00CC32F0" w:rsidRPr="00AA0A3B">
        <w:fldChar w:fldCharType="begin">
          <w:fldData xml:space="preserve">PEVuZE5vdGU+PENpdGU+PEF1dGhvcj5Ecmlza2VsbDwvQXV0aG9yPjxZZWFyPjIwMTM8L1llYXI+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yNzctODE8L3BhZ2VzPjx2b2x1bWU+NTA0PC92b2x1bWU+PG51bWJlcj43NDc5PC9u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</w:fldData>
        </w:fldChar>
      </w:r>
      <w:r w:rsidR="00CC32F0" w:rsidRPr="00AA0A3B">
        <w:instrText xml:space="preserve"> ADDIN EN.CITE </w:instrText>
      </w:r>
      <w:r w:rsidR="00CC32F0" w:rsidRPr="00AA0A3B">
        <w:fldChar w:fldCharType="begin">
          <w:fldData xml:space="preserve">PEVuZE5vdGU+PENpdGU+PEF1dGhvcj5Ecmlza2VsbDwvQXV0aG9yPjxZZWFyPjIwMTM8L1llYXI+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yNzctODE8L3BhZ2VzPjx2b2x1bWU+NTA0PC92b2x1bWU+PG51bWJlcj43NDc5PC9u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</w:fldData>
        </w:fldChar>
      </w:r>
      <w:r w:rsidR="00CC32F0" w:rsidRPr="00AA0A3B">
        <w:instrText xml:space="preserve"> ADDIN EN.CITE.DATA </w:instrText>
      </w:r>
      <w:r w:rsidR="00CC32F0" w:rsidRPr="00AA0A3B">
        <w:fldChar w:fldCharType="end"/>
      </w:r>
      <w:r w:rsidR="00CC32F0" w:rsidRPr="00AA0A3B">
        <w:fldChar w:fldCharType="separate"/>
      </w:r>
      <w:r w:rsidR="00CC32F0" w:rsidRPr="00AA0A3B">
        <w:rPr>
          <w:noProof/>
          <w:vertAlign w:val="superscript"/>
        </w:rPr>
        <w:t>9</w:t>
      </w:r>
      <w:r w:rsidR="00CC32F0" w:rsidRPr="00AA0A3B">
        <w:fldChar w:fldCharType="end"/>
      </w:r>
      <w:r w:rsidRPr="00AA0A3B">
        <w:t xml:space="preserve">. </w:t>
      </w:r>
      <w:r w:rsidR="00417553" w:rsidRPr="00AA0A3B">
        <w:t>S</w:t>
      </w:r>
      <w:r w:rsidRPr="00AA0A3B">
        <w:t xml:space="preserve">everal lines of evidence suggest that </w:t>
      </w:r>
      <w:r w:rsidR="00417553" w:rsidRPr="00AA0A3B">
        <w:t xml:space="preserve">the two </w:t>
      </w:r>
      <w:r w:rsidRPr="00AA0A3B">
        <w:t>lineages exert different roles not only in tissue homeostasis, hair follicle morphogenesis, wound repair and fibrosis</w:t>
      </w:r>
      <w:r w:rsidR="00406165" w:rsidRPr="00AA0A3B">
        <w:fldChar w:fldCharType="begin">
          <w:fldData xml:space="preserve">PEVuZE5vdGU+PENpdGU+PEF1dGhvcj5Ecmlza2VsbDwvQXV0aG9yPjxZZWFyPjIwMTM8L1llYXI+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3Ny04MTwvcGFnZXM+PHZvbHVtZT41MDQ8L3ZvbHVtZT48bnVtYmVyPjc0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mFhYTIxNTE8L3BhZ2VzPjx2b2x1bWU+MzQ4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</w:fldData>
        </w:fldChar>
      </w:r>
      <w:r w:rsidR="00406165" w:rsidRPr="00AA0A3B">
        <w:instrText xml:space="preserve"> ADDIN EN.CITE </w:instrText>
      </w:r>
      <w:r w:rsidR="00406165" w:rsidRPr="00AA0A3B">
        <w:fldChar w:fldCharType="begin">
          <w:fldData xml:space="preserve">PEVuZE5vdGU+PENpdGU+PEF1dGhvcj5Ecmlza2VsbDwvQXV0aG9yPjxZZWFyPjIwMTM8L1llYXI+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I3Ny04MTwvcGFnZXM+PHZvbHVtZT41MDQ8L3ZvbHVtZT48bnVtYmVyPjc0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mFhYTIxNTE8L3BhZ2VzPjx2b2x1bWU+MzQ4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</w:fldData>
        </w:fldChar>
      </w:r>
      <w:r w:rsidR="00406165" w:rsidRPr="00AA0A3B">
        <w:instrText xml:space="preserve"> ADDIN EN.CITE.DATA </w:instrText>
      </w:r>
      <w:r w:rsidR="00406165" w:rsidRPr="00AA0A3B">
        <w:fldChar w:fldCharType="end"/>
      </w:r>
      <w:r w:rsidR="00406165" w:rsidRPr="00AA0A3B">
        <w:fldChar w:fldCharType="separate"/>
      </w:r>
      <w:r w:rsidR="00406165" w:rsidRPr="00AA0A3B">
        <w:rPr>
          <w:noProof/>
          <w:vertAlign w:val="superscript"/>
        </w:rPr>
        <w:t>7,9,10</w:t>
      </w:r>
      <w:r w:rsidR="00406165" w:rsidRPr="00AA0A3B">
        <w:fldChar w:fldCharType="end"/>
      </w:r>
      <w:r w:rsidRPr="00AA0A3B">
        <w:t xml:space="preserve">, but they </w:t>
      </w:r>
      <w:r w:rsidR="00D15561" w:rsidRPr="00AA0A3B">
        <w:t>also respond to</w:t>
      </w:r>
      <w:r w:rsidRPr="00AA0A3B">
        <w:t xml:space="preserve"> different signals from neoplastic epidermal stem cells</w:t>
      </w:r>
      <w:r w:rsidR="00406165" w:rsidRPr="00AA0A3B">
        <w:fldChar w:fldCharType="begin">
          <w:fldData xml:space="preserve">PEVuZE5vdGU+PENpdGU+PEF1dGhvcj5MaWNodGVuYmVyZ2VyPC9BdXRob3I+PFllYXI+MjAxNjwv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</w:fldData>
        </w:fldChar>
      </w:r>
      <w:r w:rsidR="00406165" w:rsidRPr="00AA0A3B">
        <w:instrText xml:space="preserve"> ADDIN EN.CITE </w:instrText>
      </w:r>
      <w:r w:rsidR="00406165" w:rsidRPr="00AA0A3B">
        <w:fldChar w:fldCharType="begin">
          <w:fldData xml:space="preserve">PEVuZE5vdGU+PENpdGU+PEF1dGhvcj5MaWNodGVuYmVyZ2VyPC9BdXRob3I+PFllYXI+MjAxNjwv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</w:fldData>
        </w:fldChar>
      </w:r>
      <w:r w:rsidR="00406165" w:rsidRPr="00AA0A3B">
        <w:instrText xml:space="preserve"> ADDIN EN.CITE.DATA </w:instrText>
      </w:r>
      <w:r w:rsidR="00406165" w:rsidRPr="00AA0A3B">
        <w:fldChar w:fldCharType="end"/>
      </w:r>
      <w:r w:rsidR="00406165" w:rsidRPr="00AA0A3B">
        <w:fldChar w:fldCharType="separate"/>
      </w:r>
      <w:r w:rsidR="00406165" w:rsidRPr="00AA0A3B">
        <w:rPr>
          <w:noProof/>
          <w:vertAlign w:val="superscript"/>
        </w:rPr>
        <w:t>11</w:t>
      </w:r>
      <w:r w:rsidR="00406165" w:rsidRPr="00AA0A3B">
        <w:fldChar w:fldCharType="end"/>
      </w:r>
      <w:r w:rsidRPr="00AA0A3B">
        <w:t>, suggesting diverging roles in cancer pathogenesi</w:t>
      </w:r>
      <w:r w:rsidR="00AA0A3B">
        <w:t>s</w:t>
      </w:r>
      <w:r w:rsidRPr="00AA0A3B">
        <w:t>. Conveniently, both lineages express a distinct set of mutually exclusive cellular markers in adult mouse skin, thus enabling the isolation of pure dermal fibroblast populations and subsequent extensive analysis of their specific functions in vitro</w:t>
      </w:r>
      <w:r w:rsidR="00406165" w:rsidRPr="00AA0A3B">
        <w:fldChar w:fldCharType="begin">
          <w:fldData xml:space="preserve">PEVuZE5vdGU+PENpdGU+PEF1dGhvcj5Ecmlza2VsbDwvQXV0aG9yPjxZZWFyPjIwMTM8L1llYXI+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yNzctODE8L3BhZ2VzPjx2b2x1bWU+NTA0PC92b2x1bWU+PG51bWJlcj43NDc5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</w:fldData>
        </w:fldChar>
      </w:r>
      <w:r w:rsidR="00406165" w:rsidRPr="00AA0A3B">
        <w:instrText xml:space="preserve"> ADDIN EN.CITE </w:instrText>
      </w:r>
      <w:r w:rsidR="00406165" w:rsidRPr="00AA0A3B">
        <w:fldChar w:fldCharType="begin">
          <w:fldData xml:space="preserve">PEVuZE5vdGU+PENpdGU+PEF1dGhvcj5Ecmlza2VsbDwvQXV0aG9yPjxZZWFyPjIwMTM8L1llYXI+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yNzctODE8L3BhZ2VzPjx2b2x1bWU+NTA0PC92b2x1bWU+PG51bWJlcj43NDc5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</w:fldData>
        </w:fldChar>
      </w:r>
      <w:r w:rsidR="00406165" w:rsidRPr="00AA0A3B">
        <w:instrText xml:space="preserve"> ADDIN EN.CITE.DATA </w:instrText>
      </w:r>
      <w:r w:rsidR="00406165" w:rsidRPr="00AA0A3B">
        <w:fldChar w:fldCharType="end"/>
      </w:r>
      <w:r w:rsidR="00406165" w:rsidRPr="00AA0A3B">
        <w:fldChar w:fldCharType="separate"/>
      </w:r>
      <w:r w:rsidR="00406165" w:rsidRPr="00AA0A3B">
        <w:rPr>
          <w:noProof/>
          <w:vertAlign w:val="superscript"/>
        </w:rPr>
        <w:t>9,11</w:t>
      </w:r>
      <w:r w:rsidR="00406165" w:rsidRPr="00AA0A3B">
        <w:fldChar w:fldCharType="end"/>
      </w:r>
      <w:r w:rsidRPr="00AA0A3B">
        <w:t xml:space="preserve">. </w:t>
      </w:r>
    </w:p>
    <w:p w14:paraId="6F5BE1CA" w14:textId="77777777" w:rsidR="00AA0A3B" w:rsidRPr="00AA0A3B" w:rsidRDefault="00AA0A3B" w:rsidP="00AA0A3B">
      <w:pPr>
        <w:pStyle w:val="NormalWeb"/>
        <w:widowControl/>
        <w:spacing w:before="0" w:beforeAutospacing="0" w:after="0" w:afterAutospacing="0"/>
      </w:pPr>
    </w:p>
    <w:p w14:paraId="4BCD9018" w14:textId="37C30AD0" w:rsidR="007745B9" w:rsidRDefault="007745B9" w:rsidP="00AA0A3B">
      <w:pPr>
        <w:widowControl/>
      </w:pPr>
      <w:r w:rsidRPr="00AA0A3B">
        <w:t xml:space="preserve">Correspondingly, at least two distinct fibroblast </w:t>
      </w:r>
      <w:r w:rsidR="0036675D" w:rsidRPr="00AA0A3B">
        <w:t xml:space="preserve">subsets </w:t>
      </w:r>
      <w:r w:rsidRPr="00AA0A3B">
        <w:t>with di</w:t>
      </w:r>
      <w:r w:rsidR="00D15561" w:rsidRPr="00AA0A3B">
        <w:t>stinct</w:t>
      </w:r>
      <w:r w:rsidRPr="00AA0A3B">
        <w:t xml:space="preserve"> morphology and functions, including diverging proliferation rates, tissue remodeling capacities</w:t>
      </w:r>
      <w:r w:rsidRPr="00AA0A3B">
        <w:fldChar w:fldCharType="begin" w:fldLock="1"/>
      </w:r>
      <w:r w:rsidRPr="00AA0A3B">
        <w:instrText>ADDIN CSL_CITATION {"citationItems":[{"id":"ITEM-1","itemData":{"DOI":"10.1126/science.432659","ISBN":"0036-8075 (Print)\\r0036-8075 (Linking)","ISSN":"00368075","PMID":"432659","abstract":"Papillary fibroblasts, when compared to reticular fibroblasts from the same skin specimen, exhibit greater proliferative capacities in vitro. These results demonstrate a difference in function between morphologically similar cells obtained from the same tissue. Such findings represent an important consideration in the study of cell aging in vitro.","author":[{"dropping-particle":"","family":"Harper","given":"Robert A.","non-dropping-particle":"","parse-names":false,"suffix":""},{"dropping-particle":"","family":"Grove","given":"Gary","non-dropping-particle":"","parse-names":false,"suffix":""}],"container-title":"Science","id":"ITEM-1","issued":{"date-parts":[["1979"]]},"title":"Human skin fibroblasts derived from papillary and reticular dermis: Differences in growth potential in vitro","type":"article-journal"},"uris":["http://www.mendeley.com/documents/?uuid=8309c6b6-2c75-4858-849d-415b14af1ca0"]},{"id":"ITEM-2","itemData":{"DOI":"10.1016/j.jdermsci.2016.01.009","ISBN":"1873-569X (Electronic)\\r0923-1811 (Linking)","ISSN":"1873569X","PMID":"26867959","abstract":"Background: Skin fibroblast heterogeneity is of growing interest due to its relevance in not only skin development but also cutaneous wound healing. However, the characterization of human dermal fibroblasts at a clonal level has not been accomplished and their functional heterogeneity remains poorly understood. Objective: The aim of this study was to define the clonal heterogeneity of human dermal fibroblasts. Methods: Isolated human dermal fibroblasts were clonally expanded and categorized by comprehensive phenotypic and gene expression profiling. Results: Single fibroblasts were significantly multiplied and efficiently cloned without chromosomal abnormalities under hypoxic conditions. Individual clones were heterogeneous in their proliferative capacity, and gene expression profiling revealed differences in the expression of genes involved in extracellular matrix synthesis and degradation. Each cloned fibroblast also had different abilities in terms of collagen remodeling. All phenotypic and gene expression data were analyzed with Spearman's rank correlation, and fibroblasts were categorized into at least two functional clonal types. One was highly proliferative, while the other was less proliferative but had the ability to remodel the tissue architecture. The proliferative clones were predominant in infants, but decreased with physiological aging. Conclusion: This study provides strong evidence for the functional heterogeneity of human dermal fibroblasts at a clonal level, which has implications regarding skin repair and aging.","author":[{"dropping-particle":"","family":"Hiraoka","given":"Chihiro","non-dropping-particle":"","parse-names":false,"suffix":""},{"dropping-particle":"","family":"Toki","given":"Fujio","non-dropping-particle":"","parse-names":false,"suffix":""},{"dropping-particle":"","family":"Shiraishi","given":"Ken","non-dropping-particle":"","parse-names":false,"suffix":""},{"dropping-particle":"","family":"Sayama","given":"Koji","non-dropping-particle":"","parse-names":false,"suffix":""},{"dropping-particle":"","family":"Nishimura","given":"Emi K.","non-dropping-particle":"","parse-names":false,"suffix":""},{"dropping-particle":"","family":"Miura","given":"Hiromasa","non-dropping-particle":"","parse-names":false,"suffix":""},{"dropping-particle":"","family":"Higashiyama","given":"Shigeki","non-dropping-particle":"","parse-names":false,"suffix":""},{"dropping-particle":"","family":"Nanba","given":"Daisuke","non-dropping-particle":"","parse-names":false,"suffix":""}],"container-title":"Journal of Dermatological Science","id":"ITEM-2","issued":{"date-parts":[["2016"]]},"title":"Two clonal types of human skin fibroblasts with different potentials for proliferation and tissue remodeling ability","type":"article-journal"},"uris":["http://www.mendeley.com/documents/?uuid=8bf5f57b-e21c-4580-9318-32345c2edf39"]}],"mendeley":{"formattedCitation":"&lt;sup&gt;12,13&lt;/sup&gt;","plainTextFormattedCitation":"12,13","previouslyFormattedCitation":"&lt;sup&gt;12,13&lt;/sup&gt;"},"properties":{"noteIndex":0},"schema":"https://github.com/citation-style-language/schema/raw/master/csl-citation.json"}</w:instrText>
      </w:r>
      <w:r w:rsidRPr="00AA0A3B">
        <w:fldChar w:fldCharType="end"/>
      </w:r>
      <w:r w:rsidR="00393146" w:rsidRPr="00AA0A3B">
        <w:fldChar w:fldCharType="begin">
          <w:fldData xml:space="preserve">PEVuZE5vdGU+PENpdGU+PEF1dGhvcj5IYXJwZXI8L0F1dGhvcj48WWVhcj4xOTc5PC9ZZWFyPjxS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</w:fldData>
        </w:fldChar>
      </w:r>
      <w:r w:rsidR="00393146" w:rsidRPr="00AA0A3B">
        <w:instrText xml:space="preserve"> ADDIN EN.CITE </w:instrText>
      </w:r>
      <w:r w:rsidR="00393146" w:rsidRPr="00AA0A3B">
        <w:fldChar w:fldCharType="begin">
          <w:fldData xml:space="preserve">PEVuZE5vdGU+PENpdGU+PEF1dGhvcj5IYXJwZXI8L0F1dGhvcj48WWVhcj4xOTc5PC9ZZWFyPjxS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</w:fldData>
        </w:fldChar>
      </w:r>
      <w:r w:rsidR="00393146" w:rsidRPr="00AA0A3B">
        <w:instrText xml:space="preserve"> ADDIN EN.CITE.DATA </w:instrText>
      </w:r>
      <w:r w:rsidR="00393146" w:rsidRPr="00AA0A3B">
        <w:fldChar w:fldCharType="end"/>
      </w:r>
      <w:r w:rsidR="00393146" w:rsidRPr="00AA0A3B">
        <w:fldChar w:fldCharType="separate"/>
      </w:r>
      <w:r w:rsidR="00393146" w:rsidRPr="00AA0A3B">
        <w:rPr>
          <w:noProof/>
          <w:vertAlign w:val="superscript"/>
        </w:rPr>
        <w:t>12,13</w:t>
      </w:r>
      <w:r w:rsidR="00393146" w:rsidRPr="00AA0A3B">
        <w:fldChar w:fldCharType="end"/>
      </w:r>
      <w:r w:rsidR="00AA0A3B">
        <w:t xml:space="preserve">, </w:t>
      </w:r>
      <w:r w:rsidRPr="00AA0A3B">
        <w:t>as well as the ability to support the growth of epidermal stem cells in vitro</w:t>
      </w:r>
      <w:r w:rsidR="009A11BC" w:rsidRPr="00AA0A3B">
        <w:t xml:space="preserve">, </w:t>
      </w:r>
      <w:r w:rsidRPr="00AA0A3B">
        <w:t xml:space="preserve">have been described </w:t>
      </w:r>
      <w:r w:rsidR="009A11BC" w:rsidRPr="00AA0A3B">
        <w:t>for</w:t>
      </w:r>
      <w:r w:rsidRPr="00AA0A3B">
        <w:t xml:space="preserve"> human </w:t>
      </w:r>
      <w:r w:rsidR="009A11BC" w:rsidRPr="00AA0A3B">
        <w:t xml:space="preserve">skin </w:t>
      </w:r>
      <w:r w:rsidRPr="00AA0A3B">
        <w:t>dermis</w:t>
      </w:r>
      <w:r w:rsidR="00393146" w:rsidRPr="00AA0A3B">
        <w:fldChar w:fldCharType="begin">
          <w:fldData xml:space="preserve">PEVuZE5vdGU+PENpdGU+PEF1dGhvcj5IaWdnaW5zPC9BdXRob3I+PFllYXI+MjAxNzwvWWVhcj48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</w:fldData>
        </w:fldChar>
      </w:r>
      <w:r w:rsidR="00393146" w:rsidRPr="00AA0A3B">
        <w:instrText xml:space="preserve"> ADDIN EN.CITE </w:instrText>
      </w:r>
      <w:r w:rsidR="00393146" w:rsidRPr="00AA0A3B">
        <w:fldChar w:fldCharType="begin">
          <w:fldData xml:space="preserve">PEVuZE5vdGU+PENpdGU+PEF1dGhvcj5IaWdnaW5zPC9BdXRob3I+PFllYXI+MjAxNzwvWWVhcj48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</w:fldData>
        </w:fldChar>
      </w:r>
      <w:r w:rsidR="00393146" w:rsidRPr="00AA0A3B">
        <w:instrText xml:space="preserve"> ADDIN EN.CITE.DATA </w:instrText>
      </w:r>
      <w:r w:rsidR="00393146" w:rsidRPr="00AA0A3B">
        <w:fldChar w:fldCharType="end"/>
      </w:r>
      <w:r w:rsidR="00393146" w:rsidRPr="00AA0A3B">
        <w:fldChar w:fldCharType="separate"/>
      </w:r>
      <w:r w:rsidR="00393146" w:rsidRPr="00AA0A3B">
        <w:rPr>
          <w:noProof/>
          <w:vertAlign w:val="superscript"/>
        </w:rPr>
        <w:t>14,15</w:t>
      </w:r>
      <w:r w:rsidR="00393146" w:rsidRPr="00AA0A3B">
        <w:fldChar w:fldCharType="end"/>
      </w:r>
      <w:r w:rsidRPr="00AA0A3B">
        <w:t xml:space="preserve">. However, most of the published studies on human dermal fibroblasts have been conducted using mixed fibroblast populations isolated from explant cultures from </w:t>
      </w:r>
      <w:proofErr w:type="spellStart"/>
      <w:r w:rsidRPr="00AA0A3B">
        <w:t>dermatomed</w:t>
      </w:r>
      <w:proofErr w:type="spellEnd"/>
      <w:r w:rsidRPr="00AA0A3B">
        <w:t xml:space="preserve"> skin, since specific cell surface marker sets enabling the isolation of pure human papillary or reticular fibroblast subpopulations in analogy to mouse dermis were yet to be established.</w:t>
      </w:r>
    </w:p>
    <w:p w14:paraId="5082A36E" w14:textId="77777777" w:rsidR="00AA0A3B" w:rsidRPr="00AA0A3B" w:rsidRDefault="00AA0A3B" w:rsidP="00AA0A3B">
      <w:pPr>
        <w:widowControl/>
        <w:rPr>
          <w:lang w:eastAsia="de-DE"/>
        </w:rPr>
      </w:pPr>
    </w:p>
    <w:p w14:paraId="3123C4DF" w14:textId="7891D437" w:rsidR="009A11BC" w:rsidRPr="00AA0A3B" w:rsidRDefault="007745B9" w:rsidP="00AA0A3B">
      <w:pPr>
        <w:widowControl/>
        <w:rPr>
          <w:lang w:eastAsia="de-DE"/>
        </w:rPr>
      </w:pPr>
      <w:r w:rsidRPr="00AA0A3B">
        <w:rPr>
          <w:lang w:eastAsia="de-DE"/>
        </w:rPr>
        <w:t xml:space="preserve">We have recently demonstrated, that human </w:t>
      </w:r>
      <w:r w:rsidR="0036675D" w:rsidRPr="00AA0A3B">
        <w:rPr>
          <w:lang w:eastAsia="de-DE"/>
        </w:rPr>
        <w:t xml:space="preserve">skin </w:t>
      </w:r>
      <w:r w:rsidRPr="00AA0A3B">
        <w:rPr>
          <w:lang w:eastAsia="de-DE"/>
        </w:rPr>
        <w:t xml:space="preserve">papillary and reticular fibroblasts are characterized by specific </w:t>
      </w:r>
      <w:r w:rsidR="00D65B80" w:rsidRPr="00AA0A3B">
        <w:rPr>
          <w:lang w:eastAsia="de-DE"/>
        </w:rPr>
        <w:t>cell surface</w:t>
      </w:r>
      <w:r w:rsidRPr="00AA0A3B">
        <w:rPr>
          <w:lang w:eastAsia="de-DE"/>
        </w:rPr>
        <w:t xml:space="preserve"> markers that enable the isolation of </w:t>
      </w:r>
      <w:r w:rsidR="0036675D" w:rsidRPr="00AA0A3B">
        <w:rPr>
          <w:lang w:eastAsia="de-DE"/>
        </w:rPr>
        <w:t xml:space="preserve">the respective </w:t>
      </w:r>
      <w:r w:rsidR="00393146" w:rsidRPr="00AA0A3B">
        <w:rPr>
          <w:lang w:eastAsia="de-DE"/>
        </w:rPr>
        <w:t>subpopulations via f</w:t>
      </w:r>
      <w:r w:rsidRPr="00AA0A3B">
        <w:rPr>
          <w:lang w:eastAsia="de-DE"/>
        </w:rPr>
        <w:t>luorescence-</w:t>
      </w:r>
      <w:r w:rsidR="0036675D" w:rsidRPr="00AA0A3B">
        <w:rPr>
          <w:lang w:eastAsia="de-DE"/>
        </w:rPr>
        <w:t>activated cell s</w:t>
      </w:r>
      <w:r w:rsidRPr="00AA0A3B">
        <w:rPr>
          <w:lang w:eastAsia="de-DE"/>
        </w:rPr>
        <w:t>orting (FACS)</w:t>
      </w:r>
      <w:r w:rsidR="00393146" w:rsidRPr="00AA0A3B">
        <w:rPr>
          <w:lang w:eastAsia="de-DE"/>
        </w:rPr>
        <w:fldChar w:fldCharType="begin"/>
      </w:r>
      <w:r w:rsidR="00393146" w:rsidRPr="00AA0A3B">
        <w:rPr>
          <w:lang w:eastAsia="de-DE"/>
        </w:rPr>
        <w:instrText xml:space="preserve"> ADDIN EN.CITE &lt;EndNote&gt;&lt;Cite&gt;&lt;Author&gt;Korosec&lt;/Author&gt;&lt;Year&gt;2018&lt;/Year&gt;&lt;RecNum&gt;1191&lt;/RecNum&gt;&lt;DisplayText&gt;&lt;style face="superscript"&gt;16&lt;/style&gt;&lt;/DisplayText&gt;&lt;record&gt;&lt;rec-number&gt;1191&lt;/rec-number&gt;&lt;foreign-keys&gt;&lt;key app="EN" db-id="5xprwtp2aa90svevpwbxrxpms52eseff0dtt" timestamp="1541460862"&gt;1191&lt;/key&gt;&lt;/foreign-keys&gt;&lt;ref-type name="Journal Article"&gt;17&lt;/ref-type&gt;&lt;contributors&gt;&lt;authors&gt;&lt;author&gt;Korosec, A.&lt;/author&gt;&lt;author&gt;Frech, S.&lt;/author&gt;&lt;author&gt;Gesslbauer, B.&lt;/author&gt;&lt;author&gt;Vierhapper, M.&lt;/author&gt;&lt;author&gt;Radtke, C.&lt;/author&gt;&lt;author&gt;Petzelbauer, P.&lt;/author&gt;&lt;author&gt;Lichtenberger, B. M.&lt;/author&gt;&lt;/authors&gt;&lt;/contributors&gt;&lt;auth-address&gt;Skin &amp;amp; Endothelium Research Division, Department of Dermatology, Medical University of Vienna, Lazarettgasse 14, 1090 Vienna, Austria.&amp;#xD;Division of Plastic and Reconstructive Surgery, Department of Surgery, Medical University of Vienna, Waehringer Guertel 18 - 20, 1090 Vienna, Austria.&amp;#xD;Skin &amp;amp; Endothelium Research Division, Department of Dermatology, Medical University of Vienna, Lazarettgasse 14, 1090 Vienna, Austria. Electronic address: beate.lichtenberger@meduniwien.ac.at.&lt;/auth-address&gt;&lt;titles&gt;&lt;title&gt;Lineage identity and location within the dermis determine the function of papillary and reticular fibroblasts in human skin&lt;/title&gt;&lt;secondary-title&gt;J Invest Dermatol&lt;/secondary-title&gt;&lt;/titles&gt;&lt;periodical&gt;&lt;full-title&gt;J Invest Dermatol&lt;/full-title&gt;&lt;/periodical&gt;&lt;edition&gt;2018/09/05&lt;/edition&gt;&lt;keywords&gt;&lt;keyword&gt;Facs&lt;/keyword&gt;&lt;keyword&gt;cell surface markers&lt;/keyword&gt;&lt;keyword&gt;fibroblast heterogeneity&lt;/keyword&gt;&lt;keyword&gt;fibroblast lineages&lt;/keyword&gt;&lt;keyword&gt;human skin&lt;/keyword&gt;&lt;keyword&gt;papillary and reticular fibroblasts&lt;/keyword&gt;&lt;/keywords&gt;&lt;dates&gt;&lt;year&gt;2018&lt;/year&gt;&lt;pub-dates&gt;&lt;date&gt;Sep 1&lt;/date&gt;&lt;/pub-dates&gt;&lt;/dates&gt;&lt;isbn&gt;1523-1747 (Electronic)&amp;#xD;0022-202X (Linking)&lt;/isbn&gt;&lt;accession-num&gt;30179601&lt;/accession-num&gt;&lt;urls&gt;&lt;related-urls&gt;&lt;url&gt;https://www.ncbi.nlm.nih.gov/pubmed/30179601&lt;/url&gt;&lt;/related-urls&gt;&lt;/urls&gt;&lt;electronic-resource-num&gt;10.1016/j.jid.2018.07.033&lt;/electronic-resource-num&gt;&lt;/record&gt;&lt;/Cite&gt;&lt;/EndNote&gt;</w:instrText>
      </w:r>
      <w:r w:rsidR="00393146" w:rsidRPr="00AA0A3B">
        <w:rPr>
          <w:lang w:eastAsia="de-DE"/>
        </w:rPr>
        <w:fldChar w:fldCharType="separate"/>
      </w:r>
      <w:r w:rsidR="00393146" w:rsidRPr="00AA0A3B">
        <w:rPr>
          <w:noProof/>
          <w:vertAlign w:val="superscript"/>
          <w:lang w:eastAsia="de-DE"/>
        </w:rPr>
        <w:t>16</w:t>
      </w:r>
      <w:r w:rsidR="00393146" w:rsidRPr="00AA0A3B">
        <w:rPr>
          <w:lang w:eastAsia="de-DE"/>
        </w:rPr>
        <w:fldChar w:fldCharType="end"/>
      </w:r>
      <w:r w:rsidRPr="00AA0A3B">
        <w:rPr>
          <w:lang w:eastAsia="de-DE"/>
        </w:rPr>
        <w:t>: FAP+CD90- fibroblasts represent papillary fibroblasts</w:t>
      </w:r>
      <w:r w:rsidR="0036675D" w:rsidRPr="00AA0A3B">
        <w:rPr>
          <w:lang w:eastAsia="de-DE"/>
        </w:rPr>
        <w:t xml:space="preserve"> primarily located in the upper dermis</w:t>
      </w:r>
      <w:r w:rsidRPr="00AA0A3B">
        <w:rPr>
          <w:lang w:eastAsia="de-DE"/>
        </w:rPr>
        <w:t xml:space="preserve">, presenting higher proliferation rates, a distinct gene signature </w:t>
      </w:r>
      <w:r w:rsidR="0036675D" w:rsidRPr="00AA0A3B">
        <w:rPr>
          <w:lang w:eastAsia="de-DE"/>
        </w:rPr>
        <w:t xml:space="preserve">but no </w:t>
      </w:r>
      <w:proofErr w:type="spellStart"/>
      <w:r w:rsidR="0036675D" w:rsidRPr="00AA0A3B">
        <w:rPr>
          <w:lang w:eastAsia="de-DE"/>
        </w:rPr>
        <w:t>adipogenic</w:t>
      </w:r>
      <w:proofErr w:type="spellEnd"/>
      <w:r w:rsidR="0036675D" w:rsidRPr="00AA0A3B">
        <w:rPr>
          <w:lang w:eastAsia="de-DE"/>
        </w:rPr>
        <w:t xml:space="preserve"> potential</w:t>
      </w:r>
      <w:r w:rsidR="005606C9" w:rsidRPr="00AA0A3B">
        <w:rPr>
          <w:lang w:eastAsia="de-DE"/>
        </w:rPr>
        <w:t xml:space="preserve">. </w:t>
      </w:r>
      <w:r w:rsidRPr="00AA0A3B">
        <w:rPr>
          <w:lang w:eastAsia="de-DE"/>
        </w:rPr>
        <w:t xml:space="preserve">FAP+CD90+ and FAP-CD90+ fibroblasts belong to the reticular lineage of the lower dermal compartments, </w:t>
      </w:r>
      <w:r w:rsidR="005606C9" w:rsidRPr="00AA0A3B">
        <w:rPr>
          <w:lang w:eastAsia="de-DE"/>
        </w:rPr>
        <w:t>which are less proliferative</w:t>
      </w:r>
      <w:r w:rsidRPr="00AA0A3B">
        <w:rPr>
          <w:lang w:eastAsia="de-DE"/>
        </w:rPr>
        <w:t xml:space="preserve"> </w:t>
      </w:r>
      <w:r w:rsidR="005606C9" w:rsidRPr="00AA0A3B">
        <w:rPr>
          <w:lang w:eastAsia="de-DE"/>
        </w:rPr>
        <w:t>but</w:t>
      </w:r>
      <w:r w:rsidRPr="00AA0A3B">
        <w:rPr>
          <w:lang w:eastAsia="de-DE"/>
        </w:rPr>
        <w:t xml:space="preserve"> readily undergo adipogenesis</w:t>
      </w:r>
      <w:r w:rsidR="005B62F8">
        <w:rPr>
          <w:lang w:eastAsia="de-DE"/>
        </w:rPr>
        <w:t>—</w:t>
      </w:r>
      <w:r w:rsidR="005606C9" w:rsidRPr="00AA0A3B">
        <w:rPr>
          <w:lang w:eastAsia="de-DE"/>
        </w:rPr>
        <w:t>a hallmark for reticular fibroblasts</w:t>
      </w:r>
      <w:r w:rsidRPr="00AA0A3B">
        <w:rPr>
          <w:lang w:eastAsia="de-DE"/>
        </w:rPr>
        <w:t xml:space="preserve">. This method enables to </w:t>
      </w:r>
      <w:r w:rsidRPr="00AA0A3B">
        <w:rPr>
          <w:lang w:eastAsia="de-DE"/>
        </w:rPr>
        <w:lastRenderedPageBreak/>
        <w:t xml:space="preserve">extensively study these distinct fibroblast subpopulations not only </w:t>
      </w:r>
      <w:proofErr w:type="gramStart"/>
      <w:r w:rsidR="005B62F8" w:rsidRPr="00AA0A3B">
        <w:rPr>
          <w:lang w:eastAsia="de-DE"/>
        </w:rPr>
        <w:t>in regard</w:t>
      </w:r>
      <w:r w:rsidR="005B62F8">
        <w:rPr>
          <w:lang w:eastAsia="de-DE"/>
        </w:rPr>
        <w:t xml:space="preserve"> to</w:t>
      </w:r>
      <w:proofErr w:type="gramEnd"/>
      <w:r w:rsidRPr="00AA0A3B">
        <w:rPr>
          <w:lang w:eastAsia="de-DE"/>
        </w:rPr>
        <w:t xml:space="preserve"> their specific functions under physiological </w:t>
      </w:r>
      <w:r w:rsidR="005606C9" w:rsidRPr="00AA0A3B">
        <w:rPr>
          <w:lang w:eastAsia="de-DE"/>
        </w:rPr>
        <w:t xml:space="preserve">conditions </w:t>
      </w:r>
      <w:r w:rsidR="00D65B80" w:rsidRPr="00AA0A3B">
        <w:rPr>
          <w:lang w:eastAsia="de-DE"/>
        </w:rPr>
        <w:t>but also</w:t>
      </w:r>
      <w:r w:rsidRPr="00AA0A3B">
        <w:rPr>
          <w:lang w:eastAsia="de-DE"/>
        </w:rPr>
        <w:t xml:space="preserve"> in the context of the pathogenesis of cutaneous diseases including skin cancer. </w:t>
      </w:r>
    </w:p>
    <w:p w14:paraId="5165B0FF" w14:textId="77777777" w:rsidR="009A11BC" w:rsidRPr="00AA0A3B" w:rsidRDefault="009A11BC" w:rsidP="00AA0A3B">
      <w:pPr>
        <w:widowControl/>
        <w:rPr>
          <w:lang w:eastAsia="de-DE"/>
        </w:rPr>
      </w:pPr>
    </w:p>
    <w:p w14:paraId="281DC2C9" w14:textId="47785879" w:rsidR="007745B9" w:rsidRPr="005B62F8" w:rsidRDefault="007745B9" w:rsidP="00AA0A3B">
      <w:pPr>
        <w:widowControl/>
        <w:rPr>
          <w:lang w:eastAsia="de-DE"/>
        </w:rPr>
      </w:pPr>
      <w:r w:rsidRPr="00AA0A3B">
        <w:rPr>
          <w:lang w:eastAsia="de-DE"/>
        </w:rPr>
        <w:t xml:space="preserve">However, since fibroblasts alter their cell surface marker expression in </w:t>
      </w:r>
      <w:r w:rsidR="005606C9" w:rsidRPr="00AA0A3B">
        <w:rPr>
          <w:lang w:eastAsia="de-DE"/>
        </w:rPr>
        <w:t xml:space="preserve">two-dimensional </w:t>
      </w:r>
      <w:r w:rsidRPr="005B62F8">
        <w:rPr>
          <w:lang w:eastAsia="de-DE"/>
        </w:rPr>
        <w:t>in vitro</w:t>
      </w:r>
      <w:r w:rsidRPr="00AA0A3B">
        <w:rPr>
          <w:lang w:eastAsia="de-DE"/>
        </w:rPr>
        <w:t xml:space="preserve"> culture</w:t>
      </w:r>
      <w:r w:rsidR="00393146" w:rsidRPr="00AA0A3B">
        <w:rPr>
          <w:lang w:eastAsia="de-DE"/>
        </w:rPr>
        <w:fldChar w:fldCharType="begin">
          <w:fldData xml:space="preserve">PEVuZE5vdGU+PENpdGU+PEF1dGhvcj5IaWdnaW5zPC9BdXRob3I+PFllYXI+MjAxMzwvWWVhcj48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cGFnZXM+MTk2NzktODg8L3BhZ2VzPjx2b2x1bWU+MTEwPC92b2x1bWU+PG51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</w:fldData>
        </w:fldChar>
      </w:r>
      <w:r w:rsidR="00393146" w:rsidRPr="00AA0A3B">
        <w:rPr>
          <w:lang w:eastAsia="de-DE"/>
        </w:rPr>
        <w:instrText xml:space="preserve"> ADDIN EN.CITE </w:instrText>
      </w:r>
      <w:r w:rsidR="00393146" w:rsidRPr="00AA0A3B">
        <w:rPr>
          <w:lang w:eastAsia="de-DE"/>
        </w:rPr>
        <w:fldChar w:fldCharType="begin">
          <w:fldData xml:space="preserve">PEVuZE5vdGU+PENpdGU+PEF1dGhvcj5IaWdnaW5zPC9BdXRob3I+PFllYXI+MjAxMzwvWWVhcj48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cGFnZXM+MTk2NzktODg8L3BhZ2VzPjx2b2x1bWU+MTEwPC92b2x1bWU+PG51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</w:fldData>
        </w:fldChar>
      </w:r>
      <w:r w:rsidR="00393146" w:rsidRPr="00AA0A3B">
        <w:rPr>
          <w:lang w:eastAsia="de-DE"/>
        </w:rPr>
        <w:instrText xml:space="preserve"> ADDIN EN.CITE.DATA </w:instrText>
      </w:r>
      <w:r w:rsidR="00393146" w:rsidRPr="00AA0A3B">
        <w:rPr>
          <w:lang w:eastAsia="de-DE"/>
        </w:rPr>
      </w:r>
      <w:r w:rsidR="00393146" w:rsidRPr="00AA0A3B">
        <w:rPr>
          <w:lang w:eastAsia="de-DE"/>
        </w:rPr>
        <w:fldChar w:fldCharType="end"/>
      </w:r>
      <w:r w:rsidR="00393146" w:rsidRPr="00AA0A3B">
        <w:rPr>
          <w:lang w:eastAsia="de-DE"/>
        </w:rPr>
      </w:r>
      <w:r w:rsidR="00393146" w:rsidRPr="00AA0A3B">
        <w:rPr>
          <w:lang w:eastAsia="de-DE"/>
        </w:rPr>
        <w:fldChar w:fldCharType="separate"/>
      </w:r>
      <w:r w:rsidR="00393146" w:rsidRPr="00AA0A3B">
        <w:rPr>
          <w:noProof/>
          <w:vertAlign w:val="superscript"/>
          <w:lang w:eastAsia="de-DE"/>
        </w:rPr>
        <w:t>16-19</w:t>
      </w:r>
      <w:r w:rsidR="00393146" w:rsidRPr="00AA0A3B">
        <w:rPr>
          <w:lang w:eastAsia="de-DE"/>
        </w:rPr>
        <w:fldChar w:fldCharType="end"/>
      </w:r>
      <w:r w:rsidRPr="00AA0A3B">
        <w:rPr>
          <w:lang w:eastAsia="de-DE"/>
        </w:rPr>
        <w:t xml:space="preserve">, the application of our protocol is limited to the isolation of primary fibroblasts from human dermis </w:t>
      </w:r>
      <w:r w:rsidR="005B62F8">
        <w:rPr>
          <w:lang w:eastAsia="de-DE"/>
        </w:rPr>
        <w:t>and</w:t>
      </w:r>
      <w:r w:rsidR="005606C9" w:rsidRPr="00AA0A3B">
        <w:rPr>
          <w:lang w:eastAsia="de-DE"/>
        </w:rPr>
        <w:t xml:space="preserve"> </w:t>
      </w:r>
      <w:r w:rsidRPr="00AA0A3B">
        <w:rPr>
          <w:lang w:eastAsia="de-DE"/>
        </w:rPr>
        <w:t>does not permit the identification of papillary or reticular fibroblasts in mixed cell culture populations. Importantly, although the expression of cell surface</w:t>
      </w:r>
      <w:r w:rsidRPr="005B62F8">
        <w:rPr>
          <w:lang w:eastAsia="de-DE"/>
        </w:rPr>
        <w:t xml:space="preserve"> markers changes in vitro, </w:t>
      </w:r>
      <w:r w:rsidRPr="00AA0A3B">
        <w:rPr>
          <w:lang w:eastAsia="de-DE"/>
        </w:rPr>
        <w:t xml:space="preserve">we have demonstrated that the fibroblast subsets isolated </w:t>
      </w:r>
      <w:r w:rsidR="00D65B80" w:rsidRPr="00AA0A3B">
        <w:rPr>
          <w:lang w:eastAsia="de-DE"/>
        </w:rPr>
        <w:t>according to the</w:t>
      </w:r>
      <w:r w:rsidRPr="00AA0A3B">
        <w:rPr>
          <w:lang w:eastAsia="de-DE"/>
        </w:rPr>
        <w:t xml:space="preserve"> protocol</w:t>
      </w:r>
      <w:r w:rsidR="00D65B80" w:rsidRPr="00AA0A3B">
        <w:rPr>
          <w:lang w:eastAsia="de-DE"/>
        </w:rPr>
        <w:t xml:space="preserve"> described below</w:t>
      </w:r>
      <w:r w:rsidRPr="00AA0A3B">
        <w:rPr>
          <w:lang w:eastAsia="de-DE"/>
        </w:rPr>
        <w:t xml:space="preserve"> retain their specific functionality when cultivated</w:t>
      </w:r>
      <w:r w:rsidR="00393146" w:rsidRPr="00AA0A3B">
        <w:rPr>
          <w:lang w:eastAsia="de-DE"/>
        </w:rPr>
        <w:fldChar w:fldCharType="begin"/>
      </w:r>
      <w:r w:rsidR="00393146" w:rsidRPr="00AA0A3B">
        <w:rPr>
          <w:lang w:eastAsia="de-DE"/>
        </w:rPr>
        <w:instrText xml:space="preserve"> ADDIN EN.CITE &lt;EndNote&gt;&lt;Cite&gt;&lt;Author&gt;Korosec&lt;/Author&gt;&lt;Year&gt;2018&lt;/Year&gt;&lt;RecNum&gt;1191&lt;/RecNum&gt;&lt;DisplayText&gt;&lt;style face="superscript"&gt;16&lt;/style&gt;&lt;/DisplayText&gt;&lt;record&gt;&lt;rec-number&gt;1191&lt;/rec-number&gt;&lt;foreign-keys&gt;&lt;key app="EN" db-id="5xprwtp2aa90svevpwbxrxpms52eseff0dtt" timestamp="1541460862"&gt;1191&lt;/key&gt;&lt;/foreign-keys&gt;&lt;ref-type name="Journal Article"&gt;17&lt;/ref-type&gt;&lt;contributors&gt;&lt;authors&gt;&lt;author&gt;Korosec, A.&lt;/author&gt;&lt;author&gt;Frech, S.&lt;/author&gt;&lt;author&gt;Gesslbauer, B.&lt;/author&gt;&lt;author&gt;Vierhapper, M.&lt;/author&gt;&lt;author&gt;Radtke, C.&lt;/author&gt;&lt;author&gt;Petzelbauer, P.&lt;/author&gt;&lt;author&gt;Lichtenberger, B. M.&lt;/author&gt;&lt;/authors&gt;&lt;/contributors&gt;&lt;auth-address&gt;Skin &amp;amp; Endothelium Research Division, Department of Dermatology, Medical University of Vienna, Lazarettgasse 14, 1090 Vienna, Austria.&amp;#xD;Division of Plastic and Reconstructive Surgery, Department of Surgery, Medical University of Vienna, Waehringer Guertel 18 - 20, 1090 Vienna, Austria.&amp;#xD;Skin &amp;amp; Endothelium Research Division, Department of Dermatology, Medical University of Vienna, Lazarettgasse 14, 1090 Vienna, Austria. Electronic address: beate.lichtenberger@meduniwien.ac.at.&lt;/auth-address&gt;&lt;titles&gt;&lt;title&gt;Lineage identity and location within the dermis determine the function of papillary and reticular fibroblasts in human skin&lt;/title&gt;&lt;secondary-title&gt;J Invest Dermatol&lt;/secondary-title&gt;&lt;/titles&gt;&lt;periodical&gt;&lt;full-title&gt;J Invest Dermatol&lt;/full-title&gt;&lt;/periodical&gt;&lt;edition&gt;2018/09/05&lt;/edition&gt;&lt;keywords&gt;&lt;keyword&gt;Facs&lt;/keyword&gt;&lt;keyword&gt;cell surface markers&lt;/keyword&gt;&lt;keyword&gt;fibroblast heterogeneity&lt;/keyword&gt;&lt;keyword&gt;fibroblast lineages&lt;/keyword&gt;&lt;keyword&gt;human skin&lt;/keyword&gt;&lt;keyword&gt;papillary and reticular fibroblasts&lt;/keyword&gt;&lt;/keywords&gt;&lt;dates&gt;&lt;year&gt;2018&lt;/year&gt;&lt;pub-dates&gt;&lt;date&gt;Sep 1&lt;/date&gt;&lt;/pub-dates&gt;&lt;/dates&gt;&lt;isbn&gt;1523-1747 (Electronic)&amp;#xD;0022-202X (Linking)&lt;/isbn&gt;&lt;accession-num&gt;30179601&lt;/accession-num&gt;&lt;urls&gt;&lt;related-urls&gt;&lt;url&gt;https://www.ncbi.nlm.nih.gov/pubmed/30179601&lt;/url&gt;&lt;/related-urls&gt;&lt;/urls&gt;&lt;electronic-resource-num&gt;10.1016/j.jid.2018.07.033&lt;/electronic-resource-num&gt;&lt;/record&gt;&lt;/Cite&gt;&lt;/EndNote&gt;</w:instrText>
      </w:r>
      <w:r w:rsidR="00393146" w:rsidRPr="00AA0A3B">
        <w:rPr>
          <w:lang w:eastAsia="de-DE"/>
        </w:rPr>
        <w:fldChar w:fldCharType="separate"/>
      </w:r>
      <w:r w:rsidR="00393146" w:rsidRPr="00AA0A3B">
        <w:rPr>
          <w:noProof/>
          <w:vertAlign w:val="superscript"/>
          <w:lang w:eastAsia="de-DE"/>
        </w:rPr>
        <w:t>16</w:t>
      </w:r>
      <w:r w:rsidR="00393146" w:rsidRPr="00AA0A3B">
        <w:rPr>
          <w:lang w:eastAsia="de-DE"/>
        </w:rPr>
        <w:fldChar w:fldCharType="end"/>
      </w:r>
      <w:r w:rsidRPr="00AA0A3B">
        <w:rPr>
          <w:lang w:eastAsia="de-DE"/>
        </w:rPr>
        <w:t>, thus enabling</w:t>
      </w:r>
      <w:r w:rsidR="004550E1">
        <w:rPr>
          <w:lang w:eastAsia="de-DE"/>
        </w:rPr>
        <w:t xml:space="preserve"> </w:t>
      </w:r>
      <w:r w:rsidRPr="005B62F8">
        <w:rPr>
          <w:lang w:eastAsia="de-DE"/>
        </w:rPr>
        <w:t xml:space="preserve">in vitro studies of subset-specific properties under physiological or pathological </w:t>
      </w:r>
      <w:r w:rsidR="0036675D" w:rsidRPr="005B62F8">
        <w:rPr>
          <w:lang w:eastAsia="de-DE"/>
        </w:rPr>
        <w:t>conditions</w:t>
      </w:r>
      <w:r w:rsidRPr="005B62F8">
        <w:rPr>
          <w:lang w:eastAsia="de-DE"/>
        </w:rPr>
        <w:t xml:space="preserve">. </w:t>
      </w:r>
    </w:p>
    <w:p w14:paraId="18C6593C" w14:textId="77777777" w:rsidR="007745B9" w:rsidRPr="00AA0A3B" w:rsidRDefault="007745B9" w:rsidP="00AA0A3B">
      <w:pPr>
        <w:widowControl/>
        <w:rPr>
          <w:lang w:eastAsia="de-DE"/>
        </w:rPr>
      </w:pPr>
    </w:p>
    <w:p w14:paraId="0C5A1FD4" w14:textId="06671574" w:rsidR="007745B9" w:rsidRPr="00AA0A3B" w:rsidRDefault="005606C9" w:rsidP="00AA0A3B">
      <w:pPr>
        <w:widowControl/>
        <w:rPr>
          <w:lang w:eastAsia="de-DE"/>
        </w:rPr>
      </w:pPr>
      <w:r w:rsidRPr="00AA0A3B">
        <w:rPr>
          <w:lang w:eastAsia="de-DE"/>
        </w:rPr>
        <w:t>In conclusion</w:t>
      </w:r>
      <w:r w:rsidR="007745B9" w:rsidRPr="00AA0A3B">
        <w:rPr>
          <w:lang w:eastAsia="de-DE"/>
        </w:rPr>
        <w:t xml:space="preserve">, we </w:t>
      </w:r>
      <w:r w:rsidR="005B496B" w:rsidRPr="00AA0A3B">
        <w:rPr>
          <w:lang w:eastAsia="de-DE"/>
        </w:rPr>
        <w:t>developed</w:t>
      </w:r>
      <w:r w:rsidRPr="00AA0A3B">
        <w:rPr>
          <w:lang w:eastAsia="de-DE"/>
        </w:rPr>
        <w:t xml:space="preserve"> </w:t>
      </w:r>
      <w:r w:rsidR="007745B9" w:rsidRPr="00AA0A3B">
        <w:rPr>
          <w:lang w:eastAsia="de-DE"/>
        </w:rPr>
        <w:t>a protocol for the isolation of distinct fibroblast subsets via FACS that for the first time</w:t>
      </w:r>
      <w:r w:rsidR="00362559" w:rsidRPr="00AA0A3B">
        <w:rPr>
          <w:lang w:eastAsia="de-DE"/>
        </w:rPr>
        <w:t xml:space="preserve"> </w:t>
      </w:r>
      <w:r w:rsidR="007745B9" w:rsidRPr="00AA0A3B">
        <w:rPr>
          <w:lang w:eastAsia="de-DE"/>
        </w:rPr>
        <w:t>permits the isolation of pure fibroblast populations from human skin dermis</w:t>
      </w:r>
      <w:r w:rsidRPr="00AA0A3B">
        <w:rPr>
          <w:lang w:eastAsia="de-DE"/>
        </w:rPr>
        <w:t xml:space="preserve"> in a naïve state</w:t>
      </w:r>
      <w:r w:rsidR="007745B9" w:rsidRPr="00AA0A3B">
        <w:rPr>
          <w:lang w:eastAsia="de-DE"/>
        </w:rPr>
        <w:t xml:space="preserve">. </w:t>
      </w:r>
    </w:p>
    <w:p w14:paraId="237AD7DD" w14:textId="77777777" w:rsidR="00D15131" w:rsidRPr="00AA0A3B" w:rsidRDefault="00D15131" w:rsidP="00AA0A3B">
      <w:pPr>
        <w:widowControl/>
        <w:rPr>
          <w:b/>
        </w:rPr>
      </w:pPr>
    </w:p>
    <w:p w14:paraId="5ABD27A3" w14:textId="12D09CD8" w:rsidR="00050A75" w:rsidRPr="005B62F8" w:rsidRDefault="006305D7" w:rsidP="00AA0A3B">
      <w:pPr>
        <w:widowControl/>
        <w:rPr>
          <w:b/>
        </w:rPr>
      </w:pPr>
      <w:bookmarkStart w:id="1" w:name="_Hlk533504202"/>
      <w:r w:rsidRPr="00AA0A3B">
        <w:rPr>
          <w:b/>
        </w:rPr>
        <w:t>PROTOCOL:</w:t>
      </w:r>
    </w:p>
    <w:p w14:paraId="54E5F35F" w14:textId="77777777" w:rsidR="005B62F8" w:rsidRDefault="00464EBA" w:rsidP="00AA0A3B">
      <w:pPr>
        <w:widowControl/>
        <w:rPr>
          <w:color w:val="auto"/>
          <w:lang w:val="en-GB" w:eastAsia="de-AT"/>
        </w:rPr>
      </w:pPr>
      <w:r w:rsidRPr="00AA0A3B">
        <w:rPr>
          <w:color w:val="auto"/>
          <w:lang w:val="en-GB" w:eastAsia="de-AT"/>
        </w:rPr>
        <w:t xml:space="preserve">Human skin was obtained from Caucasian men and women aged 26 to 61 years (sun-protected skin; abdominal corrections, breast reductions). </w:t>
      </w:r>
      <w:r w:rsidR="00050A75" w:rsidRPr="00AA0A3B">
        <w:rPr>
          <w:color w:val="auto"/>
          <w:lang w:val="en-GB" w:eastAsia="de-AT"/>
        </w:rPr>
        <w:t>Written informed patient consent was obtained before tissue collection in accordance with the Declaration of Helsinki, and with approval from the Vienna Medical University Institutional Review Board.</w:t>
      </w:r>
    </w:p>
    <w:p w14:paraId="3903D107" w14:textId="77777777" w:rsidR="005B62F8" w:rsidRDefault="005B62F8" w:rsidP="00AA0A3B">
      <w:pPr>
        <w:widowControl/>
        <w:rPr>
          <w:color w:val="auto"/>
        </w:rPr>
      </w:pPr>
    </w:p>
    <w:p w14:paraId="7A6F6F4A" w14:textId="5E96AABF" w:rsidR="007872A8" w:rsidRPr="00AA0A3B" w:rsidRDefault="005B62F8" w:rsidP="00AA0A3B">
      <w:pPr>
        <w:widowControl/>
        <w:rPr>
          <w:color w:val="auto"/>
        </w:rPr>
      </w:pPr>
      <w:r>
        <w:rPr>
          <w:color w:val="auto"/>
        </w:rPr>
        <w:t xml:space="preserve">NOTE: </w:t>
      </w:r>
      <w:r w:rsidR="007872A8" w:rsidRPr="005B62F8">
        <w:rPr>
          <w:color w:val="auto"/>
          <w:highlight w:val="yellow"/>
        </w:rPr>
        <w:t xml:space="preserve">We provide a protocol for the isolation of </w:t>
      </w:r>
      <w:r w:rsidR="00D65B80" w:rsidRPr="005B62F8">
        <w:rPr>
          <w:color w:val="auto"/>
          <w:highlight w:val="yellow"/>
        </w:rPr>
        <w:t>functionally distinct</w:t>
      </w:r>
      <w:r w:rsidR="007872A8" w:rsidRPr="005B62F8">
        <w:rPr>
          <w:color w:val="auto"/>
          <w:highlight w:val="yellow"/>
        </w:rPr>
        <w:t xml:space="preserve"> fibroblast subpopulations </w:t>
      </w:r>
      <w:r w:rsidR="0090575C" w:rsidRPr="005B62F8">
        <w:rPr>
          <w:color w:val="auto"/>
          <w:highlight w:val="yellow"/>
        </w:rPr>
        <w:t xml:space="preserve">either from </w:t>
      </w:r>
      <w:r w:rsidR="009556A2" w:rsidRPr="005B62F8">
        <w:rPr>
          <w:color w:val="auto"/>
          <w:highlight w:val="yellow"/>
        </w:rPr>
        <w:t>full thickness</w:t>
      </w:r>
      <w:r w:rsidR="0090575C" w:rsidRPr="005B62F8">
        <w:rPr>
          <w:color w:val="auto"/>
          <w:highlight w:val="yellow"/>
        </w:rPr>
        <w:t xml:space="preserve"> dermis (please refer to </w:t>
      </w:r>
      <w:r w:rsidRPr="005B62F8">
        <w:rPr>
          <w:color w:val="auto"/>
          <w:highlight w:val="yellow"/>
        </w:rPr>
        <w:t xml:space="preserve">section </w:t>
      </w:r>
      <w:r w:rsidR="0090575C" w:rsidRPr="005B62F8">
        <w:rPr>
          <w:color w:val="auto"/>
          <w:highlight w:val="yellow"/>
        </w:rPr>
        <w:t>1) or after sectioning</w:t>
      </w:r>
      <w:r w:rsidR="00677A01" w:rsidRPr="005B62F8">
        <w:rPr>
          <w:color w:val="auto"/>
          <w:highlight w:val="yellow"/>
        </w:rPr>
        <w:t xml:space="preserve"> human skin</w:t>
      </w:r>
      <w:r w:rsidR="0090575C" w:rsidRPr="005B62F8">
        <w:rPr>
          <w:color w:val="auto"/>
          <w:highlight w:val="yellow"/>
        </w:rPr>
        <w:t xml:space="preserve"> dermis into its different layers (skip </w:t>
      </w:r>
      <w:r w:rsidRPr="005B62F8">
        <w:rPr>
          <w:color w:val="auto"/>
          <w:highlight w:val="yellow"/>
        </w:rPr>
        <w:t xml:space="preserve">section </w:t>
      </w:r>
      <w:r w:rsidR="0090575C" w:rsidRPr="005B62F8">
        <w:rPr>
          <w:color w:val="auto"/>
          <w:highlight w:val="yellow"/>
        </w:rPr>
        <w:t xml:space="preserve">1 and directly refer to </w:t>
      </w:r>
      <w:r w:rsidRPr="005B62F8">
        <w:rPr>
          <w:color w:val="auto"/>
          <w:highlight w:val="yellow"/>
        </w:rPr>
        <w:t xml:space="preserve">section </w:t>
      </w:r>
      <w:r w:rsidR="0090575C" w:rsidRPr="005B62F8">
        <w:rPr>
          <w:color w:val="auto"/>
          <w:highlight w:val="yellow"/>
        </w:rPr>
        <w:t>2).</w:t>
      </w:r>
      <w:r w:rsidR="0090575C" w:rsidRPr="00AA0A3B">
        <w:rPr>
          <w:color w:val="auto"/>
        </w:rPr>
        <w:t xml:space="preserve"> </w:t>
      </w:r>
    </w:p>
    <w:p w14:paraId="7ED1C1AB" w14:textId="77777777" w:rsidR="0090575C" w:rsidRPr="00AA0A3B" w:rsidRDefault="0090575C" w:rsidP="00AA0A3B">
      <w:pPr>
        <w:widowControl/>
        <w:rPr>
          <w:color w:val="808080"/>
        </w:rPr>
      </w:pPr>
    </w:p>
    <w:p w14:paraId="49FF8B3A" w14:textId="2DA2E388" w:rsidR="007872A8" w:rsidRPr="005B62F8" w:rsidRDefault="00567F8A" w:rsidP="00AA0A3B">
      <w:pPr>
        <w:widowControl/>
        <w:rPr>
          <w:b/>
          <w:color w:val="auto"/>
        </w:rPr>
      </w:pPr>
      <w:r w:rsidRPr="005B62F8">
        <w:rPr>
          <w:b/>
          <w:color w:val="auto"/>
          <w:highlight w:val="yellow"/>
        </w:rPr>
        <w:t>1.</w:t>
      </w:r>
      <w:r w:rsidR="007872A8" w:rsidRPr="005B62F8">
        <w:rPr>
          <w:b/>
          <w:color w:val="auto"/>
          <w:highlight w:val="yellow"/>
        </w:rPr>
        <w:t xml:space="preserve"> Preparation of </w:t>
      </w:r>
      <w:r w:rsidR="009556A2" w:rsidRPr="005B62F8">
        <w:rPr>
          <w:b/>
          <w:color w:val="auto"/>
          <w:highlight w:val="yellow"/>
        </w:rPr>
        <w:t>full thickness</w:t>
      </w:r>
      <w:r w:rsidR="007872A8" w:rsidRPr="005B62F8">
        <w:rPr>
          <w:b/>
          <w:color w:val="auto"/>
          <w:highlight w:val="yellow"/>
        </w:rPr>
        <w:t xml:space="preserve"> dermis</w:t>
      </w:r>
    </w:p>
    <w:p w14:paraId="00D55F2A" w14:textId="77777777" w:rsidR="0090575C" w:rsidRPr="00AA0A3B" w:rsidRDefault="0090575C" w:rsidP="00AA0A3B">
      <w:pPr>
        <w:widowControl/>
        <w:rPr>
          <w:color w:val="auto"/>
        </w:rPr>
      </w:pPr>
    </w:p>
    <w:p w14:paraId="470B7C73" w14:textId="77777777" w:rsidR="005B62F8" w:rsidRDefault="005B62F8" w:rsidP="00AA0A3B">
      <w:pPr>
        <w:widowControl/>
        <w:rPr>
          <w:color w:val="auto"/>
          <w:highlight w:val="yellow"/>
        </w:rPr>
      </w:pPr>
      <w:r>
        <w:rPr>
          <w:color w:val="auto"/>
          <w:highlight w:val="yellow"/>
        </w:rPr>
        <w:t xml:space="preserve">1.1. </w:t>
      </w:r>
      <w:r w:rsidR="00677A01" w:rsidRPr="00AA0A3B">
        <w:rPr>
          <w:color w:val="auto"/>
          <w:highlight w:val="yellow"/>
        </w:rPr>
        <w:t>Place</w:t>
      </w:r>
      <w:r w:rsidR="0090575C" w:rsidRPr="00AA0A3B">
        <w:rPr>
          <w:color w:val="auto"/>
          <w:highlight w:val="yellow"/>
        </w:rPr>
        <w:t xml:space="preserve"> a 10</w:t>
      </w:r>
      <w:r>
        <w:rPr>
          <w:color w:val="auto"/>
          <w:highlight w:val="yellow"/>
        </w:rPr>
        <w:t xml:space="preserve"> cm </w:t>
      </w:r>
      <w:r w:rsidR="0090575C" w:rsidRPr="00AA0A3B">
        <w:rPr>
          <w:color w:val="auto"/>
          <w:highlight w:val="yellow"/>
        </w:rPr>
        <w:t>x</w:t>
      </w:r>
      <w:r>
        <w:rPr>
          <w:color w:val="auto"/>
          <w:highlight w:val="yellow"/>
        </w:rPr>
        <w:t xml:space="preserve"> </w:t>
      </w:r>
      <w:r w:rsidR="0090575C" w:rsidRPr="00AA0A3B">
        <w:rPr>
          <w:color w:val="auto"/>
          <w:highlight w:val="yellow"/>
        </w:rPr>
        <w:t xml:space="preserve">10 cm </w:t>
      </w:r>
      <w:r w:rsidR="00E8507F" w:rsidRPr="00AA0A3B">
        <w:rPr>
          <w:color w:val="auto"/>
          <w:highlight w:val="yellow"/>
        </w:rPr>
        <w:t xml:space="preserve">human </w:t>
      </w:r>
      <w:r w:rsidR="0090575C" w:rsidRPr="00AA0A3B">
        <w:rPr>
          <w:color w:val="auto"/>
          <w:highlight w:val="yellow"/>
        </w:rPr>
        <w:t>skin piece</w:t>
      </w:r>
      <w:r w:rsidR="00E8507F" w:rsidRPr="00AA0A3B">
        <w:rPr>
          <w:color w:val="auto"/>
          <w:highlight w:val="yellow"/>
        </w:rPr>
        <w:t xml:space="preserve"> (e</w:t>
      </w:r>
      <w:r>
        <w:rPr>
          <w:color w:val="auto"/>
          <w:highlight w:val="yellow"/>
        </w:rPr>
        <w:t>.</w:t>
      </w:r>
      <w:r w:rsidR="00E8507F" w:rsidRPr="00AA0A3B">
        <w:rPr>
          <w:color w:val="auto"/>
          <w:highlight w:val="yellow"/>
        </w:rPr>
        <w:t>g.</w:t>
      </w:r>
      <w:r>
        <w:rPr>
          <w:color w:val="auto"/>
          <w:highlight w:val="yellow"/>
        </w:rPr>
        <w:t>,</w:t>
      </w:r>
      <w:r w:rsidR="00E8507F" w:rsidRPr="00AA0A3B">
        <w:rPr>
          <w:color w:val="auto"/>
          <w:highlight w:val="yellow"/>
        </w:rPr>
        <w:t xml:space="preserve"> from abdominal corrections or breast reductions)</w:t>
      </w:r>
      <w:r w:rsidR="00050A75" w:rsidRPr="00AA0A3B">
        <w:rPr>
          <w:color w:val="auto"/>
          <w:highlight w:val="yellow"/>
        </w:rPr>
        <w:t xml:space="preserve"> with</w:t>
      </w:r>
      <w:r w:rsidR="0090575C" w:rsidRPr="00AA0A3B">
        <w:rPr>
          <w:color w:val="auto"/>
          <w:highlight w:val="yellow"/>
        </w:rPr>
        <w:t xml:space="preserve"> </w:t>
      </w:r>
      <w:r>
        <w:rPr>
          <w:color w:val="auto"/>
          <w:highlight w:val="yellow"/>
        </w:rPr>
        <w:t xml:space="preserve">the </w:t>
      </w:r>
      <w:r w:rsidR="0090575C" w:rsidRPr="00AA0A3B">
        <w:rPr>
          <w:color w:val="auto"/>
          <w:highlight w:val="yellow"/>
        </w:rPr>
        <w:t xml:space="preserve">epidermis </w:t>
      </w:r>
      <w:r w:rsidR="00677A01" w:rsidRPr="00AA0A3B">
        <w:rPr>
          <w:color w:val="auto"/>
          <w:highlight w:val="yellow"/>
        </w:rPr>
        <w:t xml:space="preserve">facing </w:t>
      </w:r>
      <w:r w:rsidR="0090575C" w:rsidRPr="00AA0A3B">
        <w:rPr>
          <w:color w:val="auto"/>
          <w:highlight w:val="yellow"/>
        </w:rPr>
        <w:t xml:space="preserve">downwards on thick filter paper. </w:t>
      </w:r>
    </w:p>
    <w:p w14:paraId="3991B591" w14:textId="77777777" w:rsidR="005B62F8" w:rsidRDefault="005B62F8" w:rsidP="00AA0A3B">
      <w:pPr>
        <w:widowControl/>
        <w:rPr>
          <w:color w:val="auto"/>
          <w:highlight w:val="yellow"/>
        </w:rPr>
      </w:pPr>
    </w:p>
    <w:p w14:paraId="1DEBD1E4" w14:textId="15CBF458" w:rsidR="005B62F8" w:rsidRDefault="005B62F8" w:rsidP="00AA0A3B">
      <w:pPr>
        <w:widowControl/>
        <w:rPr>
          <w:color w:val="auto"/>
        </w:rPr>
      </w:pPr>
      <w:r>
        <w:rPr>
          <w:color w:val="auto"/>
          <w:highlight w:val="yellow"/>
        </w:rPr>
        <w:t xml:space="preserve">1.2. </w:t>
      </w:r>
      <w:r w:rsidR="0090575C" w:rsidRPr="00AA0A3B">
        <w:rPr>
          <w:color w:val="auto"/>
          <w:highlight w:val="yellow"/>
        </w:rPr>
        <w:t>Hold the epidermis tightly on its</w:t>
      </w:r>
      <w:r w:rsidR="00677A01" w:rsidRPr="00AA0A3B">
        <w:rPr>
          <w:color w:val="auto"/>
          <w:highlight w:val="yellow"/>
        </w:rPr>
        <w:t xml:space="preserve"> edges with</w:t>
      </w:r>
      <w:r w:rsidR="0090575C" w:rsidRPr="00AA0A3B">
        <w:rPr>
          <w:color w:val="auto"/>
          <w:highlight w:val="yellow"/>
        </w:rPr>
        <w:t xml:space="preserve"> forceps and scrape off the subcutaneous fat layer with a scalpel. </w:t>
      </w:r>
      <w:r w:rsidR="00677A01" w:rsidRPr="00AA0A3B">
        <w:rPr>
          <w:color w:val="auto"/>
          <w:highlight w:val="yellow"/>
        </w:rPr>
        <w:t xml:space="preserve">Then slice the tissue into 5 mm wide strips </w:t>
      </w:r>
      <w:r w:rsidR="00AC7F1B" w:rsidRPr="00AA0A3B">
        <w:rPr>
          <w:color w:val="auto"/>
          <w:highlight w:val="yellow"/>
        </w:rPr>
        <w:t xml:space="preserve">before putting </w:t>
      </w:r>
      <w:r w:rsidR="00E8507F" w:rsidRPr="00AA0A3B">
        <w:rPr>
          <w:color w:val="auto"/>
          <w:highlight w:val="yellow"/>
        </w:rPr>
        <w:t xml:space="preserve">them </w:t>
      </w:r>
      <w:r w:rsidR="00AC7F1B" w:rsidRPr="00AA0A3B">
        <w:rPr>
          <w:color w:val="auto"/>
          <w:highlight w:val="yellow"/>
        </w:rPr>
        <w:t xml:space="preserve">into a </w:t>
      </w:r>
      <w:r>
        <w:rPr>
          <w:color w:val="auto"/>
          <w:highlight w:val="yellow"/>
        </w:rPr>
        <w:t>P</w:t>
      </w:r>
      <w:r w:rsidR="00AC7F1B" w:rsidRPr="00AA0A3B">
        <w:rPr>
          <w:color w:val="auto"/>
          <w:highlight w:val="yellow"/>
        </w:rPr>
        <w:t>etri dish.</w:t>
      </w:r>
      <w:r w:rsidR="00AC7F1B" w:rsidRPr="00AA0A3B">
        <w:rPr>
          <w:color w:val="auto"/>
        </w:rPr>
        <w:t xml:space="preserve"> </w:t>
      </w:r>
    </w:p>
    <w:p w14:paraId="0BC6B4B1" w14:textId="77777777" w:rsidR="005B62F8" w:rsidRDefault="005B62F8" w:rsidP="00AA0A3B">
      <w:pPr>
        <w:widowControl/>
        <w:rPr>
          <w:color w:val="auto"/>
        </w:rPr>
      </w:pPr>
    </w:p>
    <w:p w14:paraId="35EE5CD6" w14:textId="2CC7AEEC" w:rsidR="0090575C" w:rsidRPr="00AA0A3B" w:rsidRDefault="005B62F8" w:rsidP="00AA0A3B">
      <w:pPr>
        <w:widowControl/>
        <w:rPr>
          <w:color w:val="auto"/>
        </w:rPr>
      </w:pPr>
      <w:r>
        <w:rPr>
          <w:color w:val="auto"/>
        </w:rPr>
        <w:t xml:space="preserve">NOTE: </w:t>
      </w:r>
      <w:r w:rsidR="00AC7F1B" w:rsidRPr="00AA0A3B">
        <w:rPr>
          <w:color w:val="auto"/>
        </w:rPr>
        <w:t xml:space="preserve">This facilitates </w:t>
      </w:r>
      <w:r w:rsidR="0090575C" w:rsidRPr="00AA0A3B">
        <w:rPr>
          <w:color w:val="auto"/>
        </w:rPr>
        <w:t xml:space="preserve">penetration of </w:t>
      </w:r>
      <w:proofErr w:type="spellStart"/>
      <w:r w:rsidR="0090575C" w:rsidRPr="00AA0A3B">
        <w:rPr>
          <w:color w:val="auto"/>
        </w:rPr>
        <w:t>Dispase</w:t>
      </w:r>
      <w:proofErr w:type="spellEnd"/>
      <w:r w:rsidR="0090575C" w:rsidRPr="00AA0A3B">
        <w:rPr>
          <w:color w:val="auto"/>
        </w:rPr>
        <w:t xml:space="preserve"> II (</w:t>
      </w:r>
      <w:r>
        <w:rPr>
          <w:color w:val="auto"/>
        </w:rPr>
        <w:t xml:space="preserve">referred to as </w:t>
      </w:r>
      <w:r w:rsidR="0064603B">
        <w:rPr>
          <w:color w:val="auto"/>
        </w:rPr>
        <w:t>dissociating enzyme</w:t>
      </w:r>
      <w:r>
        <w:rPr>
          <w:color w:val="auto"/>
        </w:rPr>
        <w:t xml:space="preserve"> henceforth, see section</w:t>
      </w:r>
      <w:r w:rsidR="0090575C" w:rsidRPr="00AA0A3B">
        <w:rPr>
          <w:color w:val="auto"/>
        </w:rPr>
        <w:t xml:space="preserve"> </w:t>
      </w:r>
      <w:r w:rsidR="001F4FDD" w:rsidRPr="005B62F8">
        <w:rPr>
          <w:color w:val="auto"/>
        </w:rPr>
        <w:t>3</w:t>
      </w:r>
      <w:r w:rsidRPr="005B62F8">
        <w:rPr>
          <w:color w:val="auto"/>
        </w:rPr>
        <w:t>)</w:t>
      </w:r>
      <w:r w:rsidR="00AC7F1B" w:rsidRPr="005B62F8">
        <w:rPr>
          <w:color w:val="auto"/>
        </w:rPr>
        <w:t xml:space="preserve"> and is used if the</w:t>
      </w:r>
      <w:r w:rsidR="0090575C" w:rsidRPr="005B62F8">
        <w:rPr>
          <w:color w:val="auto"/>
        </w:rPr>
        <w:t xml:space="preserve"> </w:t>
      </w:r>
      <w:r w:rsidR="001F4FDD" w:rsidRPr="005B62F8">
        <w:rPr>
          <w:color w:val="auto"/>
        </w:rPr>
        <w:t>epidermis</w:t>
      </w:r>
      <w:r w:rsidR="001F4FDD" w:rsidRPr="00AA0A3B">
        <w:rPr>
          <w:color w:val="auto"/>
        </w:rPr>
        <w:t xml:space="preserve"> needs to be separated from the </w:t>
      </w:r>
      <w:r w:rsidR="00AC7F1B" w:rsidRPr="00AA0A3B">
        <w:rPr>
          <w:color w:val="auto"/>
        </w:rPr>
        <w:t xml:space="preserve">entire </w:t>
      </w:r>
      <w:r w:rsidR="001F4FDD" w:rsidRPr="00AA0A3B">
        <w:rPr>
          <w:color w:val="auto"/>
        </w:rPr>
        <w:t xml:space="preserve">dermis. </w:t>
      </w:r>
      <w:r>
        <w:rPr>
          <w:color w:val="auto"/>
        </w:rPr>
        <w:t xml:space="preserve">For this </w:t>
      </w:r>
      <w:r w:rsidR="001F4FDD" w:rsidRPr="00AA0A3B">
        <w:rPr>
          <w:color w:val="auto"/>
        </w:rPr>
        <w:t xml:space="preserve">skip </w:t>
      </w:r>
      <w:r>
        <w:rPr>
          <w:color w:val="auto"/>
        </w:rPr>
        <w:t>section</w:t>
      </w:r>
      <w:r w:rsidRPr="005B62F8">
        <w:rPr>
          <w:color w:val="auto"/>
        </w:rPr>
        <w:t xml:space="preserve"> </w:t>
      </w:r>
      <w:r w:rsidR="001F4FDD" w:rsidRPr="005B62F8">
        <w:rPr>
          <w:color w:val="auto"/>
        </w:rPr>
        <w:t>2</w:t>
      </w:r>
      <w:r w:rsidR="00D65B80" w:rsidRPr="005B62F8">
        <w:rPr>
          <w:color w:val="auto"/>
        </w:rPr>
        <w:t xml:space="preserve"> </w:t>
      </w:r>
      <w:r w:rsidR="001F4FDD" w:rsidRPr="005B62F8">
        <w:rPr>
          <w:color w:val="auto"/>
        </w:rPr>
        <w:t>and</w:t>
      </w:r>
      <w:r w:rsidR="001F4FDD" w:rsidRPr="00AA0A3B">
        <w:rPr>
          <w:color w:val="auto"/>
        </w:rPr>
        <w:t xml:space="preserve"> directly refer to </w:t>
      </w:r>
      <w:r>
        <w:rPr>
          <w:color w:val="auto"/>
        </w:rPr>
        <w:t xml:space="preserve">section </w:t>
      </w:r>
      <w:r w:rsidR="001F4FDD" w:rsidRPr="005B62F8">
        <w:rPr>
          <w:color w:val="auto"/>
        </w:rPr>
        <w:t>3.</w:t>
      </w:r>
      <w:r>
        <w:rPr>
          <w:color w:val="auto"/>
        </w:rPr>
        <w:t xml:space="preserve"> </w:t>
      </w:r>
      <w:r w:rsidR="004E41AA" w:rsidRPr="00AA0A3B">
        <w:rPr>
          <w:color w:val="auto"/>
        </w:rPr>
        <w:t>T</w:t>
      </w:r>
      <w:r w:rsidR="0090575C" w:rsidRPr="00AA0A3B">
        <w:rPr>
          <w:color w:val="auto"/>
        </w:rPr>
        <w:t xml:space="preserve">o avoid contamination, keep </w:t>
      </w:r>
      <w:r>
        <w:rPr>
          <w:color w:val="auto"/>
        </w:rPr>
        <w:t xml:space="preserve">the </w:t>
      </w:r>
      <w:r w:rsidR="0090575C" w:rsidRPr="00AA0A3B">
        <w:rPr>
          <w:color w:val="auto"/>
        </w:rPr>
        <w:t xml:space="preserve">tissue sterile after surgical removal or clean it thoroughly with ethanol or </w:t>
      </w:r>
      <w:r>
        <w:rPr>
          <w:color w:val="auto"/>
        </w:rPr>
        <w:t>i</w:t>
      </w:r>
      <w:r w:rsidR="0090575C" w:rsidRPr="00AA0A3B">
        <w:rPr>
          <w:color w:val="auto"/>
        </w:rPr>
        <w:t>odine solution.</w:t>
      </w:r>
      <w:r>
        <w:rPr>
          <w:color w:val="auto"/>
        </w:rPr>
        <w:t xml:space="preserve"> </w:t>
      </w:r>
      <w:r w:rsidR="00075126" w:rsidRPr="00AA0A3B">
        <w:rPr>
          <w:color w:val="auto"/>
        </w:rPr>
        <w:t>If at all, e</w:t>
      </w:r>
      <w:r w:rsidR="00E8507F" w:rsidRPr="00AA0A3B">
        <w:rPr>
          <w:color w:val="auto"/>
        </w:rPr>
        <w:t>thanol treatment of the skin surface cause</w:t>
      </w:r>
      <w:r w:rsidR="00075126" w:rsidRPr="00AA0A3B">
        <w:rPr>
          <w:color w:val="auto"/>
        </w:rPr>
        <w:t>s only minor</w:t>
      </w:r>
      <w:r w:rsidR="004550E1">
        <w:rPr>
          <w:color w:val="auto"/>
        </w:rPr>
        <w:t xml:space="preserve"> </w:t>
      </w:r>
      <w:r w:rsidR="00E8507F" w:rsidRPr="00AA0A3B">
        <w:rPr>
          <w:color w:val="auto"/>
        </w:rPr>
        <w:t>cell death</w:t>
      </w:r>
      <w:r>
        <w:rPr>
          <w:color w:val="auto"/>
        </w:rPr>
        <w:t>.</w:t>
      </w:r>
      <w:r w:rsidR="00E8507F" w:rsidRPr="00AA0A3B">
        <w:rPr>
          <w:color w:val="auto"/>
        </w:rPr>
        <w:t xml:space="preserve"> </w:t>
      </w:r>
      <w:r w:rsidR="0090575C" w:rsidRPr="00AA0A3B">
        <w:rPr>
          <w:color w:val="auto"/>
        </w:rPr>
        <w:t xml:space="preserve">Work under sterile conditions in a tissue culture flow hood. </w:t>
      </w:r>
    </w:p>
    <w:p w14:paraId="3CD8D096" w14:textId="77777777" w:rsidR="007872A8" w:rsidRPr="00AA0A3B" w:rsidRDefault="007872A8" w:rsidP="00AA0A3B">
      <w:pPr>
        <w:widowControl/>
        <w:rPr>
          <w:color w:val="auto"/>
        </w:rPr>
      </w:pPr>
    </w:p>
    <w:p w14:paraId="6595C208" w14:textId="616DB0AD" w:rsidR="00567F8A" w:rsidRPr="005B62F8" w:rsidRDefault="007872A8" w:rsidP="00AA0A3B">
      <w:pPr>
        <w:widowControl/>
        <w:rPr>
          <w:b/>
          <w:color w:val="auto"/>
          <w:highlight w:val="yellow"/>
        </w:rPr>
      </w:pPr>
      <w:r w:rsidRPr="005B62F8">
        <w:rPr>
          <w:b/>
          <w:color w:val="auto"/>
          <w:highlight w:val="yellow"/>
        </w:rPr>
        <w:t>2.</w:t>
      </w:r>
      <w:r w:rsidR="00567F8A" w:rsidRPr="005B62F8">
        <w:rPr>
          <w:b/>
          <w:color w:val="auto"/>
          <w:highlight w:val="yellow"/>
        </w:rPr>
        <w:t xml:space="preserve"> </w:t>
      </w:r>
      <w:r w:rsidR="009A11BC" w:rsidRPr="005B62F8">
        <w:rPr>
          <w:b/>
          <w:color w:val="auto"/>
          <w:highlight w:val="yellow"/>
        </w:rPr>
        <w:t>Sectioning of</w:t>
      </w:r>
      <w:r w:rsidR="00567F8A" w:rsidRPr="005B62F8">
        <w:rPr>
          <w:b/>
          <w:color w:val="auto"/>
          <w:highlight w:val="yellow"/>
        </w:rPr>
        <w:t xml:space="preserve"> human skin </w:t>
      </w:r>
      <w:r w:rsidR="009556A2" w:rsidRPr="005B62F8">
        <w:rPr>
          <w:b/>
          <w:color w:val="auto"/>
          <w:highlight w:val="yellow"/>
        </w:rPr>
        <w:t xml:space="preserve">dermis into </w:t>
      </w:r>
      <w:r w:rsidRPr="005B62F8">
        <w:rPr>
          <w:b/>
          <w:color w:val="auto"/>
          <w:highlight w:val="yellow"/>
        </w:rPr>
        <w:t>papillary and reticular layers with a dermatome</w:t>
      </w:r>
    </w:p>
    <w:p w14:paraId="34ACC741" w14:textId="77777777" w:rsidR="007872A8" w:rsidRPr="00AA0A3B" w:rsidRDefault="007872A8" w:rsidP="00AA0A3B">
      <w:pPr>
        <w:widowControl/>
        <w:rPr>
          <w:color w:val="auto"/>
          <w:highlight w:val="yellow"/>
        </w:rPr>
      </w:pPr>
    </w:p>
    <w:p w14:paraId="2346BC38" w14:textId="77777777" w:rsidR="005B62F8" w:rsidRDefault="001F4FDD" w:rsidP="00AA0A3B">
      <w:pPr>
        <w:widowControl/>
        <w:rPr>
          <w:color w:val="auto"/>
          <w:highlight w:val="yellow"/>
        </w:rPr>
      </w:pPr>
      <w:r w:rsidRPr="00AA0A3B">
        <w:rPr>
          <w:color w:val="auto"/>
          <w:highlight w:val="yellow"/>
        </w:rPr>
        <w:lastRenderedPageBreak/>
        <w:t>2</w:t>
      </w:r>
      <w:r w:rsidR="00567F8A" w:rsidRPr="00AA0A3B">
        <w:rPr>
          <w:color w:val="auto"/>
          <w:highlight w:val="yellow"/>
        </w:rPr>
        <w:t xml:space="preserve">.1. </w:t>
      </w:r>
      <w:r w:rsidR="009556A2" w:rsidRPr="00AA0A3B">
        <w:rPr>
          <w:color w:val="auto"/>
          <w:highlight w:val="yellow"/>
        </w:rPr>
        <w:t xml:space="preserve">Place </w:t>
      </w:r>
      <w:r w:rsidR="00144C8F" w:rsidRPr="00AA0A3B">
        <w:rPr>
          <w:color w:val="auto"/>
          <w:highlight w:val="yellow"/>
        </w:rPr>
        <w:t xml:space="preserve">a </w:t>
      </w:r>
      <w:r w:rsidR="0025522E" w:rsidRPr="00AA0A3B">
        <w:rPr>
          <w:color w:val="auto"/>
          <w:highlight w:val="yellow"/>
        </w:rPr>
        <w:t>10</w:t>
      </w:r>
      <w:r w:rsidR="005B62F8">
        <w:rPr>
          <w:color w:val="auto"/>
          <w:highlight w:val="yellow"/>
        </w:rPr>
        <w:t xml:space="preserve"> cm </w:t>
      </w:r>
      <w:r w:rsidR="0025522E" w:rsidRPr="00AA0A3B">
        <w:rPr>
          <w:color w:val="auto"/>
          <w:highlight w:val="yellow"/>
        </w:rPr>
        <w:t>x</w:t>
      </w:r>
      <w:r w:rsidR="005B62F8">
        <w:rPr>
          <w:color w:val="auto"/>
          <w:highlight w:val="yellow"/>
        </w:rPr>
        <w:t xml:space="preserve"> </w:t>
      </w:r>
      <w:r w:rsidR="0025522E" w:rsidRPr="00AA0A3B">
        <w:rPr>
          <w:color w:val="auto"/>
          <w:highlight w:val="yellow"/>
        </w:rPr>
        <w:t>10 cm</w:t>
      </w:r>
      <w:r w:rsidR="00567F8A" w:rsidRPr="00AA0A3B">
        <w:rPr>
          <w:color w:val="auto"/>
          <w:highlight w:val="yellow"/>
        </w:rPr>
        <w:t xml:space="preserve"> skin</w:t>
      </w:r>
      <w:r w:rsidR="0025522E" w:rsidRPr="00AA0A3B">
        <w:rPr>
          <w:color w:val="auto"/>
          <w:highlight w:val="yellow"/>
        </w:rPr>
        <w:t xml:space="preserve"> piece</w:t>
      </w:r>
      <w:r w:rsidR="00567F8A" w:rsidRPr="00AA0A3B">
        <w:rPr>
          <w:color w:val="auto"/>
          <w:highlight w:val="yellow"/>
        </w:rPr>
        <w:t xml:space="preserve"> </w:t>
      </w:r>
      <w:r w:rsidR="00E813CF" w:rsidRPr="00AA0A3B">
        <w:rPr>
          <w:color w:val="auto"/>
          <w:highlight w:val="yellow"/>
        </w:rPr>
        <w:t>(e</w:t>
      </w:r>
      <w:r w:rsidR="005B62F8">
        <w:rPr>
          <w:color w:val="auto"/>
          <w:highlight w:val="yellow"/>
        </w:rPr>
        <w:t>.</w:t>
      </w:r>
      <w:r w:rsidR="00E813CF" w:rsidRPr="00AA0A3B">
        <w:rPr>
          <w:color w:val="auto"/>
          <w:highlight w:val="yellow"/>
        </w:rPr>
        <w:t>g.</w:t>
      </w:r>
      <w:r w:rsidR="005B62F8">
        <w:rPr>
          <w:color w:val="auto"/>
          <w:highlight w:val="yellow"/>
        </w:rPr>
        <w:t>,</w:t>
      </w:r>
      <w:r w:rsidR="00E813CF" w:rsidRPr="00AA0A3B">
        <w:rPr>
          <w:color w:val="auto"/>
          <w:highlight w:val="yellow"/>
        </w:rPr>
        <w:t xml:space="preserve"> from abdominal corrections or breast reductions) </w:t>
      </w:r>
      <w:r w:rsidR="00567F8A" w:rsidRPr="00AA0A3B">
        <w:rPr>
          <w:color w:val="auto"/>
          <w:highlight w:val="yellow"/>
        </w:rPr>
        <w:t>on thick filter paper</w:t>
      </w:r>
      <w:r w:rsidR="009A11BC" w:rsidRPr="00AA0A3B">
        <w:rPr>
          <w:color w:val="auto"/>
          <w:highlight w:val="yellow"/>
        </w:rPr>
        <w:t>,</w:t>
      </w:r>
      <w:r w:rsidR="00567F8A" w:rsidRPr="00AA0A3B">
        <w:rPr>
          <w:color w:val="auto"/>
          <w:highlight w:val="yellow"/>
        </w:rPr>
        <w:t xml:space="preserve"> </w:t>
      </w:r>
      <w:r w:rsidR="005B62F8">
        <w:rPr>
          <w:color w:val="auto"/>
          <w:highlight w:val="yellow"/>
        </w:rPr>
        <w:t xml:space="preserve">with </w:t>
      </w:r>
      <w:r w:rsidR="009A11BC" w:rsidRPr="00AA0A3B">
        <w:rPr>
          <w:color w:val="auto"/>
          <w:highlight w:val="yellow"/>
        </w:rPr>
        <w:t>t</w:t>
      </w:r>
      <w:r w:rsidR="00567F8A" w:rsidRPr="00AA0A3B">
        <w:rPr>
          <w:color w:val="auto"/>
          <w:highlight w:val="yellow"/>
        </w:rPr>
        <w:t xml:space="preserve">he epidermis </w:t>
      </w:r>
      <w:r w:rsidR="005B62F8">
        <w:rPr>
          <w:color w:val="auto"/>
          <w:highlight w:val="yellow"/>
        </w:rPr>
        <w:t>fac</w:t>
      </w:r>
      <w:r w:rsidR="00567F8A" w:rsidRPr="00AA0A3B">
        <w:rPr>
          <w:color w:val="auto"/>
          <w:highlight w:val="yellow"/>
        </w:rPr>
        <w:t>ing upwards</w:t>
      </w:r>
      <w:r w:rsidR="00AE60DD" w:rsidRPr="00AA0A3B">
        <w:rPr>
          <w:color w:val="auto"/>
          <w:highlight w:val="yellow"/>
        </w:rPr>
        <w:t xml:space="preserve">. </w:t>
      </w:r>
      <w:r w:rsidR="00567F8A" w:rsidRPr="00AA0A3B">
        <w:rPr>
          <w:color w:val="auto"/>
          <w:highlight w:val="yellow"/>
        </w:rPr>
        <w:t>Hold</w:t>
      </w:r>
      <w:r w:rsidR="005B62F8">
        <w:rPr>
          <w:color w:val="auto"/>
          <w:highlight w:val="yellow"/>
        </w:rPr>
        <w:t xml:space="preserve"> the</w:t>
      </w:r>
      <w:r w:rsidR="00567F8A" w:rsidRPr="00AA0A3B">
        <w:rPr>
          <w:color w:val="auto"/>
          <w:highlight w:val="yellow"/>
        </w:rPr>
        <w:t xml:space="preserve"> skin </w:t>
      </w:r>
      <w:r w:rsidR="009A11BC" w:rsidRPr="00AA0A3B">
        <w:rPr>
          <w:color w:val="auto"/>
          <w:highlight w:val="yellow"/>
        </w:rPr>
        <w:t xml:space="preserve">tightly </w:t>
      </w:r>
      <w:r w:rsidR="00AE60DD" w:rsidRPr="00AA0A3B">
        <w:rPr>
          <w:color w:val="auto"/>
          <w:highlight w:val="yellow"/>
        </w:rPr>
        <w:t xml:space="preserve">on its edges </w:t>
      </w:r>
      <w:r w:rsidR="00567F8A" w:rsidRPr="00AA0A3B">
        <w:rPr>
          <w:color w:val="auto"/>
          <w:highlight w:val="yellow"/>
        </w:rPr>
        <w:t>with forceps</w:t>
      </w:r>
      <w:r w:rsidR="00AE60DD" w:rsidRPr="00AA0A3B">
        <w:rPr>
          <w:color w:val="auto"/>
          <w:highlight w:val="yellow"/>
        </w:rPr>
        <w:t>.</w:t>
      </w:r>
      <w:r w:rsidR="00567F8A" w:rsidRPr="00AA0A3B">
        <w:rPr>
          <w:color w:val="auto"/>
          <w:highlight w:val="yellow"/>
        </w:rPr>
        <w:t xml:space="preserve"> </w:t>
      </w:r>
    </w:p>
    <w:p w14:paraId="64C87BE8" w14:textId="77777777" w:rsidR="005B62F8" w:rsidRDefault="005B62F8" w:rsidP="00AA0A3B">
      <w:pPr>
        <w:widowControl/>
        <w:rPr>
          <w:color w:val="auto"/>
          <w:highlight w:val="yellow"/>
        </w:rPr>
      </w:pPr>
    </w:p>
    <w:p w14:paraId="12F3BBD0" w14:textId="77777777" w:rsidR="005B62F8" w:rsidRDefault="005B62F8" w:rsidP="00AA0A3B">
      <w:pPr>
        <w:widowControl/>
        <w:rPr>
          <w:color w:val="auto"/>
          <w:highlight w:val="yellow"/>
        </w:rPr>
      </w:pPr>
      <w:r>
        <w:rPr>
          <w:color w:val="auto"/>
          <w:highlight w:val="yellow"/>
        </w:rPr>
        <w:t xml:space="preserve">2.2. </w:t>
      </w:r>
      <w:r w:rsidR="009A11BC" w:rsidRPr="00AA0A3B">
        <w:rPr>
          <w:color w:val="auto"/>
          <w:highlight w:val="yellow"/>
        </w:rPr>
        <w:t>Slice</w:t>
      </w:r>
      <w:r w:rsidR="00AE60DD" w:rsidRPr="00AA0A3B">
        <w:rPr>
          <w:color w:val="auto"/>
          <w:highlight w:val="yellow"/>
        </w:rPr>
        <w:t xml:space="preserve"> </w:t>
      </w:r>
      <w:r w:rsidR="00567F8A" w:rsidRPr="00AA0A3B">
        <w:rPr>
          <w:color w:val="auto"/>
          <w:highlight w:val="yellow"/>
        </w:rPr>
        <w:t xml:space="preserve">the skin </w:t>
      </w:r>
      <w:r w:rsidR="00AE60DD" w:rsidRPr="00AA0A3B">
        <w:rPr>
          <w:color w:val="auto"/>
          <w:highlight w:val="yellow"/>
        </w:rPr>
        <w:t>with an electric dermatome</w:t>
      </w:r>
      <w:r>
        <w:rPr>
          <w:color w:val="auto"/>
          <w:highlight w:val="yellow"/>
        </w:rPr>
        <w:t>,</w:t>
      </w:r>
      <w:r w:rsidR="00AE60DD" w:rsidRPr="00AA0A3B">
        <w:rPr>
          <w:color w:val="auto"/>
          <w:highlight w:val="yellow"/>
        </w:rPr>
        <w:t xml:space="preserve"> adjusted </w:t>
      </w:r>
      <w:r w:rsidR="009A11BC" w:rsidRPr="00AA0A3B">
        <w:rPr>
          <w:color w:val="auto"/>
          <w:highlight w:val="yellow"/>
        </w:rPr>
        <w:t xml:space="preserve">to </w:t>
      </w:r>
      <w:r w:rsidR="00AE60DD" w:rsidRPr="00AA0A3B">
        <w:rPr>
          <w:color w:val="auto"/>
          <w:highlight w:val="yellow"/>
        </w:rPr>
        <w:t>a cutting thickness</w:t>
      </w:r>
      <w:r w:rsidR="009A11BC" w:rsidRPr="00AA0A3B">
        <w:rPr>
          <w:color w:val="auto"/>
          <w:highlight w:val="yellow"/>
        </w:rPr>
        <w:t>/depth</w:t>
      </w:r>
      <w:r w:rsidR="00AE60DD" w:rsidRPr="00AA0A3B">
        <w:rPr>
          <w:color w:val="auto"/>
          <w:highlight w:val="yellow"/>
        </w:rPr>
        <w:t xml:space="preserve"> of 300 µm</w:t>
      </w:r>
      <w:r>
        <w:rPr>
          <w:color w:val="auto"/>
          <w:highlight w:val="yellow"/>
        </w:rPr>
        <w:t xml:space="preserve">, </w:t>
      </w:r>
      <w:r w:rsidR="00AE60DD" w:rsidRPr="00AA0A3B">
        <w:rPr>
          <w:color w:val="auto"/>
          <w:highlight w:val="yellow"/>
        </w:rPr>
        <w:t>by sliding the head of the dermatome</w:t>
      </w:r>
      <w:r w:rsidR="009A11BC" w:rsidRPr="00AA0A3B">
        <w:rPr>
          <w:color w:val="auto"/>
          <w:highlight w:val="yellow"/>
        </w:rPr>
        <w:t xml:space="preserve"> away from</w:t>
      </w:r>
      <w:r>
        <w:rPr>
          <w:color w:val="auto"/>
          <w:highlight w:val="yellow"/>
        </w:rPr>
        <w:t xml:space="preserve"> oneself</w:t>
      </w:r>
      <w:r w:rsidR="009A11BC" w:rsidRPr="00AA0A3B">
        <w:rPr>
          <w:color w:val="auto"/>
          <w:highlight w:val="yellow"/>
        </w:rPr>
        <w:t xml:space="preserve">, </w:t>
      </w:r>
      <w:r>
        <w:rPr>
          <w:color w:val="auto"/>
          <w:highlight w:val="yellow"/>
        </w:rPr>
        <w:t xml:space="preserve">with </w:t>
      </w:r>
      <w:r w:rsidR="009A11BC" w:rsidRPr="00AA0A3B">
        <w:rPr>
          <w:color w:val="auto"/>
          <w:highlight w:val="yellow"/>
        </w:rPr>
        <w:t>the blade being at a</w:t>
      </w:r>
      <w:r w:rsidR="00AE60DD" w:rsidRPr="00AA0A3B">
        <w:rPr>
          <w:color w:val="auto"/>
          <w:highlight w:val="yellow"/>
        </w:rPr>
        <w:t xml:space="preserve"> 90°</w:t>
      </w:r>
      <w:r w:rsidR="009A11BC" w:rsidRPr="00AA0A3B">
        <w:rPr>
          <w:color w:val="auto"/>
          <w:highlight w:val="yellow"/>
        </w:rPr>
        <w:t xml:space="preserve"> angle in relation to the surface of the skin</w:t>
      </w:r>
      <w:r w:rsidR="00AE60DD" w:rsidRPr="00AA0A3B">
        <w:rPr>
          <w:color w:val="auto"/>
          <w:highlight w:val="yellow"/>
        </w:rPr>
        <w:t xml:space="preserve">. </w:t>
      </w:r>
    </w:p>
    <w:p w14:paraId="141D2DF3" w14:textId="77777777" w:rsidR="005B62F8" w:rsidRDefault="005B62F8" w:rsidP="00AA0A3B">
      <w:pPr>
        <w:widowControl/>
        <w:rPr>
          <w:color w:val="auto"/>
          <w:highlight w:val="yellow"/>
        </w:rPr>
      </w:pPr>
    </w:p>
    <w:p w14:paraId="010F039C" w14:textId="4D9ABBE3" w:rsidR="00AE60DD" w:rsidRPr="005B62F8" w:rsidRDefault="005B62F8" w:rsidP="00AA0A3B">
      <w:pPr>
        <w:widowControl/>
        <w:rPr>
          <w:color w:val="auto"/>
          <w:highlight w:val="yellow"/>
        </w:rPr>
      </w:pPr>
      <w:r>
        <w:rPr>
          <w:color w:val="auto"/>
          <w:highlight w:val="yellow"/>
        </w:rPr>
        <w:t xml:space="preserve">2.3. </w:t>
      </w:r>
      <w:r w:rsidR="00AE60DD" w:rsidRPr="00AA0A3B">
        <w:rPr>
          <w:color w:val="auto"/>
          <w:highlight w:val="yellow"/>
        </w:rPr>
        <w:t>Take</w:t>
      </w:r>
      <w:r w:rsidR="00D56633" w:rsidRPr="00AA0A3B">
        <w:rPr>
          <w:color w:val="auto"/>
          <w:highlight w:val="yellow"/>
        </w:rPr>
        <w:t xml:space="preserve"> the</w:t>
      </w:r>
      <w:r w:rsidR="00AE60DD" w:rsidRPr="00AA0A3B">
        <w:rPr>
          <w:color w:val="auto"/>
          <w:highlight w:val="yellow"/>
        </w:rPr>
        <w:t xml:space="preserve"> first layer consisting of epidermis and papillary dermis (300 µm thick</w:t>
      </w:r>
      <w:r w:rsidR="00236F6B" w:rsidRPr="00AA0A3B">
        <w:rPr>
          <w:color w:val="auto"/>
          <w:highlight w:val="yellow"/>
        </w:rPr>
        <w:t>, “Dermal layer 1”</w:t>
      </w:r>
      <w:r w:rsidR="000C44AA" w:rsidRPr="00AA0A3B">
        <w:rPr>
          <w:color w:val="auto"/>
          <w:highlight w:val="yellow"/>
        </w:rPr>
        <w:t xml:space="preserve">, </w:t>
      </w:r>
      <w:r w:rsidR="000C44AA" w:rsidRPr="005B62F8">
        <w:rPr>
          <w:b/>
          <w:color w:val="auto"/>
          <w:highlight w:val="yellow"/>
        </w:rPr>
        <w:t>Figure</w:t>
      </w:r>
      <w:r w:rsidR="001E02A7" w:rsidRPr="005B62F8">
        <w:rPr>
          <w:b/>
          <w:color w:val="auto"/>
          <w:highlight w:val="yellow"/>
        </w:rPr>
        <w:t xml:space="preserve"> 1</w:t>
      </w:r>
      <w:r w:rsidR="001E02A7" w:rsidRPr="00AA0A3B">
        <w:rPr>
          <w:color w:val="auto"/>
          <w:highlight w:val="yellow"/>
        </w:rPr>
        <w:t xml:space="preserve"> and</w:t>
      </w:r>
      <w:r w:rsidR="000C44AA" w:rsidRPr="00AA0A3B">
        <w:rPr>
          <w:color w:val="auto"/>
          <w:highlight w:val="yellow"/>
        </w:rPr>
        <w:t xml:space="preserve"> </w:t>
      </w:r>
      <w:r w:rsidRPr="005B62F8">
        <w:rPr>
          <w:b/>
          <w:color w:val="auto"/>
          <w:highlight w:val="yellow"/>
        </w:rPr>
        <w:t xml:space="preserve">Figure </w:t>
      </w:r>
      <w:r w:rsidR="000C44AA" w:rsidRPr="005B62F8">
        <w:rPr>
          <w:b/>
          <w:color w:val="auto"/>
          <w:highlight w:val="yellow"/>
        </w:rPr>
        <w:t>2</w:t>
      </w:r>
      <w:r w:rsidR="00AE60DD" w:rsidRPr="00AA0A3B">
        <w:rPr>
          <w:color w:val="auto"/>
          <w:highlight w:val="yellow"/>
        </w:rPr>
        <w:t xml:space="preserve">) </w:t>
      </w:r>
      <w:r w:rsidR="00512AF7" w:rsidRPr="00AA0A3B">
        <w:rPr>
          <w:color w:val="auto"/>
          <w:highlight w:val="yellow"/>
        </w:rPr>
        <w:t xml:space="preserve">and put </w:t>
      </w:r>
      <w:r w:rsidR="00D56633" w:rsidRPr="00AA0A3B">
        <w:rPr>
          <w:color w:val="auto"/>
          <w:highlight w:val="yellow"/>
        </w:rPr>
        <w:t xml:space="preserve">it </w:t>
      </w:r>
      <w:r w:rsidR="00512AF7" w:rsidRPr="00AA0A3B">
        <w:rPr>
          <w:color w:val="auto"/>
          <w:highlight w:val="yellow"/>
        </w:rPr>
        <w:t>in</w:t>
      </w:r>
      <w:r w:rsidR="00E52F24" w:rsidRPr="00AA0A3B">
        <w:rPr>
          <w:color w:val="auto"/>
          <w:highlight w:val="yellow"/>
        </w:rPr>
        <w:t xml:space="preserve"> a </w:t>
      </w:r>
      <w:r>
        <w:rPr>
          <w:color w:val="auto"/>
          <w:highlight w:val="yellow"/>
        </w:rPr>
        <w:t>P</w:t>
      </w:r>
      <w:r w:rsidR="00E52F24" w:rsidRPr="00AA0A3B">
        <w:rPr>
          <w:color w:val="auto"/>
          <w:highlight w:val="yellow"/>
        </w:rPr>
        <w:t>etri dish</w:t>
      </w:r>
      <w:r w:rsidR="00236F6B" w:rsidRPr="00AA0A3B">
        <w:rPr>
          <w:color w:val="auto"/>
          <w:highlight w:val="yellow"/>
        </w:rPr>
        <w:t>.</w:t>
      </w:r>
      <w:r w:rsidR="005463F9">
        <w:rPr>
          <w:color w:val="auto"/>
          <w:highlight w:val="yellow"/>
        </w:rPr>
        <w:t xml:space="preserve"> Proceed immediately to s</w:t>
      </w:r>
      <w:r w:rsidR="00C061AB">
        <w:rPr>
          <w:color w:val="auto"/>
          <w:highlight w:val="yellow"/>
        </w:rPr>
        <w:t>ection</w:t>
      </w:r>
      <w:r w:rsidR="005463F9">
        <w:rPr>
          <w:color w:val="auto"/>
          <w:highlight w:val="yellow"/>
        </w:rPr>
        <w:t xml:space="preserve"> 3</w:t>
      </w:r>
      <w:r w:rsidR="00607D26">
        <w:rPr>
          <w:color w:val="auto"/>
          <w:highlight w:val="yellow"/>
        </w:rPr>
        <w:t xml:space="preserve"> or add 1x PBS to keep the tissue from drying out.</w:t>
      </w:r>
    </w:p>
    <w:p w14:paraId="6AE685D8" w14:textId="77777777" w:rsidR="00E52F24" w:rsidRPr="00AA0A3B" w:rsidRDefault="00E52F24" w:rsidP="00AA0A3B">
      <w:pPr>
        <w:widowControl/>
        <w:rPr>
          <w:color w:val="auto"/>
        </w:rPr>
      </w:pPr>
    </w:p>
    <w:p w14:paraId="7369523D" w14:textId="2262B578" w:rsidR="00AE60DD" w:rsidRPr="00AA0A3B" w:rsidRDefault="005B62F8" w:rsidP="00AA0A3B">
      <w:pPr>
        <w:widowControl/>
        <w:rPr>
          <w:color w:val="auto"/>
        </w:rPr>
      </w:pPr>
      <w:r>
        <w:rPr>
          <w:color w:val="auto"/>
        </w:rPr>
        <w:t>NOTE:</w:t>
      </w:r>
      <w:r w:rsidR="00567F8A" w:rsidRPr="00AA0A3B">
        <w:rPr>
          <w:color w:val="auto"/>
        </w:rPr>
        <w:t xml:space="preserve"> </w:t>
      </w:r>
      <w:r w:rsidR="00D6545C" w:rsidRPr="00AA0A3B">
        <w:rPr>
          <w:color w:val="auto"/>
        </w:rPr>
        <w:t xml:space="preserve">To avoid contamination, keep tissue sterile after surgical removal or clean it thoroughly with ethanol or </w:t>
      </w:r>
      <w:r>
        <w:rPr>
          <w:color w:val="auto"/>
        </w:rPr>
        <w:t>i</w:t>
      </w:r>
      <w:r w:rsidR="00D6545C" w:rsidRPr="00AA0A3B">
        <w:rPr>
          <w:color w:val="auto"/>
        </w:rPr>
        <w:t xml:space="preserve">odine solution. </w:t>
      </w:r>
      <w:r w:rsidR="00567F8A" w:rsidRPr="00AA0A3B">
        <w:rPr>
          <w:color w:val="auto"/>
        </w:rPr>
        <w:t>Work</w:t>
      </w:r>
      <w:r w:rsidR="00D56633" w:rsidRPr="00AA0A3B">
        <w:rPr>
          <w:color w:val="auto"/>
        </w:rPr>
        <w:t xml:space="preserve"> under</w:t>
      </w:r>
      <w:r w:rsidR="00567F8A" w:rsidRPr="00AA0A3B">
        <w:rPr>
          <w:color w:val="auto"/>
        </w:rPr>
        <w:t xml:space="preserve"> sterile</w:t>
      </w:r>
      <w:r w:rsidR="00D56633" w:rsidRPr="00AA0A3B">
        <w:rPr>
          <w:color w:val="auto"/>
        </w:rPr>
        <w:t xml:space="preserve"> conditions</w:t>
      </w:r>
      <w:r w:rsidR="00567F8A" w:rsidRPr="00AA0A3B">
        <w:rPr>
          <w:color w:val="auto"/>
        </w:rPr>
        <w:t xml:space="preserve"> in a tissue culture flow hood.</w:t>
      </w:r>
    </w:p>
    <w:p w14:paraId="0077B890" w14:textId="77777777" w:rsidR="008B47BA" w:rsidRPr="00AA0A3B" w:rsidRDefault="008B47BA" w:rsidP="00AA0A3B">
      <w:pPr>
        <w:widowControl/>
        <w:rPr>
          <w:color w:val="auto"/>
        </w:rPr>
      </w:pPr>
    </w:p>
    <w:p w14:paraId="1A9F60B3" w14:textId="51491FEC" w:rsidR="00AE60DD" w:rsidRPr="00AA0A3B" w:rsidRDefault="00AE60DD" w:rsidP="00AA0A3B">
      <w:pPr>
        <w:widowControl/>
        <w:rPr>
          <w:color w:val="auto"/>
        </w:rPr>
      </w:pPr>
      <w:r w:rsidRPr="00AA0A3B">
        <w:rPr>
          <w:color w:val="auto"/>
        </w:rPr>
        <w:t>CAUTION: Handle dermatome carefully</w:t>
      </w:r>
      <w:r w:rsidR="00D56633" w:rsidRPr="00AA0A3B">
        <w:rPr>
          <w:color w:val="auto"/>
        </w:rPr>
        <w:t xml:space="preserve"> since the blades are very sharp</w:t>
      </w:r>
      <w:r w:rsidRPr="00AA0A3B">
        <w:rPr>
          <w:color w:val="auto"/>
        </w:rPr>
        <w:t>.</w:t>
      </w:r>
    </w:p>
    <w:p w14:paraId="68ADBE0F" w14:textId="77777777" w:rsidR="006E2895" w:rsidRPr="00AA0A3B" w:rsidRDefault="006E2895" w:rsidP="00AA0A3B">
      <w:pPr>
        <w:widowControl/>
        <w:rPr>
          <w:color w:val="auto"/>
        </w:rPr>
      </w:pPr>
    </w:p>
    <w:p w14:paraId="5C4C51CD" w14:textId="0D6D0178" w:rsidR="00D71727" w:rsidRPr="005B62F8" w:rsidRDefault="001F4FDD" w:rsidP="00D71727">
      <w:pPr>
        <w:widowControl/>
        <w:rPr>
          <w:color w:val="auto"/>
          <w:highlight w:val="yellow"/>
        </w:rPr>
      </w:pPr>
      <w:r w:rsidRPr="00AA0A3B">
        <w:rPr>
          <w:color w:val="auto"/>
          <w:highlight w:val="yellow"/>
        </w:rPr>
        <w:t>2</w:t>
      </w:r>
      <w:r w:rsidR="00601253" w:rsidRPr="00AA0A3B">
        <w:rPr>
          <w:color w:val="auto"/>
          <w:highlight w:val="yellow"/>
        </w:rPr>
        <w:t>.</w:t>
      </w:r>
      <w:r w:rsidR="00711787" w:rsidRPr="00AA0A3B">
        <w:rPr>
          <w:color w:val="auto"/>
          <w:highlight w:val="yellow"/>
        </w:rPr>
        <w:t>2.</w:t>
      </w:r>
      <w:r w:rsidR="00601253" w:rsidRPr="00AA0A3B">
        <w:rPr>
          <w:color w:val="auto"/>
          <w:highlight w:val="yellow"/>
        </w:rPr>
        <w:t xml:space="preserve"> Repeat </w:t>
      </w:r>
      <w:r w:rsidR="005B62F8">
        <w:rPr>
          <w:color w:val="auto"/>
          <w:highlight w:val="yellow"/>
        </w:rPr>
        <w:t xml:space="preserve">step </w:t>
      </w:r>
      <w:r w:rsidR="00711787" w:rsidRPr="00AA0A3B">
        <w:rPr>
          <w:color w:val="auto"/>
          <w:highlight w:val="yellow"/>
        </w:rPr>
        <w:t>2</w:t>
      </w:r>
      <w:r w:rsidR="00601253" w:rsidRPr="00AA0A3B">
        <w:rPr>
          <w:color w:val="auto"/>
          <w:highlight w:val="yellow"/>
        </w:rPr>
        <w:t>.</w:t>
      </w:r>
      <w:r w:rsidR="005B62F8">
        <w:rPr>
          <w:color w:val="auto"/>
          <w:highlight w:val="yellow"/>
        </w:rPr>
        <w:t xml:space="preserve">2 </w:t>
      </w:r>
      <w:r w:rsidR="00601253" w:rsidRPr="00AA0A3B">
        <w:rPr>
          <w:color w:val="auto"/>
          <w:highlight w:val="yellow"/>
        </w:rPr>
        <w:t xml:space="preserve">adjusting the dermatome to </w:t>
      </w:r>
      <w:r w:rsidR="002E7DFE" w:rsidRPr="00AA0A3B">
        <w:rPr>
          <w:color w:val="auto"/>
          <w:highlight w:val="yellow"/>
        </w:rPr>
        <w:t xml:space="preserve">a </w:t>
      </w:r>
      <w:r w:rsidR="00601253" w:rsidRPr="00AA0A3B">
        <w:rPr>
          <w:color w:val="auto"/>
          <w:highlight w:val="yellow"/>
        </w:rPr>
        <w:t xml:space="preserve">cutting thickness </w:t>
      </w:r>
      <w:r w:rsidR="002E7DFE" w:rsidRPr="00AA0A3B">
        <w:rPr>
          <w:color w:val="auto"/>
          <w:highlight w:val="yellow"/>
        </w:rPr>
        <w:t xml:space="preserve">of 700 µm </w:t>
      </w:r>
      <w:r w:rsidR="00601253" w:rsidRPr="00AA0A3B">
        <w:rPr>
          <w:color w:val="auto"/>
          <w:highlight w:val="yellow"/>
        </w:rPr>
        <w:t xml:space="preserve">and </w:t>
      </w:r>
      <w:r w:rsidR="00C1530A" w:rsidRPr="00AA0A3B">
        <w:rPr>
          <w:color w:val="auto"/>
          <w:highlight w:val="yellow"/>
        </w:rPr>
        <w:t xml:space="preserve">slice </w:t>
      </w:r>
      <w:r w:rsidR="00601253" w:rsidRPr="00AA0A3B">
        <w:rPr>
          <w:color w:val="auto"/>
          <w:highlight w:val="yellow"/>
        </w:rPr>
        <w:t xml:space="preserve">the remaining dermis. </w:t>
      </w:r>
      <w:r w:rsidR="00711787" w:rsidRPr="00AA0A3B">
        <w:rPr>
          <w:color w:val="auto"/>
          <w:highlight w:val="yellow"/>
        </w:rPr>
        <w:t>Place</w:t>
      </w:r>
      <w:r w:rsidR="00601253" w:rsidRPr="00AA0A3B">
        <w:rPr>
          <w:color w:val="auto"/>
          <w:highlight w:val="yellow"/>
        </w:rPr>
        <w:t xml:space="preserve"> </w:t>
      </w:r>
      <w:r w:rsidR="005B62F8">
        <w:rPr>
          <w:color w:val="auto"/>
          <w:highlight w:val="yellow"/>
        </w:rPr>
        <w:t xml:space="preserve">the </w:t>
      </w:r>
      <w:r w:rsidR="00C1530A" w:rsidRPr="00AA0A3B">
        <w:rPr>
          <w:color w:val="auto"/>
          <w:highlight w:val="yellow"/>
        </w:rPr>
        <w:t xml:space="preserve">upper </w:t>
      </w:r>
      <w:r w:rsidR="008D50B5" w:rsidRPr="00AA0A3B">
        <w:rPr>
          <w:color w:val="auto"/>
          <w:highlight w:val="yellow"/>
        </w:rPr>
        <w:t xml:space="preserve">slice </w:t>
      </w:r>
      <w:r w:rsidR="00601253" w:rsidRPr="00AA0A3B">
        <w:rPr>
          <w:color w:val="auto"/>
          <w:highlight w:val="yellow"/>
        </w:rPr>
        <w:t xml:space="preserve">which is defined as the upper reticular dermis </w:t>
      </w:r>
      <w:r w:rsidR="004E41AA" w:rsidRPr="00AA0A3B">
        <w:rPr>
          <w:color w:val="auto"/>
          <w:highlight w:val="yellow"/>
        </w:rPr>
        <w:t>(</w:t>
      </w:r>
      <w:r w:rsidR="00236F6B" w:rsidRPr="00AA0A3B">
        <w:rPr>
          <w:color w:val="auto"/>
          <w:highlight w:val="yellow"/>
        </w:rPr>
        <w:t>“D</w:t>
      </w:r>
      <w:r w:rsidR="004E41AA" w:rsidRPr="00AA0A3B">
        <w:rPr>
          <w:color w:val="auto"/>
          <w:highlight w:val="yellow"/>
        </w:rPr>
        <w:t>ermal layer 2</w:t>
      </w:r>
      <w:r w:rsidR="00236F6B" w:rsidRPr="00AA0A3B">
        <w:rPr>
          <w:color w:val="auto"/>
          <w:highlight w:val="yellow"/>
        </w:rPr>
        <w:t>”</w:t>
      </w:r>
      <w:r w:rsidR="000C44AA" w:rsidRPr="00AA0A3B">
        <w:rPr>
          <w:color w:val="auto"/>
          <w:highlight w:val="yellow"/>
        </w:rPr>
        <w:t xml:space="preserve">, </w:t>
      </w:r>
      <w:r w:rsidR="000C44AA" w:rsidRPr="005B62F8">
        <w:rPr>
          <w:b/>
          <w:color w:val="auto"/>
          <w:highlight w:val="yellow"/>
        </w:rPr>
        <w:t>Figure 2</w:t>
      </w:r>
      <w:r w:rsidR="004E41AA" w:rsidRPr="00AA0A3B">
        <w:rPr>
          <w:color w:val="auto"/>
          <w:highlight w:val="yellow"/>
        </w:rPr>
        <w:t xml:space="preserve">) </w:t>
      </w:r>
      <w:r w:rsidR="00601253" w:rsidRPr="00AA0A3B">
        <w:rPr>
          <w:color w:val="auto"/>
          <w:highlight w:val="yellow"/>
        </w:rPr>
        <w:t xml:space="preserve">into a separate </w:t>
      </w:r>
      <w:r w:rsidR="005B62F8">
        <w:rPr>
          <w:color w:val="auto"/>
          <w:highlight w:val="yellow"/>
        </w:rPr>
        <w:t>P</w:t>
      </w:r>
      <w:r w:rsidR="00601253" w:rsidRPr="00AA0A3B">
        <w:rPr>
          <w:color w:val="auto"/>
          <w:highlight w:val="yellow"/>
        </w:rPr>
        <w:t>etri dish.</w:t>
      </w:r>
      <w:r w:rsidR="00601253" w:rsidRPr="00AA0A3B">
        <w:rPr>
          <w:color w:val="auto"/>
        </w:rPr>
        <w:t xml:space="preserve"> </w:t>
      </w:r>
      <w:r w:rsidR="00D71727">
        <w:rPr>
          <w:color w:val="auto"/>
          <w:highlight w:val="yellow"/>
        </w:rPr>
        <w:t>Proceed immediately to s</w:t>
      </w:r>
      <w:r w:rsidR="00C061AB">
        <w:rPr>
          <w:color w:val="auto"/>
          <w:highlight w:val="yellow"/>
        </w:rPr>
        <w:t>ection</w:t>
      </w:r>
      <w:r w:rsidR="00D71727">
        <w:rPr>
          <w:color w:val="auto"/>
          <w:highlight w:val="yellow"/>
        </w:rPr>
        <w:t xml:space="preserve"> 4 or add 1x PBS to keep the tissue from drying out.</w:t>
      </w:r>
    </w:p>
    <w:p w14:paraId="2CC759DB" w14:textId="77777777" w:rsidR="00601253" w:rsidRPr="00AA0A3B" w:rsidRDefault="00601253" w:rsidP="00AA0A3B">
      <w:pPr>
        <w:widowControl/>
        <w:rPr>
          <w:color w:val="auto"/>
        </w:rPr>
      </w:pPr>
    </w:p>
    <w:p w14:paraId="119AB0ED" w14:textId="7954C4C5" w:rsidR="00601253" w:rsidRPr="00C061AB" w:rsidRDefault="001F4FDD" w:rsidP="00AA0A3B">
      <w:pPr>
        <w:widowControl/>
        <w:rPr>
          <w:color w:val="auto"/>
          <w:highlight w:val="yellow"/>
        </w:rPr>
      </w:pPr>
      <w:r w:rsidRPr="00AA0A3B">
        <w:rPr>
          <w:color w:val="auto"/>
          <w:highlight w:val="yellow"/>
        </w:rPr>
        <w:t>2</w:t>
      </w:r>
      <w:r w:rsidR="002E7DFE" w:rsidRPr="00AA0A3B">
        <w:rPr>
          <w:color w:val="auto"/>
          <w:highlight w:val="yellow"/>
        </w:rPr>
        <w:t>.</w:t>
      </w:r>
      <w:r w:rsidR="00711787" w:rsidRPr="00AA0A3B">
        <w:rPr>
          <w:color w:val="auto"/>
          <w:highlight w:val="yellow"/>
        </w:rPr>
        <w:t>3</w:t>
      </w:r>
      <w:r w:rsidR="002E7DFE" w:rsidRPr="00AA0A3B">
        <w:rPr>
          <w:color w:val="auto"/>
          <w:highlight w:val="yellow"/>
        </w:rPr>
        <w:t>. Scrape away the</w:t>
      </w:r>
      <w:r w:rsidR="008D50B5" w:rsidRPr="00AA0A3B">
        <w:rPr>
          <w:color w:val="auto"/>
          <w:highlight w:val="yellow"/>
        </w:rPr>
        <w:t xml:space="preserve"> subcutaneous</w:t>
      </w:r>
      <w:r w:rsidR="002E7DFE" w:rsidRPr="00AA0A3B">
        <w:rPr>
          <w:color w:val="auto"/>
          <w:highlight w:val="yellow"/>
        </w:rPr>
        <w:t xml:space="preserve"> </w:t>
      </w:r>
      <w:r w:rsidR="008D50B5" w:rsidRPr="00AA0A3B">
        <w:rPr>
          <w:color w:val="auto"/>
          <w:highlight w:val="yellow"/>
        </w:rPr>
        <w:t xml:space="preserve">fat </w:t>
      </w:r>
      <w:r w:rsidR="002E7DFE" w:rsidRPr="00AA0A3B">
        <w:rPr>
          <w:color w:val="auto"/>
          <w:highlight w:val="yellow"/>
        </w:rPr>
        <w:t xml:space="preserve">layer </w:t>
      </w:r>
      <w:r w:rsidR="008D50B5" w:rsidRPr="00AA0A3B">
        <w:rPr>
          <w:color w:val="auto"/>
          <w:highlight w:val="yellow"/>
        </w:rPr>
        <w:t xml:space="preserve">with a scalpel </w:t>
      </w:r>
      <w:r w:rsidR="002E7DFE" w:rsidRPr="00AA0A3B">
        <w:rPr>
          <w:color w:val="auto"/>
          <w:highlight w:val="yellow"/>
        </w:rPr>
        <w:t>from the residual lower reticular derm</w:t>
      </w:r>
      <w:r w:rsidR="008D50B5" w:rsidRPr="00AA0A3B">
        <w:rPr>
          <w:color w:val="auto"/>
          <w:highlight w:val="yellow"/>
        </w:rPr>
        <w:t xml:space="preserve">al </w:t>
      </w:r>
      <w:r w:rsidR="00B72E52" w:rsidRPr="00AA0A3B">
        <w:rPr>
          <w:color w:val="auto"/>
          <w:highlight w:val="yellow"/>
        </w:rPr>
        <w:t>layer</w:t>
      </w:r>
      <w:r w:rsidR="002E7DFE" w:rsidRPr="00AA0A3B">
        <w:rPr>
          <w:color w:val="auto"/>
          <w:highlight w:val="yellow"/>
        </w:rPr>
        <w:t xml:space="preserve"> (&gt;1000 µm)</w:t>
      </w:r>
      <w:r w:rsidR="008F3E00" w:rsidRPr="00AA0A3B">
        <w:rPr>
          <w:color w:val="auto"/>
          <w:highlight w:val="yellow"/>
        </w:rPr>
        <w:t xml:space="preserve"> and </w:t>
      </w:r>
      <w:r w:rsidR="008D50B5" w:rsidRPr="00AA0A3B">
        <w:rPr>
          <w:color w:val="auto"/>
          <w:highlight w:val="yellow"/>
        </w:rPr>
        <w:t>discard it. C</w:t>
      </w:r>
      <w:r w:rsidR="008F3E00" w:rsidRPr="00AA0A3B">
        <w:rPr>
          <w:color w:val="auto"/>
          <w:highlight w:val="yellow"/>
        </w:rPr>
        <w:t xml:space="preserve">ollect </w:t>
      </w:r>
      <w:r w:rsidR="008D50B5" w:rsidRPr="00AA0A3B">
        <w:rPr>
          <w:color w:val="auto"/>
          <w:highlight w:val="yellow"/>
        </w:rPr>
        <w:t>the lower reticular dermis</w:t>
      </w:r>
      <w:r w:rsidR="002E7DFE" w:rsidRPr="00AA0A3B">
        <w:rPr>
          <w:color w:val="auto"/>
          <w:highlight w:val="yellow"/>
        </w:rPr>
        <w:t xml:space="preserve"> </w:t>
      </w:r>
      <w:r w:rsidR="00EC1AE3" w:rsidRPr="00AA0A3B">
        <w:rPr>
          <w:color w:val="auto"/>
          <w:highlight w:val="yellow"/>
        </w:rPr>
        <w:t xml:space="preserve">(“Dermal layer 3”, </w:t>
      </w:r>
      <w:r w:rsidR="00EC1AE3" w:rsidRPr="005B62F8">
        <w:rPr>
          <w:b/>
          <w:color w:val="auto"/>
          <w:highlight w:val="yellow"/>
        </w:rPr>
        <w:t>Figure 2</w:t>
      </w:r>
      <w:r w:rsidR="00EC1AE3" w:rsidRPr="00AA0A3B">
        <w:rPr>
          <w:color w:val="auto"/>
          <w:highlight w:val="yellow"/>
        </w:rPr>
        <w:t xml:space="preserve">) </w:t>
      </w:r>
      <w:r w:rsidR="002E7DFE" w:rsidRPr="00AA0A3B">
        <w:rPr>
          <w:color w:val="auto"/>
          <w:highlight w:val="yellow"/>
        </w:rPr>
        <w:t>in a</w:t>
      </w:r>
      <w:r w:rsidR="008D50B5" w:rsidRPr="00AA0A3B">
        <w:rPr>
          <w:color w:val="auto"/>
          <w:highlight w:val="yellow"/>
        </w:rPr>
        <w:t>nother</w:t>
      </w:r>
      <w:r w:rsidR="002E7DFE" w:rsidRPr="00AA0A3B">
        <w:rPr>
          <w:color w:val="auto"/>
          <w:highlight w:val="yellow"/>
        </w:rPr>
        <w:t xml:space="preserve"> </w:t>
      </w:r>
      <w:r w:rsidR="005B62F8">
        <w:rPr>
          <w:color w:val="auto"/>
          <w:highlight w:val="yellow"/>
        </w:rPr>
        <w:t>P</w:t>
      </w:r>
      <w:r w:rsidR="002E7DFE" w:rsidRPr="00AA0A3B">
        <w:rPr>
          <w:color w:val="auto"/>
          <w:highlight w:val="yellow"/>
        </w:rPr>
        <w:t>etri dish</w:t>
      </w:r>
      <w:r w:rsidR="00236F6B" w:rsidRPr="00AA0A3B">
        <w:rPr>
          <w:color w:val="auto"/>
          <w:highlight w:val="yellow"/>
        </w:rPr>
        <w:t>.</w:t>
      </w:r>
      <w:r w:rsidR="00D71727" w:rsidRPr="00D71727">
        <w:rPr>
          <w:color w:val="auto"/>
          <w:highlight w:val="yellow"/>
        </w:rPr>
        <w:t xml:space="preserve"> </w:t>
      </w:r>
      <w:r w:rsidR="00D71727">
        <w:rPr>
          <w:color w:val="auto"/>
          <w:highlight w:val="yellow"/>
        </w:rPr>
        <w:t>Proceed immediately to s</w:t>
      </w:r>
      <w:r w:rsidR="00C061AB">
        <w:rPr>
          <w:color w:val="auto"/>
          <w:highlight w:val="yellow"/>
        </w:rPr>
        <w:t>ection</w:t>
      </w:r>
      <w:r w:rsidR="00D71727">
        <w:rPr>
          <w:color w:val="auto"/>
          <w:highlight w:val="yellow"/>
        </w:rPr>
        <w:t xml:space="preserve"> 4 or add 1x PBS to keep the tissue from drying out.</w:t>
      </w:r>
    </w:p>
    <w:p w14:paraId="3CB5EBE7" w14:textId="77777777" w:rsidR="002E7DFE" w:rsidRPr="00AA0A3B" w:rsidRDefault="002E7DFE" w:rsidP="00AA0A3B">
      <w:pPr>
        <w:widowControl/>
        <w:rPr>
          <w:color w:val="auto"/>
        </w:rPr>
      </w:pPr>
    </w:p>
    <w:p w14:paraId="68499573" w14:textId="28009C7F" w:rsidR="002E7DFE" w:rsidRPr="00AA0A3B" w:rsidRDefault="005B62F8" w:rsidP="00AA0A3B">
      <w:pPr>
        <w:widowControl/>
        <w:rPr>
          <w:color w:val="auto"/>
        </w:rPr>
      </w:pPr>
      <w:r>
        <w:rPr>
          <w:color w:val="auto"/>
        </w:rPr>
        <w:t>NOTE:</w:t>
      </w:r>
      <w:r w:rsidR="00A965F0" w:rsidRPr="00AA0A3B">
        <w:rPr>
          <w:color w:val="auto"/>
        </w:rPr>
        <w:t xml:space="preserve"> </w:t>
      </w:r>
      <w:r w:rsidR="00711787" w:rsidRPr="00AA0A3B">
        <w:rPr>
          <w:color w:val="auto"/>
        </w:rPr>
        <w:t>Alternatively</w:t>
      </w:r>
      <w:r w:rsidR="00C061AB">
        <w:rPr>
          <w:color w:val="auto"/>
        </w:rPr>
        <w:t>,</w:t>
      </w:r>
      <w:r w:rsidR="00711787" w:rsidRPr="00AA0A3B">
        <w:rPr>
          <w:color w:val="auto"/>
        </w:rPr>
        <w:t xml:space="preserve"> </w:t>
      </w:r>
      <w:r w:rsidR="00C061AB">
        <w:rPr>
          <w:color w:val="auto"/>
        </w:rPr>
        <w:t>instead of</w:t>
      </w:r>
      <w:r w:rsidR="00711787" w:rsidRPr="00AA0A3B">
        <w:rPr>
          <w:color w:val="auto"/>
        </w:rPr>
        <w:t xml:space="preserve"> </w:t>
      </w:r>
      <w:r w:rsidR="002E7DFE" w:rsidRPr="00AA0A3B">
        <w:rPr>
          <w:color w:val="auto"/>
        </w:rPr>
        <w:t>scrap</w:t>
      </w:r>
      <w:r w:rsidR="00711787" w:rsidRPr="00AA0A3B">
        <w:rPr>
          <w:color w:val="auto"/>
        </w:rPr>
        <w:t>ing</w:t>
      </w:r>
      <w:r w:rsidR="002E7DFE" w:rsidRPr="00AA0A3B">
        <w:rPr>
          <w:color w:val="auto"/>
        </w:rPr>
        <w:t xml:space="preserve"> </w:t>
      </w:r>
      <w:r w:rsidR="00A965F0" w:rsidRPr="00AA0A3B">
        <w:rPr>
          <w:color w:val="auto"/>
        </w:rPr>
        <w:t>the fat</w:t>
      </w:r>
      <w:r w:rsidR="00CE7479" w:rsidRPr="00AA0A3B">
        <w:rPr>
          <w:color w:val="auto"/>
        </w:rPr>
        <w:t xml:space="preserve"> </w:t>
      </w:r>
      <w:r w:rsidR="002E7DFE" w:rsidRPr="00AA0A3B">
        <w:rPr>
          <w:color w:val="auto"/>
        </w:rPr>
        <w:t>off with a scalpel</w:t>
      </w:r>
      <w:r w:rsidR="00711787" w:rsidRPr="00AA0A3B">
        <w:rPr>
          <w:color w:val="auto"/>
        </w:rPr>
        <w:t>, remove the fat layer with scissors</w:t>
      </w:r>
      <w:r w:rsidR="002E7DFE" w:rsidRPr="00AA0A3B">
        <w:rPr>
          <w:color w:val="auto"/>
        </w:rPr>
        <w:t>.</w:t>
      </w:r>
      <w:r w:rsidR="006E2895" w:rsidRPr="00AA0A3B">
        <w:rPr>
          <w:color w:val="auto"/>
        </w:rPr>
        <w:t xml:space="preserve"> It </w:t>
      </w:r>
      <w:r w:rsidR="00711787" w:rsidRPr="00AA0A3B">
        <w:rPr>
          <w:color w:val="auto"/>
        </w:rPr>
        <w:t>may</w:t>
      </w:r>
      <w:r w:rsidR="006E2895" w:rsidRPr="00AA0A3B">
        <w:rPr>
          <w:color w:val="auto"/>
        </w:rPr>
        <w:t xml:space="preserve"> help to </w:t>
      </w:r>
      <w:r w:rsidR="00D96796" w:rsidRPr="00AA0A3B">
        <w:rPr>
          <w:color w:val="auto"/>
        </w:rPr>
        <w:t xml:space="preserve">put the reticular dermis on ice prior </w:t>
      </w:r>
      <w:r w:rsidR="00711787" w:rsidRPr="00AA0A3B">
        <w:rPr>
          <w:color w:val="auto"/>
        </w:rPr>
        <w:t xml:space="preserve">to </w:t>
      </w:r>
      <w:r w:rsidR="00D96796" w:rsidRPr="00AA0A3B">
        <w:rPr>
          <w:color w:val="auto"/>
        </w:rPr>
        <w:t>scraping the fat away.</w:t>
      </w:r>
    </w:p>
    <w:p w14:paraId="2DFC7F3D" w14:textId="77777777" w:rsidR="002E7DFE" w:rsidRPr="00AA0A3B" w:rsidRDefault="002E7DFE" w:rsidP="00AA0A3B">
      <w:pPr>
        <w:widowControl/>
        <w:rPr>
          <w:color w:val="auto"/>
        </w:rPr>
      </w:pPr>
    </w:p>
    <w:p w14:paraId="6491E5E4" w14:textId="7A82CCDA" w:rsidR="002E7DFE" w:rsidRPr="005B62F8" w:rsidRDefault="001F4FDD" w:rsidP="00AA0A3B">
      <w:pPr>
        <w:widowControl/>
        <w:rPr>
          <w:b/>
          <w:color w:val="auto"/>
          <w:highlight w:val="yellow"/>
        </w:rPr>
      </w:pPr>
      <w:r w:rsidRPr="005B62F8">
        <w:rPr>
          <w:b/>
          <w:color w:val="auto"/>
          <w:highlight w:val="yellow"/>
        </w:rPr>
        <w:t>3</w:t>
      </w:r>
      <w:r w:rsidR="002E7DFE" w:rsidRPr="005B62F8">
        <w:rPr>
          <w:b/>
          <w:color w:val="auto"/>
          <w:highlight w:val="yellow"/>
        </w:rPr>
        <w:t>. Separation of epidermis and dermis</w:t>
      </w:r>
    </w:p>
    <w:p w14:paraId="6464E616" w14:textId="77777777" w:rsidR="002E7DFE" w:rsidRPr="00AA0A3B" w:rsidRDefault="002E7DFE" w:rsidP="00AA0A3B">
      <w:pPr>
        <w:widowControl/>
        <w:rPr>
          <w:color w:val="auto"/>
          <w:highlight w:val="yellow"/>
        </w:rPr>
      </w:pPr>
    </w:p>
    <w:p w14:paraId="25DF2874" w14:textId="4E738000" w:rsidR="002E7DFE" w:rsidRPr="00AA0A3B" w:rsidRDefault="001F4FDD" w:rsidP="00AA0A3B">
      <w:pPr>
        <w:widowControl/>
        <w:rPr>
          <w:color w:val="auto"/>
        </w:rPr>
      </w:pPr>
      <w:r w:rsidRPr="00AA0A3B">
        <w:rPr>
          <w:color w:val="auto"/>
          <w:highlight w:val="yellow"/>
        </w:rPr>
        <w:t>3</w:t>
      </w:r>
      <w:r w:rsidR="002E7DFE" w:rsidRPr="00AA0A3B">
        <w:rPr>
          <w:color w:val="auto"/>
          <w:highlight w:val="yellow"/>
        </w:rPr>
        <w:t>.1. Prepare a</w:t>
      </w:r>
      <w:r w:rsidR="00CE7479" w:rsidRPr="00AA0A3B">
        <w:rPr>
          <w:color w:val="auto"/>
          <w:highlight w:val="yellow"/>
        </w:rPr>
        <w:t xml:space="preserve"> 3 U/mL</w:t>
      </w:r>
      <w:r w:rsidR="002E7DFE" w:rsidRPr="00AA0A3B">
        <w:rPr>
          <w:color w:val="auto"/>
          <w:highlight w:val="yellow"/>
        </w:rPr>
        <w:t xml:space="preserve"> </w:t>
      </w:r>
      <w:r w:rsidR="0064603B" w:rsidRPr="0064603B">
        <w:rPr>
          <w:color w:val="auto"/>
          <w:highlight w:val="yellow"/>
        </w:rPr>
        <w:t xml:space="preserve">dissociating enzyme (i.e., </w:t>
      </w:r>
      <w:proofErr w:type="spellStart"/>
      <w:r w:rsidR="0064603B" w:rsidRPr="0064603B">
        <w:rPr>
          <w:color w:val="auto"/>
          <w:highlight w:val="yellow"/>
        </w:rPr>
        <w:t>Dispase</w:t>
      </w:r>
      <w:proofErr w:type="spellEnd"/>
      <w:r w:rsidR="0064603B" w:rsidRPr="0064603B">
        <w:rPr>
          <w:color w:val="auto"/>
          <w:highlight w:val="yellow"/>
        </w:rPr>
        <w:t xml:space="preserve"> II)</w:t>
      </w:r>
      <w:r w:rsidR="00CE7479" w:rsidRPr="0064603B">
        <w:rPr>
          <w:color w:val="auto"/>
          <w:highlight w:val="yellow"/>
        </w:rPr>
        <w:t xml:space="preserve"> </w:t>
      </w:r>
      <w:r w:rsidR="00CE7479" w:rsidRPr="00AA0A3B">
        <w:rPr>
          <w:color w:val="auto"/>
          <w:highlight w:val="yellow"/>
        </w:rPr>
        <w:t>solution in sterile 1x</w:t>
      </w:r>
      <w:r w:rsidR="0064603B">
        <w:rPr>
          <w:color w:val="auto"/>
          <w:highlight w:val="yellow"/>
        </w:rPr>
        <w:t xml:space="preserve"> </w:t>
      </w:r>
      <w:r w:rsidR="00CE7479" w:rsidRPr="00AA0A3B">
        <w:rPr>
          <w:color w:val="auto"/>
          <w:highlight w:val="yellow"/>
        </w:rPr>
        <w:t>PBS</w:t>
      </w:r>
      <w:r w:rsidR="0064603B">
        <w:rPr>
          <w:color w:val="auto"/>
          <w:highlight w:val="yellow"/>
        </w:rPr>
        <w:t>.</w:t>
      </w:r>
      <w:r w:rsidR="00CE7479" w:rsidRPr="00AA0A3B">
        <w:rPr>
          <w:color w:val="auto"/>
          <w:highlight w:val="yellow"/>
        </w:rPr>
        <w:t xml:space="preserve"> </w:t>
      </w:r>
      <w:r w:rsidR="0064603B">
        <w:rPr>
          <w:color w:val="auto"/>
          <w:highlight w:val="yellow"/>
        </w:rPr>
        <w:t>P</w:t>
      </w:r>
      <w:r w:rsidR="00512AF7" w:rsidRPr="00AA0A3B">
        <w:rPr>
          <w:color w:val="auto"/>
          <w:highlight w:val="yellow"/>
        </w:rPr>
        <w:t>lace</w:t>
      </w:r>
      <w:r w:rsidR="00CE7479" w:rsidRPr="00AA0A3B">
        <w:rPr>
          <w:color w:val="auto"/>
          <w:highlight w:val="yellow"/>
        </w:rPr>
        <w:t xml:space="preserve"> the </w:t>
      </w:r>
      <w:r w:rsidR="004E41AA" w:rsidRPr="00AA0A3B">
        <w:rPr>
          <w:color w:val="auto"/>
          <w:highlight w:val="yellow"/>
        </w:rPr>
        <w:t xml:space="preserve">5 mm skin stripes (from </w:t>
      </w:r>
      <w:r w:rsidR="0064603B">
        <w:rPr>
          <w:color w:val="auto"/>
          <w:highlight w:val="yellow"/>
        </w:rPr>
        <w:t xml:space="preserve">section </w:t>
      </w:r>
      <w:r w:rsidR="004E41AA" w:rsidRPr="00AA0A3B">
        <w:rPr>
          <w:color w:val="auto"/>
          <w:highlight w:val="yellow"/>
        </w:rPr>
        <w:t xml:space="preserve">1), or the </w:t>
      </w:r>
      <w:r w:rsidR="003F3633" w:rsidRPr="00AA0A3B">
        <w:rPr>
          <w:color w:val="auto"/>
          <w:highlight w:val="yellow"/>
        </w:rPr>
        <w:t>epidermis/</w:t>
      </w:r>
      <w:r w:rsidR="00CE7479" w:rsidRPr="00AA0A3B">
        <w:rPr>
          <w:color w:val="auto"/>
          <w:highlight w:val="yellow"/>
        </w:rPr>
        <w:t xml:space="preserve">papillary dermis </w:t>
      </w:r>
      <w:r w:rsidR="004E41AA" w:rsidRPr="00AA0A3B">
        <w:rPr>
          <w:color w:val="auto"/>
          <w:highlight w:val="yellow"/>
        </w:rPr>
        <w:t>(</w:t>
      </w:r>
      <w:r w:rsidR="00CE7479" w:rsidRPr="00AA0A3B">
        <w:rPr>
          <w:color w:val="auto"/>
          <w:highlight w:val="yellow"/>
        </w:rPr>
        <w:t xml:space="preserve">from </w:t>
      </w:r>
      <w:r w:rsidR="0064603B">
        <w:rPr>
          <w:color w:val="auto"/>
          <w:highlight w:val="yellow"/>
        </w:rPr>
        <w:t xml:space="preserve">step </w:t>
      </w:r>
      <w:r w:rsidR="008B0828" w:rsidRPr="00AA0A3B">
        <w:rPr>
          <w:color w:val="auto"/>
          <w:highlight w:val="yellow"/>
        </w:rPr>
        <w:t>2</w:t>
      </w:r>
      <w:r w:rsidR="00CE7479" w:rsidRPr="00AA0A3B">
        <w:rPr>
          <w:color w:val="auto"/>
          <w:highlight w:val="yellow"/>
        </w:rPr>
        <w:t>.</w:t>
      </w:r>
      <w:r w:rsidR="0064603B">
        <w:rPr>
          <w:color w:val="auto"/>
          <w:highlight w:val="yellow"/>
        </w:rPr>
        <w:t>2</w:t>
      </w:r>
      <w:r w:rsidR="004E41AA" w:rsidRPr="00AA0A3B">
        <w:rPr>
          <w:color w:val="auto"/>
          <w:highlight w:val="yellow"/>
        </w:rPr>
        <w:t>),</w:t>
      </w:r>
      <w:r w:rsidR="00CE7479" w:rsidRPr="00AA0A3B">
        <w:rPr>
          <w:color w:val="auto"/>
          <w:highlight w:val="yellow"/>
        </w:rPr>
        <w:t xml:space="preserve"> with the epidermis facing upward in </w:t>
      </w:r>
      <w:r w:rsidR="00597058" w:rsidRPr="00AA0A3B">
        <w:rPr>
          <w:color w:val="auto"/>
          <w:highlight w:val="yellow"/>
        </w:rPr>
        <w:t xml:space="preserve">a </w:t>
      </w:r>
      <w:r w:rsidR="00CE7479" w:rsidRPr="00AA0A3B">
        <w:rPr>
          <w:color w:val="auto"/>
          <w:highlight w:val="yellow"/>
        </w:rPr>
        <w:t xml:space="preserve">10 cm </w:t>
      </w:r>
      <w:r w:rsidR="0064603B">
        <w:rPr>
          <w:color w:val="auto"/>
          <w:highlight w:val="yellow"/>
        </w:rPr>
        <w:t>P</w:t>
      </w:r>
      <w:r w:rsidR="00CE7479" w:rsidRPr="00AA0A3B">
        <w:rPr>
          <w:color w:val="auto"/>
          <w:highlight w:val="yellow"/>
        </w:rPr>
        <w:t>etri dish</w:t>
      </w:r>
      <w:r w:rsidR="00597058" w:rsidRPr="00AA0A3B">
        <w:rPr>
          <w:color w:val="auto"/>
          <w:highlight w:val="yellow"/>
        </w:rPr>
        <w:t xml:space="preserve"> with 10 mL </w:t>
      </w:r>
      <w:r w:rsidR="0064603B">
        <w:rPr>
          <w:color w:val="auto"/>
          <w:highlight w:val="yellow"/>
        </w:rPr>
        <w:t>of 3 U/</w:t>
      </w:r>
      <w:r w:rsidR="0064603B" w:rsidRPr="0064603B">
        <w:rPr>
          <w:color w:val="auto"/>
          <w:highlight w:val="yellow"/>
        </w:rPr>
        <w:t>mL</w:t>
      </w:r>
      <w:r w:rsidR="0064603B">
        <w:rPr>
          <w:color w:val="auto"/>
          <w:highlight w:val="yellow"/>
        </w:rPr>
        <w:t xml:space="preserve"> </w:t>
      </w:r>
      <w:r w:rsidR="0064603B" w:rsidRPr="0064603B">
        <w:rPr>
          <w:color w:val="auto"/>
          <w:highlight w:val="yellow"/>
        </w:rPr>
        <w:t>dissociating enzyme</w:t>
      </w:r>
      <w:r w:rsidR="00597058" w:rsidRPr="0064603B">
        <w:rPr>
          <w:color w:val="auto"/>
          <w:highlight w:val="yellow"/>
        </w:rPr>
        <w:t xml:space="preserve"> solution</w:t>
      </w:r>
      <w:r w:rsidR="00597058" w:rsidRPr="00AA0A3B">
        <w:rPr>
          <w:color w:val="auto"/>
          <w:highlight w:val="yellow"/>
        </w:rPr>
        <w:t xml:space="preserve">. </w:t>
      </w:r>
      <w:r w:rsidR="005452DA" w:rsidRPr="00AA0A3B">
        <w:rPr>
          <w:color w:val="auto"/>
          <w:highlight w:val="yellow"/>
        </w:rPr>
        <w:t xml:space="preserve">Incubate the </w:t>
      </w:r>
      <w:r w:rsidR="0064603B">
        <w:rPr>
          <w:color w:val="auto"/>
          <w:highlight w:val="yellow"/>
        </w:rPr>
        <w:t>P</w:t>
      </w:r>
      <w:r w:rsidR="005452DA" w:rsidRPr="00AA0A3B">
        <w:rPr>
          <w:color w:val="auto"/>
          <w:highlight w:val="yellow"/>
        </w:rPr>
        <w:t>etri</w:t>
      </w:r>
      <w:r w:rsidR="00597058" w:rsidRPr="00AA0A3B">
        <w:rPr>
          <w:color w:val="auto"/>
          <w:highlight w:val="yellow"/>
        </w:rPr>
        <w:t xml:space="preserve"> dish at 37 °C for 1 h.</w:t>
      </w:r>
      <w:r w:rsidR="00597058" w:rsidRPr="00AA0A3B">
        <w:rPr>
          <w:color w:val="auto"/>
        </w:rPr>
        <w:t xml:space="preserve"> </w:t>
      </w:r>
    </w:p>
    <w:p w14:paraId="22097B43" w14:textId="77777777" w:rsidR="00597058" w:rsidRPr="00AA0A3B" w:rsidRDefault="00597058" w:rsidP="00AA0A3B">
      <w:pPr>
        <w:widowControl/>
        <w:rPr>
          <w:color w:val="auto"/>
        </w:rPr>
      </w:pPr>
    </w:p>
    <w:p w14:paraId="467C3E49" w14:textId="42E61D61" w:rsidR="00597058" w:rsidRPr="00AA0A3B" w:rsidRDefault="0064603B" w:rsidP="00AA0A3B">
      <w:pPr>
        <w:widowControl/>
        <w:rPr>
          <w:color w:val="auto"/>
        </w:rPr>
      </w:pPr>
      <w:r>
        <w:rPr>
          <w:color w:val="auto"/>
          <w:highlight w:val="yellow"/>
        </w:rPr>
        <w:t>3.1.1.</w:t>
      </w:r>
      <w:r w:rsidR="00597058" w:rsidRPr="0064603B">
        <w:rPr>
          <w:color w:val="auto"/>
          <w:highlight w:val="yellow"/>
        </w:rPr>
        <w:t xml:space="preserve"> The protocol </w:t>
      </w:r>
      <w:r w:rsidR="003F3633" w:rsidRPr="0064603B">
        <w:rPr>
          <w:color w:val="auto"/>
          <w:highlight w:val="yellow"/>
        </w:rPr>
        <w:t>may</w:t>
      </w:r>
      <w:r w:rsidR="00597058" w:rsidRPr="0064603B">
        <w:rPr>
          <w:color w:val="auto"/>
          <w:highlight w:val="yellow"/>
        </w:rPr>
        <w:t xml:space="preserve"> be paused here. I</w:t>
      </w:r>
      <w:r w:rsidR="0025522E" w:rsidRPr="0064603B">
        <w:rPr>
          <w:color w:val="auto"/>
          <w:highlight w:val="yellow"/>
        </w:rPr>
        <w:t xml:space="preserve">ncubate </w:t>
      </w:r>
      <w:r w:rsidR="003F3633" w:rsidRPr="0064603B">
        <w:rPr>
          <w:color w:val="auto"/>
          <w:highlight w:val="yellow"/>
        </w:rPr>
        <w:t>epidermis/</w:t>
      </w:r>
      <w:r w:rsidR="00597058" w:rsidRPr="0064603B">
        <w:rPr>
          <w:color w:val="auto"/>
          <w:highlight w:val="yellow"/>
        </w:rPr>
        <w:t xml:space="preserve">papillary dermis in </w:t>
      </w:r>
      <w:r w:rsidRPr="0064603B">
        <w:rPr>
          <w:color w:val="auto"/>
          <w:highlight w:val="yellow"/>
        </w:rPr>
        <w:t>protease</w:t>
      </w:r>
      <w:r w:rsidR="00597058" w:rsidRPr="0064603B">
        <w:rPr>
          <w:color w:val="auto"/>
          <w:highlight w:val="yellow"/>
        </w:rPr>
        <w:t xml:space="preserve"> in the </w:t>
      </w:r>
      <w:r w:rsidRPr="0064603B">
        <w:rPr>
          <w:color w:val="auto"/>
          <w:highlight w:val="yellow"/>
        </w:rPr>
        <w:t>re</w:t>
      </w:r>
      <w:r w:rsidR="00597058" w:rsidRPr="0064603B">
        <w:rPr>
          <w:color w:val="auto"/>
          <w:highlight w:val="yellow"/>
        </w:rPr>
        <w:t>frige</w:t>
      </w:r>
      <w:r w:rsidRPr="0064603B">
        <w:rPr>
          <w:color w:val="auto"/>
          <w:highlight w:val="yellow"/>
        </w:rPr>
        <w:t>rator</w:t>
      </w:r>
      <w:r w:rsidR="00597058" w:rsidRPr="0064603B">
        <w:rPr>
          <w:color w:val="auto"/>
          <w:highlight w:val="yellow"/>
        </w:rPr>
        <w:t xml:space="preserve"> at 4 °C overnight</w:t>
      </w:r>
      <w:r w:rsidR="005452DA" w:rsidRPr="0064603B">
        <w:rPr>
          <w:color w:val="auto"/>
          <w:highlight w:val="yellow"/>
        </w:rPr>
        <w:t xml:space="preserve"> instead</w:t>
      </w:r>
      <w:r w:rsidR="00597058" w:rsidRPr="0064603B">
        <w:rPr>
          <w:color w:val="auto"/>
          <w:highlight w:val="yellow"/>
        </w:rPr>
        <w:t xml:space="preserve">. </w:t>
      </w:r>
      <w:r>
        <w:rPr>
          <w:color w:val="auto"/>
          <w:highlight w:val="yellow"/>
        </w:rPr>
        <w:t>As needed store t</w:t>
      </w:r>
      <w:r w:rsidR="00545583" w:rsidRPr="0064603B">
        <w:rPr>
          <w:color w:val="auto"/>
          <w:highlight w:val="yellow"/>
        </w:rPr>
        <w:t>he</w:t>
      </w:r>
      <w:r w:rsidR="00597058" w:rsidRPr="0064603B">
        <w:rPr>
          <w:color w:val="auto"/>
          <w:highlight w:val="yellow"/>
        </w:rPr>
        <w:t xml:space="preserve"> other layers</w:t>
      </w:r>
      <w:r w:rsidR="006D31BA" w:rsidRPr="0064603B">
        <w:rPr>
          <w:color w:val="auto"/>
          <w:highlight w:val="yellow"/>
        </w:rPr>
        <w:t xml:space="preserve"> (Dermal layer 1, 2 and 3)</w:t>
      </w:r>
      <w:r w:rsidR="00597058" w:rsidRPr="0064603B">
        <w:rPr>
          <w:color w:val="auto"/>
          <w:highlight w:val="yellow"/>
        </w:rPr>
        <w:t xml:space="preserve"> </w:t>
      </w:r>
      <w:r w:rsidR="00545583" w:rsidRPr="0064603B">
        <w:rPr>
          <w:color w:val="auto"/>
          <w:highlight w:val="yellow"/>
        </w:rPr>
        <w:t xml:space="preserve">overnight </w:t>
      </w:r>
      <w:r w:rsidR="00777ADF" w:rsidRPr="0064603B">
        <w:rPr>
          <w:color w:val="auto"/>
          <w:highlight w:val="yellow"/>
        </w:rPr>
        <w:t xml:space="preserve">immersed </w:t>
      </w:r>
      <w:r w:rsidR="00597058" w:rsidRPr="0064603B">
        <w:rPr>
          <w:color w:val="auto"/>
          <w:highlight w:val="yellow"/>
        </w:rPr>
        <w:t>in</w:t>
      </w:r>
      <w:r w:rsidR="00545583" w:rsidRPr="0064603B">
        <w:rPr>
          <w:color w:val="auto"/>
          <w:highlight w:val="yellow"/>
        </w:rPr>
        <w:t xml:space="preserve"> 1x</w:t>
      </w:r>
      <w:r w:rsidRPr="0064603B">
        <w:rPr>
          <w:color w:val="auto"/>
          <w:highlight w:val="yellow"/>
        </w:rPr>
        <w:t xml:space="preserve"> </w:t>
      </w:r>
      <w:r w:rsidR="00545583" w:rsidRPr="0064603B">
        <w:rPr>
          <w:color w:val="auto"/>
          <w:highlight w:val="yellow"/>
        </w:rPr>
        <w:t>PBS in</w:t>
      </w:r>
      <w:r w:rsidR="00597058" w:rsidRPr="0064603B">
        <w:rPr>
          <w:color w:val="auto"/>
          <w:highlight w:val="yellow"/>
        </w:rPr>
        <w:t xml:space="preserve"> 50 mL tubes </w:t>
      </w:r>
      <w:r w:rsidR="00545583" w:rsidRPr="0064603B">
        <w:rPr>
          <w:color w:val="auto"/>
          <w:highlight w:val="yellow"/>
        </w:rPr>
        <w:t xml:space="preserve">at </w:t>
      </w:r>
      <w:r w:rsidR="00597058" w:rsidRPr="0064603B">
        <w:rPr>
          <w:color w:val="auto"/>
          <w:highlight w:val="yellow"/>
        </w:rPr>
        <w:t>4 °C</w:t>
      </w:r>
      <w:r>
        <w:rPr>
          <w:color w:val="auto"/>
          <w:highlight w:val="yellow"/>
        </w:rPr>
        <w:t>.</w:t>
      </w:r>
    </w:p>
    <w:p w14:paraId="21D2EC75" w14:textId="77777777" w:rsidR="00E52F24" w:rsidRPr="00AA0A3B" w:rsidRDefault="00E52F24" w:rsidP="00AA0A3B">
      <w:pPr>
        <w:widowControl/>
        <w:rPr>
          <w:color w:val="auto"/>
        </w:rPr>
      </w:pPr>
    </w:p>
    <w:p w14:paraId="6B7AC734" w14:textId="06C717D7" w:rsidR="00E52F24" w:rsidRPr="00AA0A3B" w:rsidRDefault="00E52F24" w:rsidP="00AA0A3B">
      <w:pPr>
        <w:widowControl/>
        <w:rPr>
          <w:color w:val="auto"/>
        </w:rPr>
      </w:pPr>
      <w:r w:rsidRPr="00AA0A3B">
        <w:rPr>
          <w:color w:val="auto"/>
        </w:rPr>
        <w:t xml:space="preserve">CAUTION: </w:t>
      </w:r>
      <w:r w:rsidR="00E36026" w:rsidRPr="00AA0A3B">
        <w:rPr>
          <w:color w:val="auto"/>
        </w:rPr>
        <w:t xml:space="preserve">Work carefully with </w:t>
      </w:r>
      <w:r w:rsidR="0064603B">
        <w:rPr>
          <w:color w:val="auto"/>
        </w:rPr>
        <w:t>protease</w:t>
      </w:r>
      <w:r w:rsidR="00670574" w:rsidRPr="00AA0A3B">
        <w:rPr>
          <w:color w:val="auto"/>
        </w:rPr>
        <w:t>,</w:t>
      </w:r>
      <w:r w:rsidR="002B47E8" w:rsidRPr="00AA0A3B">
        <w:rPr>
          <w:color w:val="auto"/>
        </w:rPr>
        <w:t xml:space="preserve"> it may </w:t>
      </w:r>
      <w:r w:rsidR="00E36026" w:rsidRPr="00AA0A3B">
        <w:rPr>
          <w:color w:val="auto"/>
        </w:rPr>
        <w:t xml:space="preserve">irritate skin and eyes </w:t>
      </w:r>
      <w:r w:rsidR="003F3633" w:rsidRPr="00AA0A3B">
        <w:rPr>
          <w:color w:val="auto"/>
        </w:rPr>
        <w:t>upon contact.</w:t>
      </w:r>
      <w:r w:rsidR="004550E1">
        <w:rPr>
          <w:color w:val="auto"/>
        </w:rPr>
        <w:t xml:space="preserve"> </w:t>
      </w:r>
    </w:p>
    <w:p w14:paraId="615C0F41" w14:textId="77777777" w:rsidR="00567F8A" w:rsidRPr="00AA0A3B" w:rsidRDefault="00567F8A" w:rsidP="00AA0A3B">
      <w:pPr>
        <w:widowControl/>
        <w:rPr>
          <w:color w:val="808080"/>
        </w:rPr>
      </w:pPr>
    </w:p>
    <w:p w14:paraId="70D8036C" w14:textId="66BA5E14" w:rsidR="00567F8A" w:rsidRPr="00AA0A3B" w:rsidRDefault="001F4FDD" w:rsidP="00AA0A3B">
      <w:pPr>
        <w:widowControl/>
        <w:rPr>
          <w:color w:val="auto"/>
        </w:rPr>
      </w:pPr>
      <w:r w:rsidRPr="00AA0A3B">
        <w:rPr>
          <w:color w:val="auto"/>
          <w:highlight w:val="yellow"/>
        </w:rPr>
        <w:lastRenderedPageBreak/>
        <w:t>3</w:t>
      </w:r>
      <w:r w:rsidR="00A965F0" w:rsidRPr="00AA0A3B">
        <w:rPr>
          <w:color w:val="auto"/>
          <w:highlight w:val="yellow"/>
        </w:rPr>
        <w:t>.</w:t>
      </w:r>
      <w:r w:rsidR="00711787" w:rsidRPr="00AA0A3B">
        <w:rPr>
          <w:color w:val="auto"/>
          <w:highlight w:val="yellow"/>
        </w:rPr>
        <w:t>2</w:t>
      </w:r>
      <w:r w:rsidR="00A965F0" w:rsidRPr="00AA0A3B">
        <w:rPr>
          <w:color w:val="auto"/>
          <w:highlight w:val="yellow"/>
        </w:rPr>
        <w:t xml:space="preserve">. </w:t>
      </w:r>
      <w:r w:rsidR="00711787" w:rsidRPr="00AA0A3B">
        <w:rPr>
          <w:color w:val="auto"/>
          <w:highlight w:val="yellow"/>
        </w:rPr>
        <w:t>After</w:t>
      </w:r>
      <w:r w:rsidR="00B72E52" w:rsidRPr="00AA0A3B">
        <w:rPr>
          <w:color w:val="auto"/>
          <w:highlight w:val="yellow"/>
        </w:rPr>
        <w:t xml:space="preserve"> incubation, t</w:t>
      </w:r>
      <w:r w:rsidR="00403AE8" w:rsidRPr="00AA0A3B">
        <w:rPr>
          <w:color w:val="auto"/>
          <w:highlight w:val="yellow"/>
        </w:rPr>
        <w:t xml:space="preserve">ransfer </w:t>
      </w:r>
      <w:r w:rsidR="00B72E52" w:rsidRPr="00AA0A3B">
        <w:rPr>
          <w:color w:val="auto"/>
          <w:highlight w:val="yellow"/>
        </w:rPr>
        <w:t>the epidermis/</w:t>
      </w:r>
      <w:r w:rsidR="00403AE8" w:rsidRPr="00AA0A3B">
        <w:rPr>
          <w:color w:val="auto"/>
          <w:highlight w:val="yellow"/>
        </w:rPr>
        <w:t>papillary dermis to the</w:t>
      </w:r>
      <w:r w:rsidR="0025522E" w:rsidRPr="00AA0A3B">
        <w:rPr>
          <w:color w:val="auto"/>
          <w:highlight w:val="yellow"/>
        </w:rPr>
        <w:t xml:space="preserve"> dry </w:t>
      </w:r>
      <w:r w:rsidR="00403AE8" w:rsidRPr="00AA0A3B">
        <w:rPr>
          <w:color w:val="auto"/>
          <w:highlight w:val="yellow"/>
        </w:rPr>
        <w:t xml:space="preserve">lid of the </w:t>
      </w:r>
      <w:r w:rsidR="0064603B">
        <w:rPr>
          <w:color w:val="auto"/>
          <w:highlight w:val="yellow"/>
        </w:rPr>
        <w:t>P</w:t>
      </w:r>
      <w:r w:rsidR="00403AE8" w:rsidRPr="00AA0A3B">
        <w:rPr>
          <w:color w:val="auto"/>
          <w:highlight w:val="yellow"/>
        </w:rPr>
        <w:t xml:space="preserve">etri dish and </w:t>
      </w:r>
      <w:r w:rsidR="00670574" w:rsidRPr="00AA0A3B">
        <w:rPr>
          <w:color w:val="auto"/>
          <w:highlight w:val="yellow"/>
        </w:rPr>
        <w:t>separate</w:t>
      </w:r>
      <w:r w:rsidR="00403AE8" w:rsidRPr="00AA0A3B">
        <w:rPr>
          <w:color w:val="auto"/>
          <w:highlight w:val="yellow"/>
        </w:rPr>
        <w:t xml:space="preserve"> </w:t>
      </w:r>
      <w:r w:rsidR="0064603B">
        <w:rPr>
          <w:color w:val="auto"/>
          <w:highlight w:val="yellow"/>
        </w:rPr>
        <w:t xml:space="preserve">the </w:t>
      </w:r>
      <w:r w:rsidR="00403AE8" w:rsidRPr="00AA0A3B">
        <w:rPr>
          <w:color w:val="auto"/>
          <w:highlight w:val="yellow"/>
        </w:rPr>
        <w:t xml:space="preserve">epidermis from </w:t>
      </w:r>
      <w:r w:rsidR="0064603B">
        <w:rPr>
          <w:color w:val="auto"/>
          <w:highlight w:val="yellow"/>
        </w:rPr>
        <w:t xml:space="preserve">the </w:t>
      </w:r>
      <w:r w:rsidR="00670574" w:rsidRPr="00AA0A3B">
        <w:rPr>
          <w:color w:val="auto"/>
          <w:highlight w:val="yellow"/>
        </w:rPr>
        <w:t xml:space="preserve">upper </w:t>
      </w:r>
      <w:r w:rsidR="00403AE8" w:rsidRPr="00AA0A3B">
        <w:rPr>
          <w:color w:val="auto"/>
          <w:highlight w:val="yellow"/>
        </w:rPr>
        <w:t>dermis</w:t>
      </w:r>
      <w:r w:rsidR="005661C4" w:rsidRPr="00AA0A3B">
        <w:rPr>
          <w:color w:val="auto"/>
          <w:highlight w:val="yellow"/>
        </w:rPr>
        <w:t xml:space="preserve"> (Dermal layer 1)</w:t>
      </w:r>
      <w:r w:rsidR="00403AE8" w:rsidRPr="00AA0A3B">
        <w:rPr>
          <w:color w:val="auto"/>
          <w:highlight w:val="yellow"/>
        </w:rPr>
        <w:t xml:space="preserve"> with two forceps </w:t>
      </w:r>
      <w:r w:rsidR="008F3E00" w:rsidRPr="00AA0A3B">
        <w:rPr>
          <w:color w:val="auto"/>
          <w:highlight w:val="yellow"/>
        </w:rPr>
        <w:t>each holding</w:t>
      </w:r>
      <w:r w:rsidR="00791D2F" w:rsidRPr="00AA0A3B">
        <w:rPr>
          <w:color w:val="auto"/>
          <w:highlight w:val="yellow"/>
        </w:rPr>
        <w:t xml:space="preserve"> the edge</w:t>
      </w:r>
      <w:r w:rsidR="00403AE8" w:rsidRPr="00AA0A3B">
        <w:rPr>
          <w:color w:val="auto"/>
          <w:highlight w:val="yellow"/>
        </w:rPr>
        <w:t xml:space="preserve"> of </w:t>
      </w:r>
      <w:r w:rsidR="00791D2F" w:rsidRPr="00AA0A3B">
        <w:rPr>
          <w:color w:val="auto"/>
          <w:highlight w:val="yellow"/>
        </w:rPr>
        <w:t xml:space="preserve">either </w:t>
      </w:r>
      <w:r w:rsidR="0064603B">
        <w:rPr>
          <w:color w:val="auto"/>
          <w:highlight w:val="yellow"/>
        </w:rPr>
        <w:t xml:space="preserve">the </w:t>
      </w:r>
      <w:r w:rsidR="00791D2F" w:rsidRPr="00AA0A3B">
        <w:rPr>
          <w:color w:val="auto"/>
          <w:highlight w:val="yellow"/>
        </w:rPr>
        <w:t xml:space="preserve">epidermis or </w:t>
      </w:r>
      <w:r w:rsidR="00403AE8" w:rsidRPr="00AA0A3B">
        <w:rPr>
          <w:color w:val="auto"/>
          <w:highlight w:val="yellow"/>
        </w:rPr>
        <w:t>dermis.</w:t>
      </w:r>
      <w:r w:rsidR="00403AE8" w:rsidRPr="00AA0A3B">
        <w:rPr>
          <w:color w:val="auto"/>
        </w:rPr>
        <w:t xml:space="preserve"> </w:t>
      </w:r>
    </w:p>
    <w:p w14:paraId="5EE838F8" w14:textId="77777777" w:rsidR="00BB066F" w:rsidRPr="00AA0A3B" w:rsidRDefault="00BB066F" w:rsidP="00AA0A3B">
      <w:pPr>
        <w:widowControl/>
        <w:rPr>
          <w:color w:val="auto"/>
        </w:rPr>
      </w:pPr>
    </w:p>
    <w:p w14:paraId="39893B4C" w14:textId="351CBE58" w:rsidR="00BB066F" w:rsidRPr="0064603B" w:rsidRDefault="001F4FDD" w:rsidP="00AA0A3B">
      <w:pPr>
        <w:widowControl/>
        <w:rPr>
          <w:b/>
          <w:color w:val="auto"/>
          <w:highlight w:val="yellow"/>
        </w:rPr>
      </w:pPr>
      <w:r w:rsidRPr="0064603B">
        <w:rPr>
          <w:b/>
          <w:color w:val="auto"/>
          <w:highlight w:val="yellow"/>
        </w:rPr>
        <w:t>4</w:t>
      </w:r>
      <w:r w:rsidR="00BB066F" w:rsidRPr="0064603B">
        <w:rPr>
          <w:b/>
          <w:color w:val="auto"/>
          <w:highlight w:val="yellow"/>
        </w:rPr>
        <w:t xml:space="preserve">. </w:t>
      </w:r>
      <w:r w:rsidR="000F0595" w:rsidRPr="0064603B">
        <w:rPr>
          <w:b/>
          <w:color w:val="auto"/>
          <w:highlight w:val="yellow"/>
        </w:rPr>
        <w:t>Enzymatic digestion of dermal tissue</w:t>
      </w:r>
    </w:p>
    <w:p w14:paraId="08694375" w14:textId="77777777" w:rsidR="00BB066F" w:rsidRPr="00AA0A3B" w:rsidRDefault="00BB066F" w:rsidP="00AA0A3B">
      <w:pPr>
        <w:widowControl/>
        <w:rPr>
          <w:color w:val="auto"/>
          <w:highlight w:val="yellow"/>
        </w:rPr>
      </w:pPr>
    </w:p>
    <w:p w14:paraId="50DFE09E" w14:textId="5FEC654C" w:rsidR="00BB066F" w:rsidRPr="00AA0A3B" w:rsidRDefault="001F4FDD" w:rsidP="00AA0A3B">
      <w:pPr>
        <w:widowControl/>
        <w:rPr>
          <w:color w:val="auto"/>
        </w:rPr>
      </w:pPr>
      <w:r w:rsidRPr="00AA0A3B">
        <w:rPr>
          <w:color w:val="auto"/>
          <w:highlight w:val="yellow"/>
        </w:rPr>
        <w:t>4</w:t>
      </w:r>
      <w:r w:rsidR="00BB066F" w:rsidRPr="00AA0A3B">
        <w:rPr>
          <w:color w:val="auto"/>
          <w:highlight w:val="yellow"/>
        </w:rPr>
        <w:t xml:space="preserve">.1. Mince </w:t>
      </w:r>
      <w:r w:rsidR="0064603B">
        <w:rPr>
          <w:color w:val="auto"/>
          <w:highlight w:val="yellow"/>
        </w:rPr>
        <w:t>each</w:t>
      </w:r>
      <w:r w:rsidR="008F3E00" w:rsidRPr="00AA0A3B">
        <w:rPr>
          <w:color w:val="auto"/>
          <w:highlight w:val="yellow"/>
        </w:rPr>
        <w:t xml:space="preserve"> dermal layer</w:t>
      </w:r>
      <w:r w:rsidR="00236F6B" w:rsidRPr="00AA0A3B">
        <w:rPr>
          <w:color w:val="auto"/>
          <w:highlight w:val="yellow"/>
        </w:rPr>
        <w:t xml:space="preserve"> (D</w:t>
      </w:r>
      <w:r w:rsidR="004E41AA" w:rsidRPr="00AA0A3B">
        <w:rPr>
          <w:color w:val="auto"/>
          <w:highlight w:val="yellow"/>
        </w:rPr>
        <w:t>ermal layer 1, 2 and 3)</w:t>
      </w:r>
      <w:r w:rsidR="008F3E00" w:rsidRPr="00AA0A3B">
        <w:rPr>
          <w:color w:val="auto"/>
          <w:highlight w:val="yellow"/>
        </w:rPr>
        <w:t xml:space="preserve"> separately with scissors/scalpel</w:t>
      </w:r>
      <w:r w:rsidR="00B72E52" w:rsidRPr="00AA0A3B">
        <w:rPr>
          <w:color w:val="auto"/>
          <w:highlight w:val="yellow"/>
        </w:rPr>
        <w:t xml:space="preserve"> as thoroughly as possible</w:t>
      </w:r>
      <w:r w:rsidR="0064603B">
        <w:rPr>
          <w:color w:val="auto"/>
          <w:highlight w:val="yellow"/>
        </w:rPr>
        <w:t xml:space="preserve">; </w:t>
      </w:r>
      <w:r w:rsidR="00B72E52" w:rsidRPr="00AA0A3B">
        <w:rPr>
          <w:color w:val="auto"/>
          <w:highlight w:val="yellow"/>
        </w:rPr>
        <w:t>the smaller the pieces</w:t>
      </w:r>
      <w:r w:rsidR="002E0CDC" w:rsidRPr="00AA0A3B">
        <w:rPr>
          <w:color w:val="auto"/>
          <w:highlight w:val="yellow"/>
        </w:rPr>
        <w:t xml:space="preserve">, </w:t>
      </w:r>
      <w:r w:rsidR="00B72E52" w:rsidRPr="00AA0A3B">
        <w:rPr>
          <w:color w:val="auto"/>
          <w:highlight w:val="yellow"/>
        </w:rPr>
        <w:t xml:space="preserve">the </w:t>
      </w:r>
      <w:r w:rsidR="00A923A6" w:rsidRPr="00AA0A3B">
        <w:rPr>
          <w:color w:val="auto"/>
          <w:highlight w:val="yellow"/>
        </w:rPr>
        <w:t>better the tissue digestion.</w:t>
      </w:r>
    </w:p>
    <w:p w14:paraId="30426B76" w14:textId="77777777" w:rsidR="008F3E00" w:rsidRPr="00AA0A3B" w:rsidRDefault="008F3E00" w:rsidP="00AA0A3B">
      <w:pPr>
        <w:widowControl/>
        <w:rPr>
          <w:color w:val="auto"/>
        </w:rPr>
      </w:pPr>
    </w:p>
    <w:p w14:paraId="1D6A6489" w14:textId="1EADBC44" w:rsidR="008F3E00" w:rsidRPr="00AA0A3B" w:rsidRDefault="005B62F8" w:rsidP="00AA0A3B">
      <w:pPr>
        <w:widowControl/>
        <w:rPr>
          <w:color w:val="808080"/>
        </w:rPr>
      </w:pPr>
      <w:r>
        <w:rPr>
          <w:color w:val="auto"/>
        </w:rPr>
        <w:t>NOTE:</w:t>
      </w:r>
      <w:r w:rsidR="008F3E00" w:rsidRPr="00AA0A3B">
        <w:rPr>
          <w:color w:val="auto"/>
        </w:rPr>
        <w:t xml:space="preserve"> </w:t>
      </w:r>
      <w:r w:rsidR="00A923A6" w:rsidRPr="00AA0A3B">
        <w:rPr>
          <w:color w:val="auto"/>
        </w:rPr>
        <w:t>T</w:t>
      </w:r>
      <w:r w:rsidR="008F3E00" w:rsidRPr="00AA0A3B">
        <w:rPr>
          <w:color w:val="auto"/>
        </w:rPr>
        <w:t>he toughness of the dermis can vary</w:t>
      </w:r>
      <w:r w:rsidR="00A923A6" w:rsidRPr="00AA0A3B">
        <w:rPr>
          <w:color w:val="auto"/>
        </w:rPr>
        <w:t xml:space="preserve"> depending on the body part it originates from </w:t>
      </w:r>
      <w:r w:rsidR="0064603B">
        <w:rPr>
          <w:color w:val="auto"/>
        </w:rPr>
        <w:t>(</w:t>
      </w:r>
      <w:r w:rsidR="00A923A6" w:rsidRPr="00AA0A3B">
        <w:rPr>
          <w:color w:val="auto"/>
        </w:rPr>
        <w:t>e.g.</w:t>
      </w:r>
      <w:r w:rsidR="0064603B">
        <w:rPr>
          <w:color w:val="auto"/>
        </w:rPr>
        <w:t>,</w:t>
      </w:r>
      <w:r w:rsidR="00A923A6" w:rsidRPr="00AA0A3B">
        <w:rPr>
          <w:color w:val="auto"/>
        </w:rPr>
        <w:t xml:space="preserve"> abdominal or upper arm skin</w:t>
      </w:r>
      <w:r w:rsidR="0064603B">
        <w:rPr>
          <w:color w:val="auto"/>
        </w:rPr>
        <w:t>).</w:t>
      </w:r>
      <w:r w:rsidR="004550E1">
        <w:rPr>
          <w:color w:val="auto"/>
        </w:rPr>
        <w:t xml:space="preserve"> </w:t>
      </w:r>
    </w:p>
    <w:p w14:paraId="12809BFE" w14:textId="77777777" w:rsidR="00567F8A" w:rsidRPr="00AA0A3B" w:rsidRDefault="00567F8A" w:rsidP="00AA0A3B">
      <w:pPr>
        <w:widowControl/>
        <w:rPr>
          <w:color w:val="808080"/>
        </w:rPr>
      </w:pPr>
    </w:p>
    <w:p w14:paraId="7E42CCDE" w14:textId="005B322F" w:rsidR="00294B3E" w:rsidRPr="00AA0A3B" w:rsidRDefault="001F4FDD" w:rsidP="00AA0A3B">
      <w:pPr>
        <w:widowControl/>
        <w:rPr>
          <w:lang w:val="en-GB"/>
        </w:rPr>
      </w:pPr>
      <w:r w:rsidRPr="00AA0A3B">
        <w:rPr>
          <w:color w:val="auto"/>
          <w:highlight w:val="yellow"/>
        </w:rPr>
        <w:t>4</w:t>
      </w:r>
      <w:r w:rsidR="005F42E5" w:rsidRPr="00AA0A3B">
        <w:rPr>
          <w:color w:val="auto"/>
          <w:highlight w:val="yellow"/>
        </w:rPr>
        <w:t>.</w:t>
      </w:r>
      <w:r w:rsidR="00C17240" w:rsidRPr="00AA0A3B">
        <w:rPr>
          <w:color w:val="auto"/>
          <w:highlight w:val="yellow"/>
        </w:rPr>
        <w:t>2</w:t>
      </w:r>
      <w:r w:rsidR="00A704D6" w:rsidRPr="00AA0A3B">
        <w:rPr>
          <w:color w:val="auto"/>
          <w:highlight w:val="yellow"/>
        </w:rPr>
        <w:t>.</w:t>
      </w:r>
      <w:r w:rsidR="005F42E5" w:rsidRPr="00AA0A3B">
        <w:rPr>
          <w:color w:val="auto"/>
          <w:highlight w:val="yellow"/>
        </w:rPr>
        <w:t xml:space="preserve"> </w:t>
      </w:r>
      <w:r w:rsidR="0064603B">
        <w:rPr>
          <w:color w:val="auto"/>
          <w:highlight w:val="yellow"/>
        </w:rPr>
        <w:t>Prepare the digestion mix by combining</w:t>
      </w:r>
      <w:r w:rsidR="00294B3E" w:rsidRPr="00AA0A3B">
        <w:rPr>
          <w:color w:val="auto"/>
          <w:highlight w:val="yellow"/>
        </w:rPr>
        <w:t xml:space="preserve"> </w:t>
      </w:r>
      <w:r w:rsidR="00294B3E" w:rsidRPr="00AA0A3B">
        <w:rPr>
          <w:highlight w:val="yellow"/>
          <w:lang w:val="en-GB"/>
        </w:rPr>
        <w:t xml:space="preserve">1.25 mg/mL </w:t>
      </w:r>
      <w:r w:rsidR="0064603B">
        <w:rPr>
          <w:highlight w:val="yellow"/>
          <w:lang w:val="en-GB"/>
        </w:rPr>
        <w:t>c</w:t>
      </w:r>
      <w:r w:rsidR="00294B3E" w:rsidRPr="00AA0A3B">
        <w:rPr>
          <w:highlight w:val="yellow"/>
          <w:lang w:val="en-GB"/>
        </w:rPr>
        <w:t xml:space="preserve">ollagenase I, 0.5 mg/mL </w:t>
      </w:r>
      <w:r w:rsidR="0064603B">
        <w:rPr>
          <w:highlight w:val="yellow"/>
          <w:lang w:val="en-GB"/>
        </w:rPr>
        <w:t>c</w:t>
      </w:r>
      <w:r w:rsidR="00294B3E" w:rsidRPr="00AA0A3B">
        <w:rPr>
          <w:highlight w:val="yellow"/>
          <w:lang w:val="en-GB"/>
        </w:rPr>
        <w:t xml:space="preserve">ollagenase II, 0.5 mg/mL </w:t>
      </w:r>
      <w:r w:rsidR="0064603B">
        <w:rPr>
          <w:highlight w:val="yellow"/>
          <w:lang w:val="en-GB"/>
        </w:rPr>
        <w:t>c</w:t>
      </w:r>
      <w:r w:rsidR="00294B3E" w:rsidRPr="00AA0A3B">
        <w:rPr>
          <w:highlight w:val="yellow"/>
          <w:lang w:val="en-GB"/>
        </w:rPr>
        <w:t xml:space="preserve">ollagenase </w:t>
      </w:r>
      <w:r w:rsidR="00543227" w:rsidRPr="00AA0A3B">
        <w:rPr>
          <w:highlight w:val="yellow"/>
          <w:lang w:val="en-GB"/>
        </w:rPr>
        <w:t xml:space="preserve">IV </w:t>
      </w:r>
      <w:r w:rsidR="00294B3E" w:rsidRPr="00AA0A3B">
        <w:rPr>
          <w:highlight w:val="yellow"/>
          <w:lang w:val="en-GB"/>
        </w:rPr>
        <w:t xml:space="preserve">and 0.1 mg/mL </w:t>
      </w:r>
      <w:r w:rsidR="0064603B">
        <w:rPr>
          <w:highlight w:val="yellow"/>
          <w:lang w:val="en-GB"/>
        </w:rPr>
        <w:t>h</w:t>
      </w:r>
      <w:r w:rsidR="00294B3E" w:rsidRPr="00AA0A3B">
        <w:rPr>
          <w:highlight w:val="yellow"/>
          <w:lang w:val="en-GB"/>
        </w:rPr>
        <w:t xml:space="preserve">yaluronidase </w:t>
      </w:r>
      <w:r w:rsidR="009B3CD3" w:rsidRPr="0064603B">
        <w:rPr>
          <w:highlight w:val="yellow"/>
          <w:lang w:val="en-GB"/>
        </w:rPr>
        <w:t xml:space="preserve">in </w:t>
      </w:r>
      <w:r w:rsidR="0064603B" w:rsidRPr="0064603B">
        <w:rPr>
          <w:highlight w:val="yellow"/>
          <w:lang w:val="en-GB"/>
        </w:rPr>
        <w:t xml:space="preserve">Dulbecco's </w:t>
      </w:r>
      <w:r w:rsidR="0064603B">
        <w:rPr>
          <w:highlight w:val="yellow"/>
          <w:lang w:val="en-GB"/>
        </w:rPr>
        <w:t>m</w:t>
      </w:r>
      <w:r w:rsidR="0064603B" w:rsidRPr="0064603B">
        <w:rPr>
          <w:highlight w:val="yellow"/>
          <w:lang w:val="en-GB"/>
        </w:rPr>
        <w:t xml:space="preserve">odified Eagle's medium </w:t>
      </w:r>
      <w:r w:rsidR="0064603B">
        <w:rPr>
          <w:highlight w:val="yellow"/>
          <w:lang w:val="en-GB"/>
        </w:rPr>
        <w:t>(</w:t>
      </w:r>
      <w:r w:rsidR="009B3CD3" w:rsidRPr="0064603B">
        <w:rPr>
          <w:highlight w:val="yellow"/>
          <w:lang w:val="en-GB"/>
        </w:rPr>
        <w:t>DMEM</w:t>
      </w:r>
      <w:r w:rsidR="0064603B">
        <w:rPr>
          <w:highlight w:val="yellow"/>
          <w:lang w:val="en-GB"/>
        </w:rPr>
        <w:t>)</w:t>
      </w:r>
      <w:r w:rsidR="009B3CD3" w:rsidRPr="0064603B">
        <w:rPr>
          <w:highlight w:val="yellow"/>
          <w:lang w:val="en-GB"/>
        </w:rPr>
        <w:t xml:space="preserve"> with </w:t>
      </w:r>
      <w:r w:rsidR="00777ADF" w:rsidRPr="00AA0A3B">
        <w:rPr>
          <w:highlight w:val="yellow"/>
          <w:lang w:val="en-GB"/>
        </w:rPr>
        <w:t xml:space="preserve">L-glutamine (see </w:t>
      </w:r>
      <w:r w:rsidR="0064603B">
        <w:rPr>
          <w:b/>
          <w:highlight w:val="yellow"/>
          <w:lang w:val="en-GB"/>
        </w:rPr>
        <w:t>T</w:t>
      </w:r>
      <w:r w:rsidR="00777ADF" w:rsidRPr="0064603B">
        <w:rPr>
          <w:b/>
          <w:highlight w:val="yellow"/>
          <w:lang w:val="en-GB"/>
        </w:rPr>
        <w:t xml:space="preserve">able of </w:t>
      </w:r>
      <w:r w:rsidR="0064603B">
        <w:rPr>
          <w:b/>
          <w:highlight w:val="yellow"/>
          <w:lang w:val="en-GB"/>
        </w:rPr>
        <w:t>M</w:t>
      </w:r>
      <w:r w:rsidR="00777ADF" w:rsidRPr="0064603B">
        <w:rPr>
          <w:b/>
          <w:highlight w:val="yellow"/>
          <w:lang w:val="en-GB"/>
        </w:rPr>
        <w:t>aterials</w:t>
      </w:r>
      <w:r w:rsidR="00777ADF" w:rsidRPr="00AA0A3B">
        <w:rPr>
          <w:highlight w:val="yellow"/>
          <w:lang w:val="en-GB"/>
        </w:rPr>
        <w:t>)</w:t>
      </w:r>
      <w:r w:rsidR="009B3CD3" w:rsidRPr="00AA0A3B">
        <w:rPr>
          <w:highlight w:val="yellow"/>
          <w:lang w:val="en-GB"/>
        </w:rPr>
        <w:t xml:space="preserve">, </w:t>
      </w:r>
      <w:r w:rsidR="00294B3E" w:rsidRPr="00AA0A3B">
        <w:rPr>
          <w:highlight w:val="yellow"/>
          <w:lang w:val="en-GB"/>
        </w:rPr>
        <w:t>10</w:t>
      </w:r>
      <w:r w:rsidR="00543227" w:rsidRPr="00AA0A3B">
        <w:rPr>
          <w:highlight w:val="yellow"/>
          <w:lang w:val="en-GB"/>
        </w:rPr>
        <w:t xml:space="preserve">% </w:t>
      </w:r>
      <w:proofErr w:type="spellStart"/>
      <w:r w:rsidR="009B3CD3" w:rsidRPr="00AA0A3B">
        <w:rPr>
          <w:highlight w:val="yellow"/>
          <w:lang w:val="en-GB"/>
        </w:rPr>
        <w:t>fetal</w:t>
      </w:r>
      <w:proofErr w:type="spellEnd"/>
      <w:r w:rsidR="009B3CD3" w:rsidRPr="00AA0A3B">
        <w:rPr>
          <w:highlight w:val="yellow"/>
          <w:lang w:val="en-GB"/>
        </w:rPr>
        <w:t xml:space="preserve"> calf serum </w:t>
      </w:r>
      <w:r w:rsidR="00141B0A" w:rsidRPr="00AA0A3B">
        <w:rPr>
          <w:highlight w:val="yellow"/>
          <w:lang w:val="en-GB"/>
        </w:rPr>
        <w:t xml:space="preserve">(FCS) </w:t>
      </w:r>
      <w:r w:rsidR="009B3CD3" w:rsidRPr="00AA0A3B">
        <w:rPr>
          <w:highlight w:val="yellow"/>
          <w:lang w:val="en-GB"/>
        </w:rPr>
        <w:t>and</w:t>
      </w:r>
      <w:r w:rsidR="00294B3E" w:rsidRPr="00AA0A3B">
        <w:rPr>
          <w:highlight w:val="yellow"/>
          <w:lang w:val="en-GB"/>
        </w:rPr>
        <w:t xml:space="preserve"> 1% </w:t>
      </w:r>
      <w:r w:rsidR="00543227" w:rsidRPr="00AA0A3B">
        <w:rPr>
          <w:highlight w:val="yellow"/>
          <w:lang w:val="en-GB"/>
        </w:rPr>
        <w:t>penicillin/streptomycin</w:t>
      </w:r>
      <w:r w:rsidR="00141B0A" w:rsidRPr="00AA0A3B">
        <w:rPr>
          <w:highlight w:val="yellow"/>
          <w:lang w:val="en-GB"/>
        </w:rPr>
        <w:t xml:space="preserve"> (P/S)</w:t>
      </w:r>
      <w:r w:rsidR="00543227" w:rsidRPr="00AA0A3B">
        <w:rPr>
          <w:highlight w:val="yellow"/>
          <w:lang w:val="en-GB"/>
        </w:rPr>
        <w:t>.</w:t>
      </w:r>
      <w:r w:rsidR="00294B3E" w:rsidRPr="00AA0A3B">
        <w:rPr>
          <w:highlight w:val="yellow"/>
          <w:lang w:val="en-GB"/>
        </w:rPr>
        <w:t xml:space="preserve"> </w:t>
      </w:r>
    </w:p>
    <w:p w14:paraId="055287C7" w14:textId="77777777" w:rsidR="00E36026" w:rsidRPr="00AA0A3B" w:rsidRDefault="00E36026" w:rsidP="00AA0A3B">
      <w:pPr>
        <w:widowControl/>
        <w:rPr>
          <w:lang w:val="en-GB"/>
        </w:rPr>
      </w:pPr>
    </w:p>
    <w:p w14:paraId="4E50D819" w14:textId="78F50969" w:rsidR="00EC0464" w:rsidRPr="00AA0A3B" w:rsidRDefault="00E36026" w:rsidP="00AA0A3B">
      <w:pPr>
        <w:widowControl/>
        <w:rPr>
          <w:color w:val="auto"/>
        </w:rPr>
      </w:pPr>
      <w:r w:rsidRPr="00AA0A3B">
        <w:rPr>
          <w:color w:val="auto"/>
        </w:rPr>
        <w:t xml:space="preserve">CAUTION: Work carefully with </w:t>
      </w:r>
      <w:r w:rsidR="0064603B">
        <w:rPr>
          <w:color w:val="auto"/>
        </w:rPr>
        <w:t>c</w:t>
      </w:r>
      <w:r w:rsidRPr="00AA0A3B">
        <w:rPr>
          <w:color w:val="auto"/>
        </w:rPr>
        <w:t>ollagenases</w:t>
      </w:r>
      <w:r w:rsidR="0064603B">
        <w:rPr>
          <w:color w:val="auto"/>
        </w:rPr>
        <w:t xml:space="preserve"> as these </w:t>
      </w:r>
      <w:r w:rsidR="00EC0464" w:rsidRPr="00AA0A3B">
        <w:rPr>
          <w:color w:val="auto"/>
        </w:rPr>
        <w:t>may irritate skin and eyes upon contact.</w:t>
      </w:r>
      <w:r w:rsidR="004550E1">
        <w:rPr>
          <w:color w:val="auto"/>
        </w:rPr>
        <w:t xml:space="preserve"> </w:t>
      </w:r>
    </w:p>
    <w:p w14:paraId="0E7F089B" w14:textId="77777777" w:rsidR="00EC0464" w:rsidRPr="00AA0A3B" w:rsidRDefault="00EC0464" w:rsidP="00AA0A3B">
      <w:pPr>
        <w:widowControl/>
        <w:rPr>
          <w:color w:val="808080"/>
        </w:rPr>
      </w:pPr>
    </w:p>
    <w:p w14:paraId="3F112E54" w14:textId="4F0E49FE" w:rsidR="009B3CD3" w:rsidRPr="00AA0A3B" w:rsidRDefault="001F4FDD" w:rsidP="00AA0A3B">
      <w:pPr>
        <w:widowControl/>
        <w:rPr>
          <w:color w:val="auto"/>
        </w:rPr>
      </w:pPr>
      <w:r w:rsidRPr="00AA0A3B">
        <w:rPr>
          <w:highlight w:val="yellow"/>
          <w:lang w:val="en-GB"/>
        </w:rPr>
        <w:t>4</w:t>
      </w:r>
      <w:r w:rsidR="009B3CD3" w:rsidRPr="00AA0A3B">
        <w:rPr>
          <w:highlight w:val="yellow"/>
          <w:lang w:val="en-GB"/>
        </w:rPr>
        <w:t>.</w:t>
      </w:r>
      <w:r w:rsidR="00A704D6" w:rsidRPr="00AA0A3B">
        <w:rPr>
          <w:highlight w:val="yellow"/>
          <w:lang w:val="en-GB"/>
        </w:rPr>
        <w:t>3</w:t>
      </w:r>
      <w:r w:rsidR="0064603B">
        <w:rPr>
          <w:highlight w:val="yellow"/>
          <w:lang w:val="en-GB"/>
        </w:rPr>
        <w:t>.</w:t>
      </w:r>
      <w:r w:rsidR="009B3CD3" w:rsidRPr="00AA0A3B">
        <w:rPr>
          <w:highlight w:val="yellow"/>
          <w:lang w:val="en-GB"/>
        </w:rPr>
        <w:t xml:space="preserve"> Put </w:t>
      </w:r>
      <w:r w:rsidR="0064603B">
        <w:rPr>
          <w:highlight w:val="yellow"/>
          <w:lang w:val="en-GB"/>
        </w:rPr>
        <w:t xml:space="preserve">each of the </w:t>
      </w:r>
      <w:r w:rsidR="009B3CD3" w:rsidRPr="00AA0A3B">
        <w:rPr>
          <w:highlight w:val="yellow"/>
          <w:lang w:val="en-GB"/>
        </w:rPr>
        <w:t>minced tissue</w:t>
      </w:r>
      <w:r w:rsidR="0064603B">
        <w:rPr>
          <w:highlight w:val="yellow"/>
          <w:lang w:val="en-GB"/>
        </w:rPr>
        <w:t>s</w:t>
      </w:r>
      <w:r w:rsidR="009B3CD3" w:rsidRPr="00AA0A3B">
        <w:rPr>
          <w:highlight w:val="yellow"/>
          <w:lang w:val="en-GB"/>
        </w:rPr>
        <w:t xml:space="preserve"> </w:t>
      </w:r>
      <w:r w:rsidR="0064603B">
        <w:rPr>
          <w:highlight w:val="yellow"/>
          <w:lang w:val="en-GB"/>
        </w:rPr>
        <w:t>with</w:t>
      </w:r>
      <w:r w:rsidR="009B3CD3" w:rsidRPr="00AA0A3B">
        <w:rPr>
          <w:highlight w:val="yellow"/>
          <w:lang w:val="en-GB"/>
        </w:rPr>
        <w:t xml:space="preserve"> 10 mL of </w:t>
      </w:r>
      <w:r w:rsidR="0064603B">
        <w:rPr>
          <w:highlight w:val="yellow"/>
          <w:lang w:val="en-GB"/>
        </w:rPr>
        <w:t xml:space="preserve">the </w:t>
      </w:r>
      <w:r w:rsidR="009B3CD3" w:rsidRPr="00AA0A3B">
        <w:rPr>
          <w:highlight w:val="yellow"/>
          <w:lang w:val="en-GB"/>
        </w:rPr>
        <w:t>prepared digestion mix in</w:t>
      </w:r>
      <w:r w:rsidR="0064603B">
        <w:rPr>
          <w:highlight w:val="yellow"/>
          <w:lang w:val="en-GB"/>
        </w:rPr>
        <w:t>to</w:t>
      </w:r>
      <w:r w:rsidR="009B3CD3" w:rsidRPr="00AA0A3B">
        <w:rPr>
          <w:highlight w:val="yellow"/>
          <w:lang w:val="en-GB"/>
        </w:rPr>
        <w:t xml:space="preserve"> </w:t>
      </w:r>
      <w:r w:rsidR="0064603B">
        <w:rPr>
          <w:highlight w:val="yellow"/>
          <w:lang w:val="en-GB"/>
        </w:rPr>
        <w:t xml:space="preserve">a </w:t>
      </w:r>
      <w:r w:rsidR="009B3CD3" w:rsidRPr="00AA0A3B">
        <w:rPr>
          <w:highlight w:val="yellow"/>
          <w:lang w:val="en-GB"/>
        </w:rPr>
        <w:t xml:space="preserve">50 mL tube and incubate in </w:t>
      </w:r>
      <w:r w:rsidR="00670574" w:rsidRPr="00AA0A3B">
        <w:rPr>
          <w:highlight w:val="yellow"/>
          <w:lang w:val="en-GB"/>
        </w:rPr>
        <w:t xml:space="preserve">a </w:t>
      </w:r>
      <w:r w:rsidR="00050A75" w:rsidRPr="00AA0A3B">
        <w:rPr>
          <w:highlight w:val="yellow"/>
          <w:lang w:val="en-GB"/>
        </w:rPr>
        <w:t xml:space="preserve">37 °C </w:t>
      </w:r>
      <w:r w:rsidR="009B3CD3" w:rsidRPr="00AA0A3B">
        <w:rPr>
          <w:highlight w:val="yellow"/>
          <w:lang w:val="en-GB"/>
        </w:rPr>
        <w:t>warm water bath for 1 h under permanent agitation.</w:t>
      </w:r>
      <w:r w:rsidR="00C60F7B" w:rsidRPr="00AA0A3B">
        <w:rPr>
          <w:highlight w:val="yellow"/>
          <w:lang w:val="en-GB"/>
        </w:rPr>
        <w:t xml:space="preserve"> During digestion invert </w:t>
      </w:r>
      <w:r w:rsidR="000F0595" w:rsidRPr="00AA0A3B">
        <w:rPr>
          <w:highlight w:val="yellow"/>
          <w:lang w:val="en-GB"/>
        </w:rPr>
        <w:t xml:space="preserve">the </w:t>
      </w:r>
      <w:r w:rsidR="00C60F7B" w:rsidRPr="00AA0A3B">
        <w:rPr>
          <w:highlight w:val="yellow"/>
          <w:lang w:val="en-GB"/>
        </w:rPr>
        <w:t>tube</w:t>
      </w:r>
      <w:r w:rsidR="0064603B">
        <w:rPr>
          <w:highlight w:val="yellow"/>
          <w:lang w:val="en-GB"/>
        </w:rPr>
        <w:t>s</w:t>
      </w:r>
      <w:r w:rsidR="00C60F7B" w:rsidRPr="00AA0A3B">
        <w:rPr>
          <w:highlight w:val="yellow"/>
          <w:lang w:val="en-GB"/>
        </w:rPr>
        <w:t xml:space="preserve"> several times.</w:t>
      </w:r>
      <w:r w:rsidR="004550E1">
        <w:rPr>
          <w:lang w:val="en-GB"/>
        </w:rPr>
        <w:t xml:space="preserve"> </w:t>
      </w:r>
    </w:p>
    <w:p w14:paraId="54A69121" w14:textId="77777777" w:rsidR="00567F8A" w:rsidRPr="00AA0A3B" w:rsidRDefault="00567F8A" w:rsidP="00AA0A3B">
      <w:pPr>
        <w:widowControl/>
        <w:rPr>
          <w:color w:val="808080"/>
        </w:rPr>
      </w:pPr>
    </w:p>
    <w:p w14:paraId="08A4F599" w14:textId="65F38EF7" w:rsidR="00567F8A" w:rsidRPr="00AA0A3B" w:rsidRDefault="005B62F8" w:rsidP="00AA0A3B">
      <w:pPr>
        <w:widowControl/>
        <w:rPr>
          <w:color w:val="auto"/>
        </w:rPr>
      </w:pPr>
      <w:r>
        <w:rPr>
          <w:color w:val="auto"/>
        </w:rPr>
        <w:t>NOTE:</w:t>
      </w:r>
      <w:r w:rsidR="000F0595" w:rsidRPr="00AA0A3B">
        <w:rPr>
          <w:color w:val="auto"/>
        </w:rPr>
        <w:t xml:space="preserve"> </w:t>
      </w:r>
      <w:r w:rsidR="00DE25FE" w:rsidRPr="00AA0A3B">
        <w:rPr>
          <w:color w:val="auto"/>
        </w:rPr>
        <w:t>O</w:t>
      </w:r>
      <w:r w:rsidR="000F0595" w:rsidRPr="00AA0A3B">
        <w:rPr>
          <w:color w:val="auto"/>
        </w:rPr>
        <w:t>ne should consider adjusting the digestion volume</w:t>
      </w:r>
      <w:r w:rsidR="00DE25FE" w:rsidRPr="00AA0A3B">
        <w:rPr>
          <w:color w:val="auto"/>
        </w:rPr>
        <w:t xml:space="preserve"> according to the size of the minced skin piece</w:t>
      </w:r>
      <w:r w:rsidR="000F0595" w:rsidRPr="00AA0A3B">
        <w:rPr>
          <w:color w:val="auto"/>
        </w:rPr>
        <w:t xml:space="preserve">. Do not overload 10 mL digestion mix with too much tissue otherwise </w:t>
      </w:r>
      <w:r w:rsidR="00A704D6" w:rsidRPr="00AA0A3B">
        <w:rPr>
          <w:color w:val="auto"/>
        </w:rPr>
        <w:t>the</w:t>
      </w:r>
      <w:r w:rsidR="000F0595" w:rsidRPr="00AA0A3B">
        <w:rPr>
          <w:color w:val="auto"/>
        </w:rPr>
        <w:t xml:space="preserve"> cell</w:t>
      </w:r>
      <w:r w:rsidR="00A704D6" w:rsidRPr="00AA0A3B">
        <w:rPr>
          <w:color w:val="auto"/>
        </w:rPr>
        <w:t xml:space="preserve"> yield will be minimal.</w:t>
      </w:r>
      <w:r w:rsidR="00D54E7B" w:rsidRPr="00AA0A3B">
        <w:rPr>
          <w:color w:val="auto"/>
        </w:rPr>
        <w:t xml:space="preserve"> Less than one third of tissue </w:t>
      </w:r>
      <w:r w:rsidR="00C667AF" w:rsidRPr="00AA0A3B">
        <w:rPr>
          <w:color w:val="auto"/>
        </w:rPr>
        <w:t>within</w:t>
      </w:r>
      <w:r w:rsidR="00D54E7B" w:rsidRPr="00AA0A3B">
        <w:rPr>
          <w:color w:val="auto"/>
        </w:rPr>
        <w:t xml:space="preserve"> the </w:t>
      </w:r>
      <w:r w:rsidR="00024729" w:rsidRPr="00AA0A3B">
        <w:rPr>
          <w:color w:val="auto"/>
        </w:rPr>
        <w:t xml:space="preserve">total </w:t>
      </w:r>
      <w:r w:rsidR="00D54E7B" w:rsidRPr="00AA0A3B">
        <w:rPr>
          <w:color w:val="auto"/>
        </w:rPr>
        <w:t>volume is recommended</w:t>
      </w:r>
      <w:r w:rsidR="00C667AF" w:rsidRPr="00AA0A3B">
        <w:rPr>
          <w:color w:val="auto"/>
        </w:rPr>
        <w:t xml:space="preserve"> (1:2 w/v)</w:t>
      </w:r>
      <w:r w:rsidR="00D54E7B" w:rsidRPr="00AA0A3B">
        <w:rPr>
          <w:color w:val="auto"/>
        </w:rPr>
        <w:t>.</w:t>
      </w:r>
    </w:p>
    <w:p w14:paraId="065082DC" w14:textId="77777777" w:rsidR="00665873" w:rsidRPr="00AA0A3B" w:rsidRDefault="00665873" w:rsidP="00AA0A3B">
      <w:pPr>
        <w:widowControl/>
        <w:rPr>
          <w:color w:val="auto"/>
        </w:rPr>
      </w:pPr>
    </w:p>
    <w:p w14:paraId="0027F7BF" w14:textId="4AB12B94" w:rsidR="00665873" w:rsidRPr="0064603B" w:rsidRDefault="001F4FDD" w:rsidP="00AA0A3B">
      <w:pPr>
        <w:widowControl/>
        <w:rPr>
          <w:b/>
          <w:color w:val="auto"/>
          <w:highlight w:val="yellow"/>
        </w:rPr>
      </w:pPr>
      <w:r w:rsidRPr="0064603B">
        <w:rPr>
          <w:b/>
          <w:color w:val="auto"/>
          <w:highlight w:val="yellow"/>
        </w:rPr>
        <w:t>5</w:t>
      </w:r>
      <w:r w:rsidR="00665873" w:rsidRPr="0064603B">
        <w:rPr>
          <w:b/>
          <w:color w:val="auto"/>
          <w:highlight w:val="yellow"/>
        </w:rPr>
        <w:t>. Preparation of single cell suspension</w:t>
      </w:r>
      <w:r w:rsidR="00031ABA" w:rsidRPr="0064603B">
        <w:rPr>
          <w:b/>
          <w:color w:val="auto"/>
          <w:highlight w:val="yellow"/>
        </w:rPr>
        <w:t xml:space="preserve"> and erythrocyte lysis</w:t>
      </w:r>
    </w:p>
    <w:p w14:paraId="350B49FF" w14:textId="77777777" w:rsidR="00665873" w:rsidRPr="00AA0A3B" w:rsidRDefault="00665873" w:rsidP="00AA0A3B">
      <w:pPr>
        <w:widowControl/>
        <w:rPr>
          <w:color w:val="auto"/>
          <w:highlight w:val="yellow"/>
        </w:rPr>
      </w:pPr>
    </w:p>
    <w:p w14:paraId="230141E4" w14:textId="15B0881D" w:rsidR="00141B0A" w:rsidRPr="00AA0A3B" w:rsidRDefault="001F4FDD" w:rsidP="00AA0A3B">
      <w:pPr>
        <w:widowControl/>
        <w:rPr>
          <w:color w:val="auto"/>
        </w:rPr>
      </w:pPr>
      <w:r w:rsidRPr="00AA0A3B">
        <w:rPr>
          <w:color w:val="auto"/>
          <w:highlight w:val="yellow"/>
        </w:rPr>
        <w:t>5</w:t>
      </w:r>
      <w:r w:rsidR="00665873" w:rsidRPr="00AA0A3B">
        <w:rPr>
          <w:color w:val="auto"/>
          <w:highlight w:val="yellow"/>
        </w:rPr>
        <w:t xml:space="preserve">.1. </w:t>
      </w:r>
      <w:r w:rsidR="00141B0A" w:rsidRPr="00AA0A3B">
        <w:rPr>
          <w:color w:val="auto"/>
          <w:highlight w:val="yellow"/>
        </w:rPr>
        <w:t xml:space="preserve">Stop enzymatic </w:t>
      </w:r>
      <w:r w:rsidR="00BB0928" w:rsidRPr="00AA0A3B">
        <w:rPr>
          <w:color w:val="auto"/>
          <w:highlight w:val="yellow"/>
        </w:rPr>
        <w:t xml:space="preserve">tissue </w:t>
      </w:r>
      <w:r w:rsidR="00141B0A" w:rsidRPr="00AA0A3B">
        <w:rPr>
          <w:color w:val="auto"/>
          <w:highlight w:val="yellow"/>
        </w:rPr>
        <w:t xml:space="preserve">digestion by adding 10 mL fibroblast medium (DMEM with </w:t>
      </w:r>
      <w:r w:rsidR="00777ADF" w:rsidRPr="00AA0A3B">
        <w:rPr>
          <w:color w:val="auto"/>
          <w:highlight w:val="yellow"/>
        </w:rPr>
        <w:t>L-glutamine</w:t>
      </w:r>
      <w:r w:rsidR="00141B0A" w:rsidRPr="00AA0A3B">
        <w:rPr>
          <w:color w:val="auto"/>
          <w:highlight w:val="yellow"/>
        </w:rPr>
        <w:t>, 10 % FCS and 1 % P/S) to the digested tissue. Work on ice from here on.</w:t>
      </w:r>
      <w:r w:rsidR="00141B0A" w:rsidRPr="00AA0A3B">
        <w:rPr>
          <w:color w:val="auto"/>
        </w:rPr>
        <w:t xml:space="preserve"> </w:t>
      </w:r>
    </w:p>
    <w:p w14:paraId="0DB4387E" w14:textId="77777777" w:rsidR="00141B0A" w:rsidRPr="00AA0A3B" w:rsidRDefault="00141B0A" w:rsidP="00AA0A3B">
      <w:pPr>
        <w:widowControl/>
        <w:rPr>
          <w:color w:val="auto"/>
        </w:rPr>
      </w:pPr>
    </w:p>
    <w:p w14:paraId="41439ACC" w14:textId="77777777" w:rsidR="0064603B" w:rsidRDefault="001F4FDD" w:rsidP="00AA0A3B">
      <w:pPr>
        <w:widowControl/>
        <w:rPr>
          <w:color w:val="auto"/>
          <w:highlight w:val="yellow"/>
        </w:rPr>
      </w:pPr>
      <w:r w:rsidRPr="00AA0A3B">
        <w:rPr>
          <w:color w:val="auto"/>
          <w:highlight w:val="yellow"/>
        </w:rPr>
        <w:t>5</w:t>
      </w:r>
      <w:r w:rsidR="00141B0A" w:rsidRPr="00AA0A3B">
        <w:rPr>
          <w:color w:val="auto"/>
          <w:highlight w:val="yellow"/>
        </w:rPr>
        <w:t>.</w:t>
      </w:r>
      <w:r w:rsidR="0090062B" w:rsidRPr="00AA0A3B">
        <w:rPr>
          <w:color w:val="auto"/>
          <w:highlight w:val="yellow"/>
        </w:rPr>
        <w:t>2</w:t>
      </w:r>
      <w:r w:rsidR="00141B0A" w:rsidRPr="00AA0A3B">
        <w:rPr>
          <w:color w:val="auto"/>
          <w:highlight w:val="yellow"/>
        </w:rPr>
        <w:t>. Pour the content</w:t>
      </w:r>
      <w:r w:rsidR="0064603B">
        <w:rPr>
          <w:color w:val="auto"/>
          <w:highlight w:val="yellow"/>
        </w:rPr>
        <w:t>s</w:t>
      </w:r>
      <w:r w:rsidR="00DE25FE" w:rsidRPr="00AA0A3B">
        <w:rPr>
          <w:color w:val="auto"/>
          <w:highlight w:val="yellow"/>
        </w:rPr>
        <w:t xml:space="preserve"> of </w:t>
      </w:r>
      <w:r w:rsidR="0064603B">
        <w:rPr>
          <w:color w:val="auto"/>
          <w:highlight w:val="yellow"/>
        </w:rPr>
        <w:t xml:space="preserve">each </w:t>
      </w:r>
      <w:r w:rsidR="00DE25FE" w:rsidRPr="00AA0A3B">
        <w:rPr>
          <w:color w:val="auto"/>
          <w:highlight w:val="yellow"/>
        </w:rPr>
        <w:t>tube</w:t>
      </w:r>
      <w:r w:rsidR="00141B0A" w:rsidRPr="00AA0A3B">
        <w:rPr>
          <w:color w:val="auto"/>
          <w:highlight w:val="yellow"/>
        </w:rPr>
        <w:t xml:space="preserve"> through a regular</w:t>
      </w:r>
      <w:r w:rsidR="00DE25FE" w:rsidRPr="00AA0A3B">
        <w:rPr>
          <w:color w:val="auto"/>
          <w:highlight w:val="yellow"/>
        </w:rPr>
        <w:t xml:space="preserve"> sterile</w:t>
      </w:r>
      <w:r w:rsidR="00141B0A" w:rsidRPr="00AA0A3B">
        <w:rPr>
          <w:color w:val="auto"/>
          <w:highlight w:val="yellow"/>
        </w:rPr>
        <w:t xml:space="preserve"> stainless tea strainer </w:t>
      </w:r>
      <w:r w:rsidR="00BB0928" w:rsidRPr="00AA0A3B">
        <w:rPr>
          <w:color w:val="auto"/>
          <w:highlight w:val="yellow"/>
        </w:rPr>
        <w:t>and collect</w:t>
      </w:r>
      <w:r w:rsidR="000F5EFD" w:rsidRPr="00AA0A3B">
        <w:rPr>
          <w:color w:val="auto"/>
          <w:highlight w:val="yellow"/>
        </w:rPr>
        <w:t xml:space="preserve"> cell </w:t>
      </w:r>
      <w:r w:rsidR="00141B0A" w:rsidRPr="00AA0A3B">
        <w:rPr>
          <w:color w:val="auto"/>
          <w:highlight w:val="yellow"/>
        </w:rPr>
        <w:t xml:space="preserve">suspension in a clean </w:t>
      </w:r>
      <w:r w:rsidR="0064603B">
        <w:rPr>
          <w:color w:val="auto"/>
          <w:highlight w:val="yellow"/>
        </w:rPr>
        <w:t>P</w:t>
      </w:r>
      <w:r w:rsidR="00141B0A" w:rsidRPr="00AA0A3B">
        <w:rPr>
          <w:color w:val="auto"/>
          <w:highlight w:val="yellow"/>
        </w:rPr>
        <w:t xml:space="preserve">etri dish. Wash the strainer with medium and </w:t>
      </w:r>
      <w:r w:rsidR="000660D7" w:rsidRPr="00AA0A3B">
        <w:rPr>
          <w:color w:val="auto"/>
          <w:highlight w:val="yellow"/>
        </w:rPr>
        <w:t>mash</w:t>
      </w:r>
      <w:r w:rsidR="00141B0A" w:rsidRPr="00AA0A3B">
        <w:rPr>
          <w:color w:val="auto"/>
          <w:highlight w:val="yellow"/>
        </w:rPr>
        <w:t xml:space="preserve"> undigested </w:t>
      </w:r>
      <w:r w:rsidR="0064603B">
        <w:rPr>
          <w:color w:val="auto"/>
          <w:highlight w:val="yellow"/>
        </w:rPr>
        <w:t>tissue</w:t>
      </w:r>
      <w:r w:rsidR="00141B0A" w:rsidRPr="00AA0A3B">
        <w:rPr>
          <w:color w:val="auto"/>
          <w:highlight w:val="yellow"/>
        </w:rPr>
        <w:t xml:space="preserve"> pieces with the edge of a syringe</w:t>
      </w:r>
      <w:r w:rsidR="00DE25FE" w:rsidRPr="00AA0A3B">
        <w:rPr>
          <w:color w:val="auto"/>
          <w:highlight w:val="yellow"/>
        </w:rPr>
        <w:t>-plunger</w:t>
      </w:r>
      <w:r w:rsidR="00141B0A" w:rsidRPr="00AA0A3B">
        <w:rPr>
          <w:color w:val="auto"/>
          <w:highlight w:val="yellow"/>
        </w:rPr>
        <w:t xml:space="preserve">. </w:t>
      </w:r>
    </w:p>
    <w:p w14:paraId="6C9C368A" w14:textId="77777777" w:rsidR="0064603B" w:rsidRDefault="0064603B" w:rsidP="00AA0A3B">
      <w:pPr>
        <w:widowControl/>
        <w:rPr>
          <w:color w:val="auto"/>
          <w:highlight w:val="yellow"/>
        </w:rPr>
      </w:pPr>
    </w:p>
    <w:p w14:paraId="3CB78882" w14:textId="29D4E0C7" w:rsidR="00665873" w:rsidRPr="00AA0A3B" w:rsidRDefault="0064603B" w:rsidP="00AA0A3B">
      <w:pPr>
        <w:widowControl/>
        <w:rPr>
          <w:color w:val="auto"/>
        </w:rPr>
      </w:pPr>
      <w:r>
        <w:rPr>
          <w:color w:val="auto"/>
          <w:highlight w:val="yellow"/>
        </w:rPr>
        <w:t xml:space="preserve">5.3. </w:t>
      </w:r>
      <w:r w:rsidR="000660D7" w:rsidRPr="00AA0A3B">
        <w:rPr>
          <w:color w:val="auto"/>
          <w:highlight w:val="yellow"/>
        </w:rPr>
        <w:t>Afterwards</w:t>
      </w:r>
      <w:r>
        <w:rPr>
          <w:color w:val="auto"/>
          <w:highlight w:val="yellow"/>
        </w:rPr>
        <w:t>,</w:t>
      </w:r>
      <w:r w:rsidR="000660D7" w:rsidRPr="00AA0A3B">
        <w:rPr>
          <w:color w:val="auto"/>
          <w:highlight w:val="yellow"/>
        </w:rPr>
        <w:t xml:space="preserve"> </w:t>
      </w:r>
      <w:r w:rsidR="00BB0928" w:rsidRPr="00AA0A3B">
        <w:rPr>
          <w:color w:val="auto"/>
          <w:highlight w:val="yellow"/>
        </w:rPr>
        <w:t>pipette</w:t>
      </w:r>
      <w:r w:rsidR="00693E7B" w:rsidRPr="00AA0A3B">
        <w:rPr>
          <w:color w:val="auto"/>
          <w:highlight w:val="yellow"/>
        </w:rPr>
        <w:t xml:space="preserve"> </w:t>
      </w:r>
      <w:r w:rsidR="000660D7" w:rsidRPr="00AA0A3B">
        <w:rPr>
          <w:color w:val="auto"/>
          <w:highlight w:val="yellow"/>
        </w:rPr>
        <w:t>collected cell suspension through a 70 µm cell strainer into a 50 mL tube.</w:t>
      </w:r>
      <w:r w:rsidR="00C64614" w:rsidRPr="00AA0A3B">
        <w:rPr>
          <w:color w:val="auto"/>
          <w:highlight w:val="yellow"/>
        </w:rPr>
        <w:t xml:space="preserve"> Rinse the cell strainer with medium and collect flow through into the same tube.</w:t>
      </w:r>
      <w:r w:rsidR="00C64614" w:rsidRPr="00AA0A3B">
        <w:rPr>
          <w:color w:val="auto"/>
        </w:rPr>
        <w:t xml:space="preserve"> </w:t>
      </w:r>
    </w:p>
    <w:p w14:paraId="5178243F" w14:textId="77777777" w:rsidR="00031ABA" w:rsidRPr="00AA0A3B" w:rsidRDefault="00031ABA" w:rsidP="00AA0A3B">
      <w:pPr>
        <w:widowControl/>
        <w:rPr>
          <w:color w:val="auto"/>
        </w:rPr>
      </w:pPr>
    </w:p>
    <w:p w14:paraId="679B10E1" w14:textId="75403DED" w:rsidR="00031ABA" w:rsidRPr="00AA0A3B" w:rsidRDefault="001F4FDD" w:rsidP="00AA0A3B">
      <w:pPr>
        <w:widowControl/>
        <w:rPr>
          <w:color w:val="auto"/>
        </w:rPr>
      </w:pPr>
      <w:r w:rsidRPr="00AA0A3B">
        <w:rPr>
          <w:color w:val="auto"/>
          <w:highlight w:val="yellow"/>
        </w:rPr>
        <w:t>5</w:t>
      </w:r>
      <w:r w:rsidR="00031ABA" w:rsidRPr="00AA0A3B">
        <w:rPr>
          <w:color w:val="auto"/>
          <w:highlight w:val="yellow"/>
        </w:rPr>
        <w:t>.</w:t>
      </w:r>
      <w:r w:rsidR="0064603B">
        <w:rPr>
          <w:color w:val="auto"/>
          <w:highlight w:val="yellow"/>
        </w:rPr>
        <w:t>4</w:t>
      </w:r>
      <w:r w:rsidR="00031ABA" w:rsidRPr="00AA0A3B">
        <w:rPr>
          <w:color w:val="auto"/>
          <w:highlight w:val="yellow"/>
        </w:rPr>
        <w:t xml:space="preserve">. Centrifuge tubes at 500 x g at 4 °C for 10 min. </w:t>
      </w:r>
      <w:r w:rsidR="0042186E" w:rsidRPr="00AA0A3B">
        <w:rPr>
          <w:color w:val="auto"/>
          <w:highlight w:val="yellow"/>
        </w:rPr>
        <w:t>Remove and discard</w:t>
      </w:r>
      <w:r w:rsidR="000F5EFD" w:rsidRPr="00AA0A3B">
        <w:rPr>
          <w:color w:val="auto"/>
          <w:highlight w:val="yellow"/>
        </w:rPr>
        <w:t xml:space="preserve"> </w:t>
      </w:r>
      <w:r w:rsidR="00BB0928" w:rsidRPr="00AA0A3B">
        <w:rPr>
          <w:color w:val="auto"/>
          <w:highlight w:val="yellow"/>
        </w:rPr>
        <w:t>supernatant and wash</w:t>
      </w:r>
      <w:r w:rsidR="00031ABA" w:rsidRPr="00AA0A3B">
        <w:rPr>
          <w:color w:val="auto"/>
          <w:highlight w:val="yellow"/>
        </w:rPr>
        <w:t xml:space="preserve"> cell pellet with 5 mL fibroblast medium. Repeat </w:t>
      </w:r>
      <w:r w:rsidR="0064603B">
        <w:rPr>
          <w:color w:val="auto"/>
          <w:highlight w:val="yellow"/>
        </w:rPr>
        <w:t xml:space="preserve">the </w:t>
      </w:r>
      <w:r w:rsidR="00031ABA" w:rsidRPr="00AA0A3B">
        <w:rPr>
          <w:color w:val="auto"/>
          <w:highlight w:val="yellow"/>
        </w:rPr>
        <w:t>centrifugation step.</w:t>
      </w:r>
      <w:r w:rsidR="00031ABA" w:rsidRPr="00AA0A3B">
        <w:rPr>
          <w:color w:val="auto"/>
        </w:rPr>
        <w:t xml:space="preserve"> </w:t>
      </w:r>
    </w:p>
    <w:p w14:paraId="6474E356" w14:textId="77777777" w:rsidR="00031ABA" w:rsidRPr="00AA0A3B" w:rsidRDefault="00031ABA" w:rsidP="00AA0A3B">
      <w:pPr>
        <w:widowControl/>
        <w:rPr>
          <w:color w:val="auto"/>
        </w:rPr>
      </w:pPr>
    </w:p>
    <w:p w14:paraId="121940CC" w14:textId="64350416" w:rsidR="0064603B" w:rsidRDefault="001F4FDD" w:rsidP="00AA0A3B">
      <w:pPr>
        <w:widowControl/>
        <w:rPr>
          <w:color w:val="auto"/>
          <w:highlight w:val="yellow"/>
        </w:rPr>
      </w:pPr>
      <w:r w:rsidRPr="00AA0A3B">
        <w:rPr>
          <w:color w:val="auto"/>
          <w:highlight w:val="yellow"/>
        </w:rPr>
        <w:lastRenderedPageBreak/>
        <w:t>5</w:t>
      </w:r>
      <w:r w:rsidR="00031ABA" w:rsidRPr="00AA0A3B">
        <w:rPr>
          <w:color w:val="auto"/>
          <w:highlight w:val="yellow"/>
        </w:rPr>
        <w:t>.</w:t>
      </w:r>
      <w:r w:rsidR="0064603B">
        <w:rPr>
          <w:color w:val="auto"/>
          <w:highlight w:val="yellow"/>
        </w:rPr>
        <w:t>5.</w:t>
      </w:r>
      <w:r w:rsidR="00031ABA" w:rsidRPr="00AA0A3B">
        <w:rPr>
          <w:color w:val="auto"/>
          <w:highlight w:val="yellow"/>
        </w:rPr>
        <w:t xml:space="preserve"> </w:t>
      </w:r>
      <w:r w:rsidR="0042186E" w:rsidRPr="00AA0A3B">
        <w:rPr>
          <w:color w:val="auto"/>
          <w:highlight w:val="yellow"/>
        </w:rPr>
        <w:t xml:space="preserve">Remove and discard </w:t>
      </w:r>
      <w:r w:rsidR="0064603B">
        <w:rPr>
          <w:color w:val="auto"/>
          <w:highlight w:val="yellow"/>
        </w:rPr>
        <w:t xml:space="preserve">the </w:t>
      </w:r>
      <w:r w:rsidR="00031ABA" w:rsidRPr="00AA0A3B">
        <w:rPr>
          <w:color w:val="auto"/>
          <w:highlight w:val="yellow"/>
        </w:rPr>
        <w:t xml:space="preserve">supernatant and resuspend the pellet in 1 mL self-made ACK </w:t>
      </w:r>
      <w:r w:rsidR="008A514E">
        <w:rPr>
          <w:color w:val="auto"/>
          <w:highlight w:val="yellow"/>
        </w:rPr>
        <w:t xml:space="preserve">erythrocyte </w:t>
      </w:r>
      <w:r w:rsidR="0064603B">
        <w:rPr>
          <w:color w:val="auto"/>
          <w:highlight w:val="yellow"/>
        </w:rPr>
        <w:t>l</w:t>
      </w:r>
      <w:r w:rsidR="00031ABA" w:rsidRPr="00AA0A3B">
        <w:rPr>
          <w:color w:val="auto"/>
          <w:highlight w:val="yellow"/>
        </w:rPr>
        <w:t>ysis buffer</w:t>
      </w:r>
      <w:r w:rsidR="00777ADF" w:rsidRPr="00AA0A3B">
        <w:rPr>
          <w:color w:val="auto"/>
          <w:highlight w:val="yellow"/>
        </w:rPr>
        <w:t xml:space="preserve"> (0.15 M NH</w:t>
      </w:r>
      <w:r w:rsidR="00777ADF" w:rsidRPr="00AA0A3B">
        <w:rPr>
          <w:color w:val="auto"/>
          <w:highlight w:val="yellow"/>
          <w:vertAlign w:val="subscript"/>
        </w:rPr>
        <w:t>4</w:t>
      </w:r>
      <w:r w:rsidR="00777ADF" w:rsidRPr="00AA0A3B">
        <w:rPr>
          <w:color w:val="auto"/>
          <w:highlight w:val="yellow"/>
        </w:rPr>
        <w:t>Cl, 10 mM KHCO</w:t>
      </w:r>
      <w:r w:rsidR="00777ADF" w:rsidRPr="00AA0A3B">
        <w:rPr>
          <w:color w:val="auto"/>
          <w:highlight w:val="yellow"/>
          <w:vertAlign w:val="subscript"/>
        </w:rPr>
        <w:t>3</w:t>
      </w:r>
      <w:r w:rsidR="00777ADF" w:rsidRPr="00AA0A3B">
        <w:rPr>
          <w:color w:val="auto"/>
          <w:highlight w:val="yellow"/>
        </w:rPr>
        <w:t>, 0.1 mM Na</w:t>
      </w:r>
      <w:r w:rsidR="00777ADF" w:rsidRPr="00AA0A3B">
        <w:rPr>
          <w:color w:val="auto"/>
          <w:highlight w:val="yellow"/>
          <w:vertAlign w:val="subscript"/>
        </w:rPr>
        <w:t>2</w:t>
      </w:r>
      <w:r w:rsidR="00777ADF" w:rsidRPr="00AA0A3B">
        <w:rPr>
          <w:color w:val="auto"/>
          <w:highlight w:val="yellow"/>
        </w:rPr>
        <w:t>EDTA; pH 7.2</w:t>
      </w:r>
      <w:r w:rsidR="0064603B" w:rsidRPr="0064603B">
        <w:rPr>
          <w:color w:val="auto"/>
          <w:highlight w:val="yellow"/>
        </w:rPr>
        <w:t>‒</w:t>
      </w:r>
      <w:r w:rsidR="00777ADF" w:rsidRPr="00AA0A3B">
        <w:rPr>
          <w:color w:val="auto"/>
          <w:highlight w:val="yellow"/>
        </w:rPr>
        <w:t>7.4)</w:t>
      </w:r>
      <w:r w:rsidR="00031ABA" w:rsidRPr="00AA0A3B">
        <w:rPr>
          <w:color w:val="auto"/>
          <w:highlight w:val="yellow"/>
        </w:rPr>
        <w:t xml:space="preserve">. Leave </w:t>
      </w:r>
      <w:r w:rsidR="00693E7B" w:rsidRPr="00AA0A3B">
        <w:rPr>
          <w:color w:val="auto"/>
          <w:highlight w:val="yellow"/>
        </w:rPr>
        <w:t xml:space="preserve">cells in lysis buffer </w:t>
      </w:r>
      <w:r w:rsidR="00031ABA" w:rsidRPr="00AA0A3B">
        <w:rPr>
          <w:color w:val="auto"/>
          <w:highlight w:val="yellow"/>
        </w:rPr>
        <w:t xml:space="preserve">for </w:t>
      </w:r>
      <w:r w:rsidR="005661C4" w:rsidRPr="00AA0A3B">
        <w:rPr>
          <w:color w:val="auto"/>
          <w:highlight w:val="yellow"/>
        </w:rPr>
        <w:t xml:space="preserve">approximately </w:t>
      </w:r>
      <w:r w:rsidR="00031ABA" w:rsidRPr="00AA0A3B">
        <w:rPr>
          <w:color w:val="auto"/>
          <w:highlight w:val="yellow"/>
        </w:rPr>
        <w:t xml:space="preserve">1 min at </w:t>
      </w:r>
      <w:r w:rsidR="005661C4" w:rsidRPr="00AA0A3B">
        <w:rPr>
          <w:color w:val="auto"/>
          <w:highlight w:val="yellow"/>
        </w:rPr>
        <w:t xml:space="preserve">ambient </w:t>
      </w:r>
      <w:r w:rsidR="00031ABA" w:rsidRPr="00AA0A3B">
        <w:rPr>
          <w:color w:val="auto"/>
          <w:highlight w:val="yellow"/>
        </w:rPr>
        <w:t>temperature (</w:t>
      </w:r>
      <w:r w:rsidR="005661C4" w:rsidRPr="00AA0A3B">
        <w:rPr>
          <w:color w:val="auto"/>
          <w:highlight w:val="yellow"/>
        </w:rPr>
        <w:t>20</w:t>
      </w:r>
      <w:r w:rsidR="0064603B" w:rsidRPr="0064603B">
        <w:rPr>
          <w:color w:val="auto"/>
          <w:highlight w:val="yellow"/>
        </w:rPr>
        <w:t>‒</w:t>
      </w:r>
      <w:r w:rsidR="005661C4" w:rsidRPr="00AA0A3B">
        <w:rPr>
          <w:color w:val="auto"/>
          <w:highlight w:val="yellow"/>
        </w:rPr>
        <w:t>22</w:t>
      </w:r>
      <w:r w:rsidR="00777ADF" w:rsidRPr="00AA0A3B">
        <w:rPr>
          <w:color w:val="auto"/>
          <w:highlight w:val="yellow"/>
        </w:rPr>
        <w:t xml:space="preserve"> °C</w:t>
      </w:r>
      <w:r w:rsidR="00031ABA" w:rsidRPr="00AA0A3B">
        <w:rPr>
          <w:color w:val="auto"/>
          <w:highlight w:val="yellow"/>
        </w:rPr>
        <w:t xml:space="preserve">). </w:t>
      </w:r>
    </w:p>
    <w:p w14:paraId="619A72E0" w14:textId="77777777" w:rsidR="0064603B" w:rsidRDefault="0064603B" w:rsidP="00AA0A3B">
      <w:pPr>
        <w:widowControl/>
        <w:rPr>
          <w:color w:val="auto"/>
          <w:highlight w:val="yellow"/>
        </w:rPr>
      </w:pPr>
    </w:p>
    <w:p w14:paraId="33E6E890" w14:textId="0F428F96" w:rsidR="0064603B" w:rsidRDefault="0064603B" w:rsidP="00AA0A3B">
      <w:pPr>
        <w:widowControl/>
        <w:rPr>
          <w:color w:val="auto"/>
          <w:highlight w:val="yellow"/>
        </w:rPr>
      </w:pPr>
      <w:r>
        <w:rPr>
          <w:color w:val="auto"/>
          <w:highlight w:val="yellow"/>
        </w:rPr>
        <w:t>5.6. S</w:t>
      </w:r>
      <w:r w:rsidR="007525FE" w:rsidRPr="00AA0A3B">
        <w:rPr>
          <w:color w:val="auto"/>
          <w:highlight w:val="yellow"/>
        </w:rPr>
        <w:t>top lysis by a</w:t>
      </w:r>
      <w:r w:rsidR="00F7546C" w:rsidRPr="00AA0A3B">
        <w:rPr>
          <w:color w:val="auto"/>
          <w:highlight w:val="yellow"/>
        </w:rPr>
        <w:t xml:space="preserve">dding 9 mL </w:t>
      </w:r>
      <w:r>
        <w:rPr>
          <w:color w:val="auto"/>
          <w:highlight w:val="yellow"/>
        </w:rPr>
        <w:t xml:space="preserve">of </w:t>
      </w:r>
      <w:r w:rsidR="00F7546C" w:rsidRPr="00AA0A3B">
        <w:rPr>
          <w:color w:val="auto"/>
          <w:highlight w:val="yellow"/>
        </w:rPr>
        <w:t>1x</w:t>
      </w:r>
      <w:r>
        <w:rPr>
          <w:color w:val="auto"/>
          <w:highlight w:val="yellow"/>
        </w:rPr>
        <w:t xml:space="preserve"> </w:t>
      </w:r>
      <w:r w:rsidR="00F7546C" w:rsidRPr="00AA0A3B">
        <w:rPr>
          <w:color w:val="auto"/>
          <w:highlight w:val="yellow"/>
        </w:rPr>
        <w:t>PBS with 10% FCS and centrifuge the tubes again at 500 x g at 4 °C for 5 min</w:t>
      </w:r>
      <w:r w:rsidR="008A514E">
        <w:rPr>
          <w:color w:val="auto"/>
          <w:highlight w:val="yellow"/>
        </w:rPr>
        <w:t>.</w:t>
      </w:r>
      <w:r w:rsidR="00D71727">
        <w:rPr>
          <w:color w:val="auto"/>
          <w:highlight w:val="yellow"/>
        </w:rPr>
        <w:t xml:space="preserve"> Discard the supernatant.</w:t>
      </w:r>
    </w:p>
    <w:p w14:paraId="2D3BC8EB" w14:textId="479B007C" w:rsidR="00031ABA" w:rsidRPr="00AA0A3B" w:rsidRDefault="005661C4" w:rsidP="00AA0A3B">
      <w:pPr>
        <w:widowControl/>
        <w:rPr>
          <w:color w:val="auto"/>
        </w:rPr>
      </w:pPr>
      <w:r w:rsidRPr="00AA0A3B">
        <w:rPr>
          <w:color w:val="auto"/>
        </w:rPr>
        <w:t xml:space="preserve"> </w:t>
      </w:r>
    </w:p>
    <w:p w14:paraId="39446634" w14:textId="640D9982" w:rsidR="00960BA4" w:rsidRPr="00AA0A3B" w:rsidRDefault="005661C4" w:rsidP="00AA0A3B">
      <w:pPr>
        <w:widowControl/>
        <w:rPr>
          <w:color w:val="auto"/>
        </w:rPr>
      </w:pPr>
      <w:r w:rsidRPr="00AA0A3B">
        <w:rPr>
          <w:color w:val="auto"/>
        </w:rPr>
        <w:t xml:space="preserve">CAUTION: The </w:t>
      </w:r>
      <w:r w:rsidR="008A514E">
        <w:rPr>
          <w:color w:val="auto"/>
        </w:rPr>
        <w:t xml:space="preserve">incubation </w:t>
      </w:r>
      <w:r w:rsidRPr="00AA0A3B">
        <w:rPr>
          <w:color w:val="auto"/>
        </w:rPr>
        <w:t xml:space="preserve">time </w:t>
      </w:r>
      <w:r w:rsidR="008A514E">
        <w:rPr>
          <w:color w:val="auto"/>
        </w:rPr>
        <w:t>in</w:t>
      </w:r>
      <w:r w:rsidRPr="00AA0A3B">
        <w:rPr>
          <w:color w:val="auto"/>
        </w:rPr>
        <w:t xml:space="preserve"> erythrocyte lysis may be adjusted if the lysis seems incomplete (red pellet). </w:t>
      </w:r>
      <w:r w:rsidRPr="00AA0A3B">
        <w:t xml:space="preserve">However, </w:t>
      </w:r>
      <w:r w:rsidRPr="00AA0A3B">
        <w:rPr>
          <w:color w:val="auto"/>
        </w:rPr>
        <w:t>do not leave the cells in erythrocyte lysis buffer for too long to avoid lysis of fibroblasts and immune cells.</w:t>
      </w:r>
    </w:p>
    <w:p w14:paraId="3DF23169" w14:textId="77777777" w:rsidR="000660D7" w:rsidRPr="00AA0A3B" w:rsidRDefault="000660D7" w:rsidP="00AA0A3B">
      <w:pPr>
        <w:widowControl/>
        <w:rPr>
          <w:color w:val="auto"/>
        </w:rPr>
      </w:pPr>
    </w:p>
    <w:p w14:paraId="1BFE128B" w14:textId="031EEBB9" w:rsidR="00567F8A" w:rsidRPr="008A514E" w:rsidRDefault="001F4FDD" w:rsidP="00AA0A3B">
      <w:pPr>
        <w:widowControl/>
        <w:rPr>
          <w:b/>
          <w:color w:val="auto"/>
          <w:highlight w:val="yellow"/>
        </w:rPr>
      </w:pPr>
      <w:r w:rsidRPr="008A514E">
        <w:rPr>
          <w:b/>
          <w:color w:val="auto"/>
          <w:highlight w:val="yellow"/>
        </w:rPr>
        <w:t>6</w:t>
      </w:r>
      <w:r w:rsidR="00C91A5D" w:rsidRPr="008A514E">
        <w:rPr>
          <w:b/>
          <w:color w:val="auto"/>
          <w:highlight w:val="yellow"/>
        </w:rPr>
        <w:t>.</w:t>
      </w:r>
      <w:r w:rsidR="00F7546C" w:rsidRPr="008A514E">
        <w:rPr>
          <w:b/>
          <w:color w:val="auto"/>
          <w:highlight w:val="yellow"/>
        </w:rPr>
        <w:t xml:space="preserve"> Blocking and </w:t>
      </w:r>
      <w:r w:rsidR="00934509" w:rsidRPr="008A514E">
        <w:rPr>
          <w:b/>
          <w:color w:val="auto"/>
          <w:highlight w:val="yellow"/>
        </w:rPr>
        <w:t>s</w:t>
      </w:r>
      <w:r w:rsidR="00F7546C" w:rsidRPr="008A514E">
        <w:rPr>
          <w:b/>
          <w:color w:val="auto"/>
          <w:highlight w:val="yellow"/>
        </w:rPr>
        <w:t>taining fibroblasts for FACS</w:t>
      </w:r>
    </w:p>
    <w:p w14:paraId="2F7D7605" w14:textId="77777777" w:rsidR="00F7546C" w:rsidRPr="00AA0A3B" w:rsidRDefault="00F7546C" w:rsidP="00AA0A3B">
      <w:pPr>
        <w:widowControl/>
        <w:rPr>
          <w:color w:val="auto"/>
          <w:highlight w:val="yellow"/>
        </w:rPr>
      </w:pPr>
    </w:p>
    <w:p w14:paraId="2F400350" w14:textId="72E71BC6" w:rsidR="000E58A8" w:rsidRPr="00AA0A3B" w:rsidRDefault="001F4FDD" w:rsidP="00AA0A3B">
      <w:pPr>
        <w:widowControl/>
        <w:rPr>
          <w:color w:val="auto"/>
        </w:rPr>
      </w:pPr>
      <w:r w:rsidRPr="00AA0A3B">
        <w:rPr>
          <w:color w:val="auto"/>
          <w:highlight w:val="yellow"/>
        </w:rPr>
        <w:t>6</w:t>
      </w:r>
      <w:r w:rsidR="00F7546C" w:rsidRPr="00AA0A3B">
        <w:rPr>
          <w:color w:val="auto"/>
          <w:highlight w:val="yellow"/>
        </w:rPr>
        <w:t xml:space="preserve">.1. </w:t>
      </w:r>
      <w:r w:rsidR="000E58A8" w:rsidRPr="00AA0A3B">
        <w:rPr>
          <w:color w:val="auto"/>
          <w:highlight w:val="yellow"/>
        </w:rPr>
        <w:t>P</w:t>
      </w:r>
      <w:r w:rsidR="00244BE7" w:rsidRPr="00AA0A3B">
        <w:rPr>
          <w:color w:val="auto"/>
          <w:highlight w:val="yellow"/>
        </w:rPr>
        <w:t xml:space="preserve">repare </w:t>
      </w:r>
      <w:r w:rsidR="000E58A8" w:rsidRPr="00AA0A3B">
        <w:rPr>
          <w:color w:val="auto"/>
          <w:highlight w:val="yellow"/>
        </w:rPr>
        <w:t xml:space="preserve">5 µL </w:t>
      </w:r>
      <w:r w:rsidR="008A514E">
        <w:rPr>
          <w:color w:val="auto"/>
          <w:highlight w:val="yellow"/>
        </w:rPr>
        <w:t xml:space="preserve">of </w:t>
      </w:r>
      <w:r w:rsidR="000E58A8" w:rsidRPr="00AA0A3B">
        <w:rPr>
          <w:color w:val="auto"/>
          <w:highlight w:val="yellow"/>
        </w:rPr>
        <w:t>human Fc</w:t>
      </w:r>
      <w:r w:rsidR="008A514E">
        <w:rPr>
          <w:color w:val="auto"/>
          <w:highlight w:val="yellow"/>
        </w:rPr>
        <w:t>-</w:t>
      </w:r>
      <w:r w:rsidR="000E58A8" w:rsidRPr="00AA0A3B">
        <w:rPr>
          <w:color w:val="auto"/>
          <w:highlight w:val="yellow"/>
        </w:rPr>
        <w:t xml:space="preserve">receptor blocking solution in 100 µL </w:t>
      </w:r>
      <w:r w:rsidR="008A514E">
        <w:rPr>
          <w:color w:val="auto"/>
          <w:highlight w:val="yellow"/>
        </w:rPr>
        <w:t xml:space="preserve">of </w:t>
      </w:r>
      <w:r w:rsidR="000E58A8" w:rsidRPr="00AA0A3B">
        <w:rPr>
          <w:color w:val="auto"/>
          <w:highlight w:val="yellow"/>
        </w:rPr>
        <w:t>1x</w:t>
      </w:r>
      <w:r w:rsidR="008A514E">
        <w:rPr>
          <w:color w:val="auto"/>
          <w:highlight w:val="yellow"/>
        </w:rPr>
        <w:t xml:space="preserve"> </w:t>
      </w:r>
      <w:r w:rsidR="000E58A8" w:rsidRPr="00AA0A3B">
        <w:rPr>
          <w:color w:val="auto"/>
          <w:highlight w:val="yellow"/>
        </w:rPr>
        <w:t xml:space="preserve">PBS with 10% FCS and resuspend cells in 100 µL </w:t>
      </w:r>
      <w:r w:rsidR="008A514E">
        <w:rPr>
          <w:color w:val="auto"/>
          <w:highlight w:val="yellow"/>
        </w:rPr>
        <w:t xml:space="preserve">of </w:t>
      </w:r>
      <w:r w:rsidR="000E58A8" w:rsidRPr="00AA0A3B">
        <w:rPr>
          <w:color w:val="auto"/>
          <w:highlight w:val="yellow"/>
        </w:rPr>
        <w:t xml:space="preserve">human Fc </w:t>
      </w:r>
      <w:r w:rsidR="008A514E">
        <w:rPr>
          <w:color w:val="auto"/>
          <w:highlight w:val="yellow"/>
        </w:rPr>
        <w:t>b</w:t>
      </w:r>
      <w:r w:rsidR="000E58A8" w:rsidRPr="00AA0A3B">
        <w:rPr>
          <w:color w:val="auto"/>
          <w:highlight w:val="yellow"/>
        </w:rPr>
        <w:t>locker. Incubate on ice for 10 min.</w:t>
      </w:r>
      <w:r w:rsidR="000E58A8" w:rsidRPr="00AA0A3B">
        <w:rPr>
          <w:color w:val="auto"/>
        </w:rPr>
        <w:t xml:space="preserve"> </w:t>
      </w:r>
    </w:p>
    <w:p w14:paraId="67AD02BE" w14:textId="77777777" w:rsidR="00244BE7" w:rsidRPr="00AA0A3B" w:rsidRDefault="00244BE7" w:rsidP="00AA0A3B">
      <w:pPr>
        <w:widowControl/>
        <w:rPr>
          <w:color w:val="auto"/>
        </w:rPr>
      </w:pPr>
    </w:p>
    <w:p w14:paraId="53B901CB" w14:textId="2436619C" w:rsidR="00244BE7" w:rsidRPr="00AA0A3B" w:rsidRDefault="001F4FDD" w:rsidP="00AA0A3B">
      <w:pPr>
        <w:widowControl/>
        <w:rPr>
          <w:color w:val="auto"/>
        </w:rPr>
      </w:pPr>
      <w:r w:rsidRPr="00AA0A3B">
        <w:rPr>
          <w:color w:val="auto"/>
        </w:rPr>
        <w:t>6</w:t>
      </w:r>
      <w:r w:rsidR="00244BE7" w:rsidRPr="00AA0A3B">
        <w:rPr>
          <w:color w:val="auto"/>
        </w:rPr>
        <w:t>.</w:t>
      </w:r>
      <w:r w:rsidR="006F5475" w:rsidRPr="00AA0A3B">
        <w:rPr>
          <w:color w:val="auto"/>
        </w:rPr>
        <w:t>2.</w:t>
      </w:r>
      <w:r w:rsidR="00244BE7" w:rsidRPr="00AA0A3B">
        <w:rPr>
          <w:color w:val="auto"/>
        </w:rPr>
        <w:t xml:space="preserve"> Design a FACS staining panel </w:t>
      </w:r>
      <w:r w:rsidR="002E3E34" w:rsidRPr="00AA0A3B">
        <w:rPr>
          <w:color w:val="auto"/>
        </w:rPr>
        <w:t>to</w:t>
      </w:r>
      <w:r w:rsidR="00244BE7" w:rsidRPr="00AA0A3B">
        <w:rPr>
          <w:color w:val="auto"/>
        </w:rPr>
        <w:t xml:space="preserve"> stain human dermal fibroblasts. Mix anti-human FAP APC (1:20), anti-human CD90 </w:t>
      </w:r>
      <w:r w:rsidR="009A448E" w:rsidRPr="00AA0A3B">
        <w:rPr>
          <w:color w:val="auto"/>
        </w:rPr>
        <w:t>AF700 (1:3</w:t>
      </w:r>
      <w:r w:rsidR="00244BE7" w:rsidRPr="00AA0A3B">
        <w:rPr>
          <w:color w:val="auto"/>
        </w:rPr>
        <w:t xml:space="preserve">0), anti-human E-cadherin PE (1:20), anti-human CD31 </w:t>
      </w:r>
      <w:r w:rsidR="009A448E" w:rsidRPr="00AA0A3B">
        <w:rPr>
          <w:color w:val="auto"/>
        </w:rPr>
        <w:t>FITC</w:t>
      </w:r>
      <w:r w:rsidR="00244BE7" w:rsidRPr="00AA0A3B">
        <w:rPr>
          <w:color w:val="auto"/>
        </w:rPr>
        <w:t xml:space="preserve"> (1:30), anti-human CD45 Pacific blue (1:20), anti-human ITGA6 </w:t>
      </w:r>
      <w:r w:rsidR="009A448E" w:rsidRPr="00AA0A3B">
        <w:rPr>
          <w:color w:val="auto"/>
        </w:rPr>
        <w:t>PE</w:t>
      </w:r>
      <w:r w:rsidR="00244BE7" w:rsidRPr="00AA0A3B">
        <w:rPr>
          <w:color w:val="auto"/>
        </w:rPr>
        <w:t xml:space="preserve"> (1:20), anti-human CD235ab Pacific blue (1:1000) and anti-human CD106 Pacific blue (1:100) in 1x</w:t>
      </w:r>
      <w:r w:rsidR="008A514E">
        <w:rPr>
          <w:color w:val="auto"/>
        </w:rPr>
        <w:t xml:space="preserve"> </w:t>
      </w:r>
      <w:r w:rsidR="00244BE7" w:rsidRPr="00AA0A3B">
        <w:rPr>
          <w:color w:val="auto"/>
        </w:rPr>
        <w:t>PBS with 10% FCS.</w:t>
      </w:r>
      <w:r w:rsidR="00585AD9" w:rsidRPr="00AA0A3B">
        <w:rPr>
          <w:color w:val="auto"/>
        </w:rPr>
        <w:t xml:space="preserve"> </w:t>
      </w:r>
    </w:p>
    <w:p w14:paraId="747456EB" w14:textId="77777777" w:rsidR="000E58A8" w:rsidRPr="00AA0A3B" w:rsidRDefault="000E58A8" w:rsidP="00AA0A3B">
      <w:pPr>
        <w:widowControl/>
        <w:rPr>
          <w:color w:val="auto"/>
        </w:rPr>
      </w:pPr>
    </w:p>
    <w:p w14:paraId="6EB5BF56" w14:textId="4E877CC0" w:rsidR="000E58A8" w:rsidRPr="00AA0A3B" w:rsidRDefault="001F4FDD" w:rsidP="00AA0A3B">
      <w:pPr>
        <w:widowControl/>
        <w:rPr>
          <w:color w:val="auto"/>
        </w:rPr>
      </w:pPr>
      <w:r w:rsidRPr="00AA0A3B">
        <w:rPr>
          <w:color w:val="auto"/>
          <w:highlight w:val="yellow"/>
        </w:rPr>
        <w:t>6</w:t>
      </w:r>
      <w:r w:rsidR="00244BE7" w:rsidRPr="00AA0A3B">
        <w:rPr>
          <w:color w:val="auto"/>
          <w:highlight w:val="yellow"/>
        </w:rPr>
        <w:t>.</w:t>
      </w:r>
      <w:r w:rsidR="006F5475" w:rsidRPr="00AA0A3B">
        <w:rPr>
          <w:color w:val="auto"/>
          <w:highlight w:val="yellow"/>
        </w:rPr>
        <w:t>3.</w:t>
      </w:r>
      <w:r w:rsidR="000E58A8" w:rsidRPr="00AA0A3B">
        <w:rPr>
          <w:color w:val="auto"/>
          <w:highlight w:val="yellow"/>
        </w:rPr>
        <w:t xml:space="preserve"> </w:t>
      </w:r>
      <w:r w:rsidR="006E43FB" w:rsidRPr="00AA0A3B">
        <w:rPr>
          <w:color w:val="auto"/>
          <w:highlight w:val="yellow"/>
        </w:rPr>
        <w:t xml:space="preserve">After </w:t>
      </w:r>
      <w:r w:rsidR="00421FF5" w:rsidRPr="00AA0A3B">
        <w:rPr>
          <w:color w:val="auto"/>
          <w:highlight w:val="yellow"/>
        </w:rPr>
        <w:t xml:space="preserve">Fc receptor </w:t>
      </w:r>
      <w:r w:rsidR="006E43FB" w:rsidRPr="00AA0A3B">
        <w:rPr>
          <w:color w:val="auto"/>
          <w:highlight w:val="yellow"/>
        </w:rPr>
        <w:t>blocking</w:t>
      </w:r>
      <w:r w:rsidR="00C039A0" w:rsidRPr="00AA0A3B">
        <w:rPr>
          <w:color w:val="auto"/>
          <w:highlight w:val="yellow"/>
        </w:rPr>
        <w:t xml:space="preserve">, </w:t>
      </w:r>
      <w:r w:rsidR="006E43FB" w:rsidRPr="00AA0A3B">
        <w:rPr>
          <w:color w:val="auto"/>
          <w:highlight w:val="yellow"/>
        </w:rPr>
        <w:t>s</w:t>
      </w:r>
      <w:r w:rsidR="000E58A8" w:rsidRPr="00AA0A3B">
        <w:rPr>
          <w:color w:val="auto"/>
          <w:highlight w:val="yellow"/>
        </w:rPr>
        <w:t xml:space="preserve">pin cells down at 500 x g at 4 °C for 3 min. </w:t>
      </w:r>
      <w:r w:rsidR="00C039A0" w:rsidRPr="00AA0A3B">
        <w:rPr>
          <w:color w:val="auto"/>
          <w:highlight w:val="yellow"/>
        </w:rPr>
        <w:t xml:space="preserve">Remove and discard </w:t>
      </w:r>
      <w:r w:rsidR="008A514E">
        <w:rPr>
          <w:color w:val="auto"/>
          <w:highlight w:val="yellow"/>
        </w:rPr>
        <w:t xml:space="preserve">the </w:t>
      </w:r>
      <w:r w:rsidR="000E58A8" w:rsidRPr="00AA0A3B">
        <w:rPr>
          <w:color w:val="auto"/>
          <w:highlight w:val="yellow"/>
        </w:rPr>
        <w:t>supernatant and resuspend cells in 100 µL</w:t>
      </w:r>
      <w:r w:rsidR="008A514E">
        <w:rPr>
          <w:color w:val="auto"/>
          <w:highlight w:val="yellow"/>
        </w:rPr>
        <w:t xml:space="preserve"> of</w:t>
      </w:r>
      <w:r w:rsidR="000E58A8" w:rsidRPr="00AA0A3B">
        <w:rPr>
          <w:color w:val="auto"/>
          <w:highlight w:val="yellow"/>
        </w:rPr>
        <w:t xml:space="preserve"> antibody mix. Incubate cells in the dark at 4 °C for 20 min.</w:t>
      </w:r>
      <w:r w:rsidR="000E58A8" w:rsidRPr="00AA0A3B">
        <w:rPr>
          <w:color w:val="auto"/>
        </w:rPr>
        <w:t xml:space="preserve"> </w:t>
      </w:r>
    </w:p>
    <w:p w14:paraId="49646FFD" w14:textId="77777777" w:rsidR="000E58A8" w:rsidRPr="00AA0A3B" w:rsidRDefault="000E58A8" w:rsidP="00AA0A3B">
      <w:pPr>
        <w:widowControl/>
        <w:rPr>
          <w:color w:val="auto"/>
        </w:rPr>
      </w:pPr>
    </w:p>
    <w:p w14:paraId="42D2B109" w14:textId="5D74585E" w:rsidR="000E58A8" w:rsidRPr="00AA0A3B" w:rsidRDefault="008A514E" w:rsidP="00AA0A3B">
      <w:pPr>
        <w:widowControl/>
        <w:rPr>
          <w:color w:val="auto"/>
        </w:rPr>
      </w:pPr>
      <w:r>
        <w:rPr>
          <w:color w:val="auto"/>
          <w:highlight w:val="yellow"/>
        </w:rPr>
        <w:t xml:space="preserve">6.3.1. </w:t>
      </w:r>
      <w:r w:rsidR="00D52F96" w:rsidRPr="00AA0A3B">
        <w:rPr>
          <w:color w:val="auto"/>
          <w:highlight w:val="yellow"/>
        </w:rPr>
        <w:t xml:space="preserve">Prior </w:t>
      </w:r>
      <w:r w:rsidR="00C039A0" w:rsidRPr="00AA0A3B">
        <w:rPr>
          <w:color w:val="auto"/>
          <w:highlight w:val="yellow"/>
        </w:rPr>
        <w:t xml:space="preserve">to </w:t>
      </w:r>
      <w:r w:rsidR="00D52F96" w:rsidRPr="00AA0A3B">
        <w:rPr>
          <w:color w:val="auto"/>
          <w:highlight w:val="yellow"/>
        </w:rPr>
        <w:t>staining</w:t>
      </w:r>
      <w:r w:rsidR="00653DB2" w:rsidRPr="00AA0A3B">
        <w:rPr>
          <w:color w:val="auto"/>
          <w:highlight w:val="yellow"/>
        </w:rPr>
        <w:t>, remove</w:t>
      </w:r>
      <w:r w:rsidR="00822395" w:rsidRPr="00AA0A3B">
        <w:rPr>
          <w:color w:val="auto"/>
          <w:highlight w:val="yellow"/>
        </w:rPr>
        <w:t xml:space="preserve"> </w:t>
      </w:r>
      <w:r w:rsidR="000E58A8" w:rsidRPr="00AA0A3B">
        <w:rPr>
          <w:color w:val="auto"/>
          <w:highlight w:val="yellow"/>
        </w:rPr>
        <w:t>20 µL</w:t>
      </w:r>
      <w:r w:rsidR="00C039A0" w:rsidRPr="00AA0A3B">
        <w:rPr>
          <w:color w:val="auto"/>
          <w:highlight w:val="yellow"/>
        </w:rPr>
        <w:t xml:space="preserve"> </w:t>
      </w:r>
      <w:r w:rsidR="000E58A8" w:rsidRPr="00AA0A3B">
        <w:rPr>
          <w:color w:val="auto"/>
          <w:highlight w:val="yellow"/>
        </w:rPr>
        <w:t xml:space="preserve">of a sample with </w:t>
      </w:r>
      <w:r w:rsidR="00617A1C" w:rsidRPr="00AA0A3B">
        <w:rPr>
          <w:color w:val="auto"/>
          <w:highlight w:val="yellow"/>
        </w:rPr>
        <w:t>a high cell number</w:t>
      </w:r>
      <w:r w:rsidR="001F536D" w:rsidRPr="00AA0A3B">
        <w:rPr>
          <w:color w:val="auto"/>
          <w:highlight w:val="yellow"/>
        </w:rPr>
        <w:t xml:space="preserve"> for unstained and single stain FACS controls.</w:t>
      </w:r>
      <w:r w:rsidR="004550E1">
        <w:rPr>
          <w:color w:val="auto"/>
        </w:rPr>
        <w:t xml:space="preserve"> </w:t>
      </w:r>
    </w:p>
    <w:p w14:paraId="5FD29B32" w14:textId="77777777" w:rsidR="001F536D" w:rsidRPr="00AA0A3B" w:rsidRDefault="001F536D" w:rsidP="00AA0A3B">
      <w:pPr>
        <w:widowControl/>
        <w:rPr>
          <w:color w:val="auto"/>
        </w:rPr>
      </w:pPr>
    </w:p>
    <w:p w14:paraId="35EF46C5" w14:textId="61F154FC" w:rsidR="001F536D" w:rsidRPr="00AA0A3B" w:rsidRDefault="001F4FDD" w:rsidP="00AA0A3B">
      <w:pPr>
        <w:widowControl/>
        <w:rPr>
          <w:color w:val="auto"/>
          <w:highlight w:val="yellow"/>
        </w:rPr>
      </w:pPr>
      <w:r w:rsidRPr="00AA0A3B">
        <w:rPr>
          <w:color w:val="auto"/>
          <w:highlight w:val="yellow"/>
        </w:rPr>
        <w:t>6</w:t>
      </w:r>
      <w:r w:rsidR="00244BE7" w:rsidRPr="00AA0A3B">
        <w:rPr>
          <w:color w:val="auto"/>
          <w:highlight w:val="yellow"/>
        </w:rPr>
        <w:t>.</w:t>
      </w:r>
      <w:r w:rsidR="006F5475" w:rsidRPr="00AA0A3B">
        <w:rPr>
          <w:color w:val="auto"/>
          <w:highlight w:val="yellow"/>
        </w:rPr>
        <w:t>4</w:t>
      </w:r>
      <w:r w:rsidR="001F536D" w:rsidRPr="00AA0A3B">
        <w:rPr>
          <w:color w:val="auto"/>
          <w:highlight w:val="yellow"/>
        </w:rPr>
        <w:t xml:space="preserve">. </w:t>
      </w:r>
      <w:r w:rsidR="006E43FB" w:rsidRPr="00AA0A3B">
        <w:rPr>
          <w:color w:val="auto"/>
          <w:highlight w:val="yellow"/>
        </w:rPr>
        <w:t xml:space="preserve">Wash </w:t>
      </w:r>
      <w:r w:rsidR="008A514E">
        <w:rPr>
          <w:color w:val="auto"/>
          <w:highlight w:val="yellow"/>
        </w:rPr>
        <w:t xml:space="preserve">the </w:t>
      </w:r>
      <w:r w:rsidR="006E43FB" w:rsidRPr="00AA0A3B">
        <w:rPr>
          <w:color w:val="auto"/>
          <w:highlight w:val="yellow"/>
        </w:rPr>
        <w:t xml:space="preserve">stained cells and </w:t>
      </w:r>
      <w:r w:rsidR="00421FF5" w:rsidRPr="00AA0A3B">
        <w:rPr>
          <w:color w:val="auto"/>
          <w:highlight w:val="yellow"/>
        </w:rPr>
        <w:t xml:space="preserve">FACS </w:t>
      </w:r>
      <w:r w:rsidR="006E43FB" w:rsidRPr="00AA0A3B">
        <w:rPr>
          <w:color w:val="auto"/>
          <w:highlight w:val="yellow"/>
        </w:rPr>
        <w:t>controls twice with 500 µL 1x</w:t>
      </w:r>
      <w:r w:rsidR="008A514E">
        <w:rPr>
          <w:color w:val="auto"/>
          <w:highlight w:val="yellow"/>
        </w:rPr>
        <w:t xml:space="preserve"> </w:t>
      </w:r>
      <w:r w:rsidR="006E43FB" w:rsidRPr="00AA0A3B">
        <w:rPr>
          <w:color w:val="auto"/>
          <w:highlight w:val="yellow"/>
        </w:rPr>
        <w:t>PBS with 10% FCS and centrifuge at 500 x g at 4 °C for 3 min. In the meantime</w:t>
      </w:r>
      <w:r w:rsidR="008A514E">
        <w:rPr>
          <w:color w:val="auto"/>
          <w:highlight w:val="yellow"/>
        </w:rPr>
        <w:t>,</w:t>
      </w:r>
      <w:r w:rsidR="006E43FB" w:rsidRPr="00AA0A3B">
        <w:rPr>
          <w:color w:val="auto"/>
          <w:highlight w:val="yellow"/>
        </w:rPr>
        <w:t xml:space="preserve"> </w:t>
      </w:r>
      <w:r w:rsidR="00670574" w:rsidRPr="00AA0A3B">
        <w:rPr>
          <w:color w:val="auto"/>
          <w:highlight w:val="yellow"/>
        </w:rPr>
        <w:t>add</w:t>
      </w:r>
      <w:r w:rsidR="006E43FB" w:rsidRPr="00AA0A3B">
        <w:rPr>
          <w:color w:val="auto"/>
          <w:highlight w:val="yellow"/>
        </w:rPr>
        <w:t xml:space="preserve"> </w:t>
      </w:r>
      <w:r w:rsidR="008A514E" w:rsidRPr="008A514E">
        <w:rPr>
          <w:color w:val="auto"/>
          <w:highlight w:val="yellow"/>
        </w:rPr>
        <w:t xml:space="preserve">4′,6-diamidino-2-phenylindole </w:t>
      </w:r>
      <w:r w:rsidR="008A514E">
        <w:rPr>
          <w:color w:val="auto"/>
          <w:highlight w:val="yellow"/>
        </w:rPr>
        <w:t>(</w:t>
      </w:r>
      <w:r w:rsidR="006E43FB" w:rsidRPr="008A514E">
        <w:rPr>
          <w:color w:val="auto"/>
          <w:highlight w:val="yellow"/>
        </w:rPr>
        <w:t>DAPI</w:t>
      </w:r>
      <w:r w:rsidR="008A514E">
        <w:rPr>
          <w:color w:val="auto"/>
          <w:highlight w:val="yellow"/>
        </w:rPr>
        <w:t>)</w:t>
      </w:r>
      <w:r w:rsidR="00670574" w:rsidRPr="008A514E">
        <w:rPr>
          <w:color w:val="auto"/>
          <w:highlight w:val="yellow"/>
        </w:rPr>
        <w:t xml:space="preserve"> </w:t>
      </w:r>
      <w:r w:rsidR="00670574" w:rsidRPr="00AA0A3B">
        <w:rPr>
          <w:color w:val="auto"/>
          <w:highlight w:val="yellow"/>
        </w:rPr>
        <w:t>to</w:t>
      </w:r>
      <w:r w:rsidR="006E43FB" w:rsidRPr="00AA0A3B">
        <w:rPr>
          <w:color w:val="auto"/>
          <w:highlight w:val="yellow"/>
        </w:rPr>
        <w:t xml:space="preserve"> 1x</w:t>
      </w:r>
      <w:r w:rsidR="008A514E">
        <w:rPr>
          <w:color w:val="auto"/>
          <w:highlight w:val="yellow"/>
        </w:rPr>
        <w:t xml:space="preserve"> </w:t>
      </w:r>
      <w:r w:rsidR="006E43FB" w:rsidRPr="00AA0A3B">
        <w:rPr>
          <w:color w:val="auto"/>
          <w:highlight w:val="yellow"/>
        </w:rPr>
        <w:t>PBS with 10% FCS</w:t>
      </w:r>
      <w:r w:rsidR="00453F51" w:rsidRPr="00AA0A3B">
        <w:rPr>
          <w:color w:val="auto"/>
          <w:highlight w:val="yellow"/>
        </w:rPr>
        <w:t xml:space="preserve"> </w:t>
      </w:r>
      <w:r w:rsidR="008A514E">
        <w:rPr>
          <w:color w:val="auto"/>
          <w:highlight w:val="yellow"/>
        </w:rPr>
        <w:t>to make</w:t>
      </w:r>
      <w:r w:rsidR="00453F51" w:rsidRPr="00AA0A3B">
        <w:rPr>
          <w:color w:val="auto"/>
          <w:highlight w:val="yellow"/>
        </w:rPr>
        <w:t xml:space="preserve"> a final concentration of 1 µg/</w:t>
      </w:r>
      <w:proofErr w:type="spellStart"/>
      <w:r w:rsidR="00453F51" w:rsidRPr="00AA0A3B">
        <w:rPr>
          <w:color w:val="auto"/>
          <w:highlight w:val="yellow"/>
        </w:rPr>
        <w:t>mL</w:t>
      </w:r>
      <w:r w:rsidR="006E43FB" w:rsidRPr="00AA0A3B">
        <w:rPr>
          <w:color w:val="auto"/>
          <w:highlight w:val="yellow"/>
        </w:rPr>
        <w:t>.</w:t>
      </w:r>
      <w:proofErr w:type="spellEnd"/>
    </w:p>
    <w:p w14:paraId="55A28FEE" w14:textId="77777777" w:rsidR="006E43FB" w:rsidRPr="00AA0A3B" w:rsidRDefault="006E43FB" w:rsidP="00AA0A3B">
      <w:pPr>
        <w:widowControl/>
        <w:rPr>
          <w:color w:val="auto"/>
          <w:highlight w:val="yellow"/>
        </w:rPr>
      </w:pPr>
    </w:p>
    <w:p w14:paraId="6AC8F676" w14:textId="1877029E" w:rsidR="006E43FB" w:rsidRPr="00AA0A3B" w:rsidRDefault="001F4FDD" w:rsidP="00AA0A3B">
      <w:pPr>
        <w:widowControl/>
        <w:rPr>
          <w:color w:val="auto"/>
        </w:rPr>
      </w:pPr>
      <w:r w:rsidRPr="00AA0A3B">
        <w:rPr>
          <w:color w:val="auto"/>
          <w:highlight w:val="yellow"/>
        </w:rPr>
        <w:t>6</w:t>
      </w:r>
      <w:r w:rsidR="00421FF5" w:rsidRPr="00AA0A3B">
        <w:rPr>
          <w:color w:val="auto"/>
          <w:highlight w:val="yellow"/>
        </w:rPr>
        <w:t>.</w:t>
      </w:r>
      <w:r w:rsidR="00375540" w:rsidRPr="00AA0A3B">
        <w:rPr>
          <w:color w:val="auto"/>
          <w:highlight w:val="yellow"/>
        </w:rPr>
        <w:t>5</w:t>
      </w:r>
      <w:r w:rsidR="008A514E">
        <w:rPr>
          <w:color w:val="auto"/>
          <w:highlight w:val="yellow"/>
        </w:rPr>
        <w:t>.</w:t>
      </w:r>
      <w:r w:rsidR="00421FF5" w:rsidRPr="00AA0A3B">
        <w:rPr>
          <w:color w:val="auto"/>
          <w:highlight w:val="yellow"/>
        </w:rPr>
        <w:t xml:space="preserve"> </w:t>
      </w:r>
      <w:r w:rsidR="00C039A0" w:rsidRPr="00AA0A3B">
        <w:rPr>
          <w:color w:val="auto"/>
          <w:highlight w:val="yellow"/>
        </w:rPr>
        <w:t>Remove and discard</w:t>
      </w:r>
      <w:r w:rsidR="00421FF5" w:rsidRPr="00AA0A3B">
        <w:rPr>
          <w:color w:val="auto"/>
          <w:highlight w:val="yellow"/>
        </w:rPr>
        <w:t xml:space="preserve"> supernatant, </w:t>
      </w:r>
      <w:r w:rsidR="006E43FB" w:rsidRPr="00AA0A3B">
        <w:rPr>
          <w:color w:val="auto"/>
          <w:highlight w:val="yellow"/>
        </w:rPr>
        <w:t xml:space="preserve">resuspend cells in 200 µL DAPI solution and filter </w:t>
      </w:r>
      <w:r w:rsidR="008A514E">
        <w:rPr>
          <w:color w:val="auto"/>
          <w:highlight w:val="yellow"/>
        </w:rPr>
        <w:t xml:space="preserve">each </w:t>
      </w:r>
      <w:r w:rsidR="006E43FB" w:rsidRPr="00AA0A3B">
        <w:rPr>
          <w:color w:val="auto"/>
          <w:highlight w:val="yellow"/>
        </w:rPr>
        <w:t xml:space="preserve">cell suspension through a 70 µm cell strainer into </w:t>
      </w:r>
      <w:r w:rsidR="008A514E">
        <w:rPr>
          <w:color w:val="auto"/>
          <w:highlight w:val="yellow"/>
        </w:rPr>
        <w:t xml:space="preserve">a </w:t>
      </w:r>
      <w:r w:rsidR="006E43FB" w:rsidRPr="00AA0A3B">
        <w:rPr>
          <w:color w:val="auto"/>
          <w:highlight w:val="yellow"/>
        </w:rPr>
        <w:t>5 mL FACS tube.</w:t>
      </w:r>
      <w:r w:rsidR="006E43FB" w:rsidRPr="00AA0A3B">
        <w:rPr>
          <w:color w:val="auto"/>
        </w:rPr>
        <w:t xml:space="preserve"> </w:t>
      </w:r>
    </w:p>
    <w:p w14:paraId="69A89833" w14:textId="77777777" w:rsidR="00CD1E2D" w:rsidRPr="00AA0A3B" w:rsidRDefault="00CD1E2D" w:rsidP="00AA0A3B">
      <w:pPr>
        <w:widowControl/>
        <w:rPr>
          <w:color w:val="auto"/>
        </w:rPr>
      </w:pPr>
    </w:p>
    <w:p w14:paraId="53DE9C0E" w14:textId="012DA0EC" w:rsidR="00CD1E2D" w:rsidRPr="00AA0A3B" w:rsidRDefault="005B62F8" w:rsidP="00AA0A3B">
      <w:pPr>
        <w:widowControl/>
        <w:rPr>
          <w:color w:val="auto"/>
        </w:rPr>
      </w:pPr>
      <w:r>
        <w:rPr>
          <w:color w:val="auto"/>
        </w:rPr>
        <w:t>NOTE:</w:t>
      </w:r>
      <w:r w:rsidR="00CD1E2D" w:rsidRPr="00AA0A3B">
        <w:rPr>
          <w:color w:val="auto"/>
        </w:rPr>
        <w:t xml:space="preserve"> If FACS is going to be performed </w:t>
      </w:r>
      <w:r w:rsidR="00C039A0" w:rsidRPr="00AA0A3B">
        <w:rPr>
          <w:color w:val="auto"/>
        </w:rPr>
        <w:t xml:space="preserve">with delay, </w:t>
      </w:r>
      <w:r w:rsidR="00CD1E2D" w:rsidRPr="00AA0A3B">
        <w:rPr>
          <w:color w:val="auto"/>
        </w:rPr>
        <w:t>add DAPI and filter shortly before recording.</w:t>
      </w:r>
    </w:p>
    <w:p w14:paraId="17F08FE9" w14:textId="77777777" w:rsidR="003C2252" w:rsidRPr="00AA0A3B" w:rsidRDefault="003C2252" w:rsidP="00AA0A3B">
      <w:pPr>
        <w:widowControl/>
        <w:rPr>
          <w:color w:val="auto"/>
        </w:rPr>
      </w:pPr>
    </w:p>
    <w:p w14:paraId="23D1BBD8" w14:textId="34B0076D" w:rsidR="003C2252" w:rsidRPr="008A514E" w:rsidRDefault="001F4FDD" w:rsidP="00AA0A3B">
      <w:pPr>
        <w:widowControl/>
        <w:rPr>
          <w:b/>
          <w:color w:val="auto"/>
          <w:highlight w:val="yellow"/>
        </w:rPr>
      </w:pPr>
      <w:r w:rsidRPr="008A514E">
        <w:rPr>
          <w:b/>
          <w:color w:val="auto"/>
          <w:highlight w:val="yellow"/>
        </w:rPr>
        <w:t>7</w:t>
      </w:r>
      <w:r w:rsidR="00C91A5D" w:rsidRPr="008A514E">
        <w:rPr>
          <w:b/>
          <w:color w:val="auto"/>
          <w:highlight w:val="yellow"/>
        </w:rPr>
        <w:t>.</w:t>
      </w:r>
      <w:r w:rsidR="003C2252" w:rsidRPr="008A514E">
        <w:rPr>
          <w:b/>
          <w:color w:val="auto"/>
          <w:highlight w:val="yellow"/>
        </w:rPr>
        <w:t xml:space="preserve"> Gating strategy for human dermal fibroblast</w:t>
      </w:r>
      <w:r w:rsidR="004F3E45" w:rsidRPr="008A514E">
        <w:rPr>
          <w:b/>
          <w:color w:val="auto"/>
          <w:highlight w:val="yellow"/>
        </w:rPr>
        <w:t xml:space="preserve"> subset isolation</w:t>
      </w:r>
      <w:r w:rsidR="003C2252" w:rsidRPr="008A514E">
        <w:rPr>
          <w:b/>
          <w:color w:val="auto"/>
          <w:highlight w:val="yellow"/>
        </w:rPr>
        <w:t xml:space="preserve"> and FACS</w:t>
      </w:r>
    </w:p>
    <w:p w14:paraId="2238383E" w14:textId="77777777" w:rsidR="003C2252" w:rsidRPr="00AA0A3B" w:rsidRDefault="003C2252" w:rsidP="00AA0A3B">
      <w:pPr>
        <w:widowControl/>
        <w:rPr>
          <w:color w:val="auto"/>
          <w:highlight w:val="yellow"/>
        </w:rPr>
      </w:pPr>
    </w:p>
    <w:p w14:paraId="02E2A3F9" w14:textId="2A386DAD" w:rsidR="003C2252" w:rsidRPr="00AA0A3B" w:rsidRDefault="001F4FDD" w:rsidP="00AA0A3B">
      <w:pPr>
        <w:widowControl/>
        <w:rPr>
          <w:color w:val="auto"/>
        </w:rPr>
      </w:pPr>
      <w:r w:rsidRPr="00AA0A3B">
        <w:rPr>
          <w:color w:val="auto"/>
          <w:highlight w:val="yellow"/>
        </w:rPr>
        <w:t>7</w:t>
      </w:r>
      <w:r w:rsidR="00C91A5D" w:rsidRPr="00AA0A3B">
        <w:rPr>
          <w:color w:val="auto"/>
          <w:highlight w:val="yellow"/>
        </w:rPr>
        <w:t>.1.</w:t>
      </w:r>
      <w:r w:rsidR="003C2252" w:rsidRPr="00AA0A3B">
        <w:rPr>
          <w:color w:val="auto"/>
          <w:highlight w:val="yellow"/>
        </w:rPr>
        <w:t xml:space="preserve"> Record flow cytometry controls, set correct voltage settings and </w:t>
      </w:r>
      <w:r w:rsidR="008A514E">
        <w:rPr>
          <w:color w:val="auto"/>
          <w:highlight w:val="yellow"/>
        </w:rPr>
        <w:t>perform</w:t>
      </w:r>
      <w:r w:rsidR="003C2252" w:rsidRPr="00AA0A3B">
        <w:rPr>
          <w:color w:val="auto"/>
          <w:highlight w:val="yellow"/>
        </w:rPr>
        <w:t xml:space="preserve"> the appropriate compensation. Gate for single cells and live (DAPI-), Pacific blue</w:t>
      </w:r>
      <w:r w:rsidR="009A448E" w:rsidRPr="00AA0A3B">
        <w:rPr>
          <w:color w:val="auto"/>
          <w:highlight w:val="yellow"/>
        </w:rPr>
        <w:t xml:space="preserve">, PE and FITC </w:t>
      </w:r>
      <w:r w:rsidR="00C55A0B" w:rsidRPr="00AA0A3B">
        <w:rPr>
          <w:color w:val="auto"/>
          <w:highlight w:val="yellow"/>
        </w:rPr>
        <w:t>negative cells (CD45-</w:t>
      </w:r>
      <w:r w:rsidR="003C2252" w:rsidRPr="00AA0A3B">
        <w:rPr>
          <w:color w:val="auto"/>
          <w:highlight w:val="yellow"/>
        </w:rPr>
        <w:t>, CD31-, CD235ab-, CD106-, ITGA6- and E-cadherin-) t</w:t>
      </w:r>
      <w:r w:rsidR="003C2252" w:rsidRPr="00C52787">
        <w:rPr>
          <w:color w:val="auto"/>
          <w:highlight w:val="yellow"/>
        </w:rPr>
        <w:t xml:space="preserve">o get three fibroblast populations: FAP+CD90-, FAP+CD90+ and FAP-CD90+ cells. </w:t>
      </w:r>
      <w:r w:rsidR="00C52787" w:rsidRPr="00C52787">
        <w:rPr>
          <w:color w:val="auto"/>
          <w:highlight w:val="yellow"/>
        </w:rPr>
        <w:t xml:space="preserve">See </w:t>
      </w:r>
      <w:r w:rsidR="00C52787" w:rsidRPr="00C52787">
        <w:rPr>
          <w:b/>
          <w:color w:val="auto"/>
          <w:highlight w:val="yellow"/>
        </w:rPr>
        <w:t>Figure 3</w:t>
      </w:r>
      <w:r w:rsidR="00C52787" w:rsidRPr="00C52787">
        <w:rPr>
          <w:color w:val="auto"/>
          <w:highlight w:val="yellow"/>
        </w:rPr>
        <w:t>.</w:t>
      </w:r>
    </w:p>
    <w:p w14:paraId="57D896CE" w14:textId="77777777" w:rsidR="003C2252" w:rsidRPr="00AA0A3B" w:rsidRDefault="003C2252" w:rsidP="00AA0A3B">
      <w:pPr>
        <w:widowControl/>
        <w:rPr>
          <w:color w:val="auto"/>
        </w:rPr>
      </w:pPr>
    </w:p>
    <w:p w14:paraId="5D87E413" w14:textId="40BCC058" w:rsidR="003C2252" w:rsidRPr="00AA0A3B" w:rsidRDefault="001F4FDD" w:rsidP="00AA0A3B">
      <w:pPr>
        <w:widowControl/>
        <w:rPr>
          <w:color w:val="auto"/>
        </w:rPr>
      </w:pPr>
      <w:r w:rsidRPr="00AA0A3B">
        <w:rPr>
          <w:color w:val="auto"/>
          <w:highlight w:val="yellow"/>
        </w:rPr>
        <w:lastRenderedPageBreak/>
        <w:t>7</w:t>
      </w:r>
      <w:r w:rsidR="00C91A5D" w:rsidRPr="00AA0A3B">
        <w:rPr>
          <w:color w:val="auto"/>
          <w:highlight w:val="yellow"/>
        </w:rPr>
        <w:t>.</w:t>
      </w:r>
      <w:r w:rsidR="00C55A0B" w:rsidRPr="00AA0A3B">
        <w:rPr>
          <w:color w:val="auto"/>
          <w:highlight w:val="yellow"/>
        </w:rPr>
        <w:t>2</w:t>
      </w:r>
      <w:r w:rsidR="008A514E">
        <w:rPr>
          <w:color w:val="auto"/>
          <w:highlight w:val="yellow"/>
        </w:rPr>
        <w:t>.</w:t>
      </w:r>
      <w:r w:rsidR="00FA0AA0" w:rsidRPr="00AA0A3B">
        <w:rPr>
          <w:color w:val="auto"/>
          <w:highlight w:val="yellow"/>
        </w:rPr>
        <w:t xml:space="preserve"> Sort </w:t>
      </w:r>
      <w:r w:rsidR="003C2252" w:rsidRPr="00AA0A3B">
        <w:rPr>
          <w:color w:val="auto"/>
          <w:highlight w:val="yellow"/>
        </w:rPr>
        <w:t xml:space="preserve">three fibroblast subpopulations into separate 1.5 mL </w:t>
      </w:r>
      <w:r w:rsidR="00F83ACE" w:rsidRPr="00AA0A3B">
        <w:rPr>
          <w:color w:val="auto"/>
          <w:highlight w:val="yellow"/>
        </w:rPr>
        <w:t xml:space="preserve">screw cap </w:t>
      </w:r>
      <w:r w:rsidR="003C2252" w:rsidRPr="00AA0A3B">
        <w:rPr>
          <w:color w:val="auto"/>
          <w:highlight w:val="yellow"/>
        </w:rPr>
        <w:t>micro</w:t>
      </w:r>
      <w:r w:rsidR="008A514E">
        <w:rPr>
          <w:color w:val="auto"/>
          <w:highlight w:val="yellow"/>
        </w:rPr>
        <w:t>centrifuge</w:t>
      </w:r>
      <w:r w:rsidR="00F83ACE" w:rsidRPr="00AA0A3B">
        <w:rPr>
          <w:color w:val="auto"/>
          <w:highlight w:val="yellow"/>
        </w:rPr>
        <w:t xml:space="preserve"> </w:t>
      </w:r>
      <w:r w:rsidR="003C2252" w:rsidRPr="00AA0A3B">
        <w:rPr>
          <w:color w:val="auto"/>
          <w:highlight w:val="yellow"/>
        </w:rPr>
        <w:t xml:space="preserve">tubes </w:t>
      </w:r>
      <w:r w:rsidR="00F83ACE" w:rsidRPr="00AA0A3B">
        <w:rPr>
          <w:color w:val="auto"/>
          <w:highlight w:val="yellow"/>
        </w:rPr>
        <w:t>filled either with 350 µL lysis buffer for RNA isolatio</w:t>
      </w:r>
      <w:r w:rsidR="00853B5C" w:rsidRPr="00AA0A3B">
        <w:rPr>
          <w:color w:val="auto"/>
          <w:highlight w:val="yellow"/>
        </w:rPr>
        <w:t xml:space="preserve">n or filled with 350 µL </w:t>
      </w:r>
      <w:r w:rsidR="00280E30" w:rsidRPr="00AA0A3B">
        <w:rPr>
          <w:color w:val="auto"/>
          <w:highlight w:val="yellow"/>
        </w:rPr>
        <w:t xml:space="preserve">fibroblast growth medium (see </w:t>
      </w:r>
      <w:r w:rsidR="00752939">
        <w:rPr>
          <w:color w:val="auto"/>
          <w:highlight w:val="yellow"/>
        </w:rPr>
        <w:t xml:space="preserve">the </w:t>
      </w:r>
      <w:r w:rsidR="00752939">
        <w:rPr>
          <w:b/>
          <w:color w:val="auto"/>
          <w:highlight w:val="yellow"/>
        </w:rPr>
        <w:t>T</w:t>
      </w:r>
      <w:r w:rsidR="00280E30" w:rsidRPr="00752939">
        <w:rPr>
          <w:b/>
          <w:color w:val="auto"/>
          <w:highlight w:val="yellow"/>
        </w:rPr>
        <w:t xml:space="preserve">able of </w:t>
      </w:r>
      <w:r w:rsidR="00752939">
        <w:rPr>
          <w:b/>
          <w:color w:val="auto"/>
          <w:highlight w:val="yellow"/>
        </w:rPr>
        <w:t>M</w:t>
      </w:r>
      <w:r w:rsidR="00280E30" w:rsidRPr="00752939">
        <w:rPr>
          <w:b/>
          <w:color w:val="auto"/>
          <w:highlight w:val="yellow"/>
        </w:rPr>
        <w:t>aterials</w:t>
      </w:r>
      <w:r w:rsidR="00280E30" w:rsidRPr="00AA0A3B">
        <w:rPr>
          <w:color w:val="auto"/>
          <w:highlight w:val="yellow"/>
        </w:rPr>
        <w:t xml:space="preserve">) </w:t>
      </w:r>
      <w:r w:rsidR="00F83ACE" w:rsidRPr="00AA0A3B">
        <w:rPr>
          <w:color w:val="auto"/>
          <w:highlight w:val="yellow"/>
        </w:rPr>
        <w:t xml:space="preserve">for cell culture. </w:t>
      </w:r>
      <w:r w:rsidR="00331190" w:rsidRPr="00AA0A3B">
        <w:rPr>
          <w:color w:val="auto"/>
          <w:highlight w:val="yellow"/>
        </w:rPr>
        <w:t>I</w:t>
      </w:r>
      <w:r w:rsidR="00F83ACE" w:rsidRPr="00AA0A3B">
        <w:rPr>
          <w:color w:val="auto"/>
          <w:highlight w:val="yellow"/>
        </w:rPr>
        <w:t xml:space="preserve">nvert tubes </w:t>
      </w:r>
      <w:r w:rsidR="00331190" w:rsidRPr="00AA0A3B">
        <w:rPr>
          <w:color w:val="auto"/>
          <w:highlight w:val="yellow"/>
        </w:rPr>
        <w:t xml:space="preserve">immediately after the sort </w:t>
      </w:r>
      <w:r w:rsidR="00F83ACE" w:rsidRPr="00AA0A3B">
        <w:rPr>
          <w:color w:val="auto"/>
          <w:highlight w:val="yellow"/>
        </w:rPr>
        <w:t xml:space="preserve">and either </w:t>
      </w:r>
      <w:r w:rsidR="00331190" w:rsidRPr="00AA0A3B">
        <w:rPr>
          <w:color w:val="auto"/>
          <w:highlight w:val="yellow"/>
        </w:rPr>
        <w:t xml:space="preserve">put </w:t>
      </w:r>
      <w:r w:rsidR="00F83ACE" w:rsidRPr="00AA0A3B">
        <w:rPr>
          <w:color w:val="auto"/>
          <w:highlight w:val="yellow"/>
        </w:rPr>
        <w:t>lysis buffer tubes in</w:t>
      </w:r>
      <w:r w:rsidR="00331190" w:rsidRPr="00AA0A3B">
        <w:rPr>
          <w:color w:val="auto"/>
          <w:highlight w:val="yellow"/>
        </w:rPr>
        <w:t>to</w:t>
      </w:r>
      <w:r w:rsidR="00F83ACE" w:rsidRPr="00AA0A3B">
        <w:rPr>
          <w:color w:val="auto"/>
          <w:highlight w:val="yellow"/>
        </w:rPr>
        <w:t xml:space="preserve"> liquid nitrogen</w:t>
      </w:r>
      <w:r w:rsidR="00331190" w:rsidRPr="00AA0A3B">
        <w:rPr>
          <w:color w:val="auto"/>
          <w:highlight w:val="yellow"/>
        </w:rPr>
        <w:t xml:space="preserve"> for snap freezing</w:t>
      </w:r>
      <w:r w:rsidR="00F83ACE" w:rsidRPr="00AA0A3B">
        <w:rPr>
          <w:color w:val="auto"/>
          <w:highlight w:val="yellow"/>
        </w:rPr>
        <w:t xml:space="preserve"> or </w:t>
      </w:r>
      <w:r w:rsidR="004F3E45" w:rsidRPr="00AA0A3B">
        <w:rPr>
          <w:color w:val="auto"/>
          <w:highlight w:val="yellow"/>
        </w:rPr>
        <w:t>p</w:t>
      </w:r>
      <w:r w:rsidR="00C55A0B" w:rsidRPr="00AA0A3B">
        <w:rPr>
          <w:color w:val="auto"/>
          <w:highlight w:val="yellow"/>
        </w:rPr>
        <w:t>ut</w:t>
      </w:r>
      <w:r w:rsidR="004F3E45" w:rsidRPr="00AA0A3B">
        <w:rPr>
          <w:color w:val="auto"/>
          <w:highlight w:val="yellow"/>
        </w:rPr>
        <w:t xml:space="preserve"> </w:t>
      </w:r>
      <w:r w:rsidR="00F83ACE" w:rsidRPr="00AA0A3B">
        <w:rPr>
          <w:color w:val="auto"/>
          <w:highlight w:val="yellow"/>
        </w:rPr>
        <w:t>medium tubes on ice.</w:t>
      </w:r>
      <w:r w:rsidR="00F83ACE" w:rsidRPr="00AA0A3B">
        <w:rPr>
          <w:color w:val="auto"/>
        </w:rPr>
        <w:t xml:space="preserve"> </w:t>
      </w:r>
    </w:p>
    <w:p w14:paraId="7D4C9407" w14:textId="77777777" w:rsidR="00E1579D" w:rsidRPr="00AA0A3B" w:rsidRDefault="00E1579D" w:rsidP="00AA0A3B">
      <w:pPr>
        <w:widowControl/>
        <w:rPr>
          <w:color w:val="auto"/>
        </w:rPr>
      </w:pPr>
    </w:p>
    <w:p w14:paraId="1769604C" w14:textId="76ADCDED" w:rsidR="00E1579D" w:rsidRPr="00AA0A3B" w:rsidRDefault="00E1579D" w:rsidP="00AA0A3B">
      <w:pPr>
        <w:widowControl/>
        <w:rPr>
          <w:color w:val="auto"/>
        </w:rPr>
      </w:pPr>
      <w:r w:rsidRPr="00AA0A3B">
        <w:rPr>
          <w:color w:val="auto"/>
        </w:rPr>
        <w:t xml:space="preserve">CAUTION: Prepare lysis buffer with </w:t>
      </w:r>
      <w:r w:rsidR="009920BA" w:rsidRPr="00AA0A3B">
        <w:rPr>
          <w:color w:val="auto"/>
        </w:rPr>
        <w:t xml:space="preserve">0.1 % </w:t>
      </w:r>
      <w:r w:rsidR="00331190" w:rsidRPr="00AA0A3B">
        <w:rPr>
          <w:color w:val="auto"/>
        </w:rPr>
        <w:sym w:font="Symbol" w:char="F062"/>
      </w:r>
      <w:r w:rsidR="009920BA" w:rsidRPr="00AA0A3B">
        <w:rPr>
          <w:color w:val="auto"/>
        </w:rPr>
        <w:t>-</w:t>
      </w:r>
      <w:proofErr w:type="spellStart"/>
      <w:r w:rsidR="009920BA" w:rsidRPr="00AA0A3B">
        <w:rPr>
          <w:color w:val="auto"/>
        </w:rPr>
        <w:t>Mercaptoethanol</w:t>
      </w:r>
      <w:proofErr w:type="spellEnd"/>
      <w:r w:rsidR="009920BA" w:rsidRPr="00AA0A3B">
        <w:rPr>
          <w:color w:val="auto"/>
        </w:rPr>
        <w:t xml:space="preserve"> </w:t>
      </w:r>
      <w:r w:rsidRPr="00AA0A3B">
        <w:rPr>
          <w:color w:val="auto"/>
        </w:rPr>
        <w:t>in fume hood and avoid inhalation.</w:t>
      </w:r>
    </w:p>
    <w:p w14:paraId="1B99097E" w14:textId="77777777" w:rsidR="009920BA" w:rsidRPr="00752939" w:rsidRDefault="009920BA" w:rsidP="00AA0A3B">
      <w:pPr>
        <w:widowControl/>
        <w:rPr>
          <w:b/>
          <w:color w:val="auto"/>
        </w:rPr>
      </w:pPr>
    </w:p>
    <w:p w14:paraId="7357E4E1" w14:textId="4340485B" w:rsidR="009920BA" w:rsidRPr="00AA0A3B" w:rsidRDefault="001F4FDD" w:rsidP="00AA0A3B">
      <w:pPr>
        <w:widowControl/>
        <w:rPr>
          <w:color w:val="auto"/>
          <w:highlight w:val="yellow"/>
        </w:rPr>
      </w:pPr>
      <w:r w:rsidRPr="00752939">
        <w:rPr>
          <w:b/>
          <w:color w:val="auto"/>
          <w:highlight w:val="yellow"/>
        </w:rPr>
        <w:t>8</w:t>
      </w:r>
      <w:r w:rsidR="00D52F96" w:rsidRPr="00752939">
        <w:rPr>
          <w:b/>
          <w:color w:val="auto"/>
          <w:highlight w:val="yellow"/>
        </w:rPr>
        <w:t>. Culturing</w:t>
      </w:r>
      <w:r w:rsidR="00C55A0B" w:rsidRPr="00752939">
        <w:rPr>
          <w:b/>
          <w:color w:val="auto"/>
          <w:highlight w:val="yellow"/>
        </w:rPr>
        <w:t xml:space="preserve"> of</w:t>
      </w:r>
      <w:r w:rsidR="00D52F96" w:rsidRPr="00752939">
        <w:rPr>
          <w:b/>
          <w:color w:val="auto"/>
          <w:highlight w:val="yellow"/>
        </w:rPr>
        <w:t xml:space="preserve"> </w:t>
      </w:r>
      <w:r w:rsidR="009920BA" w:rsidRPr="00752939">
        <w:rPr>
          <w:b/>
          <w:color w:val="auto"/>
          <w:highlight w:val="yellow"/>
        </w:rPr>
        <w:t>fibroblasts and adipogenesis assay</w:t>
      </w:r>
    </w:p>
    <w:p w14:paraId="0A958B82" w14:textId="77777777" w:rsidR="009920BA" w:rsidRPr="00AA0A3B" w:rsidRDefault="009920BA" w:rsidP="00AA0A3B">
      <w:pPr>
        <w:widowControl/>
        <w:rPr>
          <w:color w:val="auto"/>
          <w:highlight w:val="yellow"/>
        </w:rPr>
      </w:pPr>
    </w:p>
    <w:p w14:paraId="45D9BF23" w14:textId="17AE62A4" w:rsidR="009920BA" w:rsidRPr="00AA0A3B" w:rsidRDefault="00C55A0B" w:rsidP="00AA0A3B">
      <w:pPr>
        <w:widowControl/>
        <w:rPr>
          <w:color w:val="auto"/>
        </w:rPr>
      </w:pPr>
      <w:r w:rsidRPr="00AA0A3B">
        <w:rPr>
          <w:color w:val="auto"/>
          <w:highlight w:val="yellow"/>
        </w:rPr>
        <w:t>8</w:t>
      </w:r>
      <w:r w:rsidR="00C91A5D" w:rsidRPr="00AA0A3B">
        <w:rPr>
          <w:color w:val="auto"/>
          <w:highlight w:val="yellow"/>
        </w:rPr>
        <w:t>.1.</w:t>
      </w:r>
      <w:r w:rsidR="009920BA" w:rsidRPr="00AA0A3B">
        <w:rPr>
          <w:color w:val="auto"/>
          <w:highlight w:val="yellow"/>
        </w:rPr>
        <w:t xml:space="preserve"> </w:t>
      </w:r>
      <w:r w:rsidR="00331190" w:rsidRPr="00AA0A3B">
        <w:rPr>
          <w:color w:val="auto"/>
          <w:highlight w:val="yellow"/>
        </w:rPr>
        <w:t xml:space="preserve">Following </w:t>
      </w:r>
      <w:r w:rsidR="009920BA" w:rsidRPr="00AA0A3B">
        <w:rPr>
          <w:color w:val="auto"/>
          <w:highlight w:val="yellow"/>
        </w:rPr>
        <w:t>FACS</w:t>
      </w:r>
      <w:r w:rsidR="00331190" w:rsidRPr="00AA0A3B">
        <w:rPr>
          <w:color w:val="auto"/>
          <w:highlight w:val="yellow"/>
        </w:rPr>
        <w:t>,</w:t>
      </w:r>
      <w:r w:rsidR="009920BA" w:rsidRPr="00AA0A3B">
        <w:rPr>
          <w:color w:val="auto"/>
          <w:highlight w:val="yellow"/>
        </w:rPr>
        <w:t xml:space="preserve"> spin cells down at 500 x g </w:t>
      </w:r>
      <w:r w:rsidR="00752939" w:rsidRPr="00AA0A3B">
        <w:rPr>
          <w:color w:val="auto"/>
          <w:highlight w:val="yellow"/>
        </w:rPr>
        <w:t xml:space="preserve">for 3 min </w:t>
      </w:r>
      <w:r w:rsidR="009920BA" w:rsidRPr="00AA0A3B">
        <w:rPr>
          <w:color w:val="auto"/>
          <w:highlight w:val="yellow"/>
        </w:rPr>
        <w:t>at 4 °C and plate equal cell numbers</w:t>
      </w:r>
      <w:r w:rsidR="00777ADF" w:rsidRPr="00AA0A3B">
        <w:rPr>
          <w:color w:val="auto"/>
          <w:highlight w:val="yellow"/>
        </w:rPr>
        <w:t xml:space="preserve"> (5,000</w:t>
      </w:r>
      <w:r w:rsidR="00752939" w:rsidRPr="00752939">
        <w:rPr>
          <w:color w:val="auto"/>
          <w:highlight w:val="yellow"/>
        </w:rPr>
        <w:t>‒</w:t>
      </w:r>
      <w:r w:rsidR="00777ADF" w:rsidRPr="00AA0A3B">
        <w:rPr>
          <w:color w:val="auto"/>
          <w:highlight w:val="yellow"/>
        </w:rPr>
        <w:t>10,000 cells/well)</w:t>
      </w:r>
      <w:r w:rsidR="009920BA" w:rsidRPr="00AA0A3B">
        <w:rPr>
          <w:color w:val="auto"/>
          <w:highlight w:val="yellow"/>
        </w:rPr>
        <w:t xml:space="preserve"> in </w:t>
      </w:r>
      <w:r w:rsidR="00280E30" w:rsidRPr="00AA0A3B">
        <w:rPr>
          <w:color w:val="auto"/>
          <w:highlight w:val="yellow"/>
        </w:rPr>
        <w:t xml:space="preserve">fibroblast growth medium (see </w:t>
      </w:r>
      <w:r w:rsidR="00752939">
        <w:rPr>
          <w:color w:val="auto"/>
          <w:highlight w:val="yellow"/>
        </w:rPr>
        <w:t xml:space="preserve">the </w:t>
      </w:r>
      <w:r w:rsidR="00752939" w:rsidRPr="00752939">
        <w:rPr>
          <w:b/>
          <w:color w:val="auto"/>
          <w:highlight w:val="yellow"/>
        </w:rPr>
        <w:t>T</w:t>
      </w:r>
      <w:r w:rsidR="00280E30" w:rsidRPr="00752939">
        <w:rPr>
          <w:b/>
          <w:color w:val="auto"/>
          <w:highlight w:val="yellow"/>
        </w:rPr>
        <w:t xml:space="preserve">able of </w:t>
      </w:r>
      <w:r w:rsidR="00752939" w:rsidRPr="00752939">
        <w:rPr>
          <w:b/>
          <w:color w:val="auto"/>
          <w:highlight w:val="yellow"/>
        </w:rPr>
        <w:t>M</w:t>
      </w:r>
      <w:r w:rsidR="00280E30" w:rsidRPr="00752939">
        <w:rPr>
          <w:b/>
          <w:color w:val="auto"/>
          <w:highlight w:val="yellow"/>
        </w:rPr>
        <w:t>aterials</w:t>
      </w:r>
      <w:r w:rsidR="00280E30" w:rsidRPr="00AA0A3B">
        <w:rPr>
          <w:color w:val="auto"/>
          <w:highlight w:val="yellow"/>
        </w:rPr>
        <w:t>)</w:t>
      </w:r>
      <w:r w:rsidR="009920BA" w:rsidRPr="00AA0A3B">
        <w:rPr>
          <w:color w:val="auto"/>
          <w:highlight w:val="yellow"/>
        </w:rPr>
        <w:t xml:space="preserve"> in 48-well cell culture dishes. Leave cells </w:t>
      </w:r>
      <w:r w:rsidR="00061DAE" w:rsidRPr="00AA0A3B">
        <w:rPr>
          <w:color w:val="auto"/>
          <w:highlight w:val="yellow"/>
        </w:rPr>
        <w:t xml:space="preserve">to grow </w:t>
      </w:r>
      <w:r w:rsidR="009920BA" w:rsidRPr="00AA0A3B">
        <w:rPr>
          <w:color w:val="auto"/>
          <w:highlight w:val="yellow"/>
        </w:rPr>
        <w:t xml:space="preserve">until </w:t>
      </w:r>
      <w:r w:rsidR="00061DAE" w:rsidRPr="00AA0A3B">
        <w:rPr>
          <w:color w:val="auto"/>
          <w:highlight w:val="yellow"/>
        </w:rPr>
        <w:t xml:space="preserve">they reach </w:t>
      </w:r>
      <w:r w:rsidR="009920BA" w:rsidRPr="00AA0A3B">
        <w:rPr>
          <w:color w:val="auto"/>
          <w:highlight w:val="yellow"/>
        </w:rPr>
        <w:t>70% confluency.</w:t>
      </w:r>
      <w:r w:rsidR="009920BA" w:rsidRPr="00AA0A3B">
        <w:rPr>
          <w:color w:val="auto"/>
        </w:rPr>
        <w:t xml:space="preserve"> </w:t>
      </w:r>
    </w:p>
    <w:p w14:paraId="65E258B7" w14:textId="77777777" w:rsidR="009920BA" w:rsidRPr="00AA0A3B" w:rsidRDefault="009920BA" w:rsidP="00AA0A3B">
      <w:pPr>
        <w:widowControl/>
        <w:rPr>
          <w:color w:val="auto"/>
          <w:lang w:val="en-GB"/>
        </w:rPr>
      </w:pPr>
    </w:p>
    <w:p w14:paraId="5C032CB2" w14:textId="77777777" w:rsidR="00752939" w:rsidRPr="00C52787" w:rsidRDefault="001F4FDD" w:rsidP="00AA0A3B">
      <w:pPr>
        <w:widowControl/>
        <w:rPr>
          <w:color w:val="auto"/>
          <w:highlight w:val="yellow"/>
        </w:rPr>
      </w:pPr>
      <w:r w:rsidRPr="00C52787">
        <w:rPr>
          <w:color w:val="auto"/>
          <w:highlight w:val="yellow"/>
        </w:rPr>
        <w:t>8</w:t>
      </w:r>
      <w:r w:rsidR="00C91A5D" w:rsidRPr="00C52787">
        <w:rPr>
          <w:color w:val="auto"/>
          <w:highlight w:val="yellow"/>
        </w:rPr>
        <w:t>.</w:t>
      </w:r>
      <w:r w:rsidR="00C55A0B" w:rsidRPr="00C52787">
        <w:rPr>
          <w:color w:val="auto"/>
          <w:highlight w:val="yellow"/>
        </w:rPr>
        <w:t>2</w:t>
      </w:r>
      <w:r w:rsidR="00822395" w:rsidRPr="00C52787">
        <w:rPr>
          <w:color w:val="auto"/>
          <w:highlight w:val="yellow"/>
        </w:rPr>
        <w:t>.</w:t>
      </w:r>
      <w:r w:rsidR="009920BA" w:rsidRPr="00C52787">
        <w:rPr>
          <w:color w:val="auto"/>
          <w:highlight w:val="yellow"/>
        </w:rPr>
        <w:t xml:space="preserve"> Add 5 µg/mL </w:t>
      </w:r>
      <w:r w:rsidR="00752939" w:rsidRPr="00C52787">
        <w:rPr>
          <w:color w:val="auto"/>
          <w:highlight w:val="yellow"/>
        </w:rPr>
        <w:t>i</w:t>
      </w:r>
      <w:r w:rsidR="009920BA" w:rsidRPr="00C52787">
        <w:rPr>
          <w:color w:val="auto"/>
          <w:highlight w:val="yellow"/>
        </w:rPr>
        <w:t>ns</w:t>
      </w:r>
      <w:r w:rsidR="00B91CB1" w:rsidRPr="00C52787">
        <w:rPr>
          <w:color w:val="auto"/>
          <w:highlight w:val="yellow"/>
        </w:rPr>
        <w:t xml:space="preserve">ulin, 5 µM </w:t>
      </w:r>
      <w:r w:rsidR="00752939" w:rsidRPr="00C52787">
        <w:rPr>
          <w:color w:val="auto"/>
          <w:highlight w:val="yellow"/>
        </w:rPr>
        <w:t>t</w:t>
      </w:r>
      <w:r w:rsidR="00B91CB1" w:rsidRPr="00C52787">
        <w:rPr>
          <w:color w:val="auto"/>
          <w:highlight w:val="yellow"/>
        </w:rPr>
        <w:t xml:space="preserve">roglitazone, 0.5 mM </w:t>
      </w:r>
      <w:r w:rsidR="00752939" w:rsidRPr="00C52787">
        <w:rPr>
          <w:color w:val="auto"/>
          <w:highlight w:val="yellow"/>
        </w:rPr>
        <w:t>3-isobutyl-1-methylxanthine (</w:t>
      </w:r>
      <w:r w:rsidR="009920BA" w:rsidRPr="00C52787">
        <w:rPr>
          <w:color w:val="auto"/>
          <w:highlight w:val="yellow"/>
        </w:rPr>
        <w:t>IBMX</w:t>
      </w:r>
      <w:r w:rsidR="00752939" w:rsidRPr="00C52787">
        <w:rPr>
          <w:color w:val="auto"/>
          <w:highlight w:val="yellow"/>
        </w:rPr>
        <w:t>)</w:t>
      </w:r>
      <w:r w:rsidR="009920BA" w:rsidRPr="00C52787">
        <w:rPr>
          <w:color w:val="auto"/>
          <w:highlight w:val="yellow"/>
        </w:rPr>
        <w:t xml:space="preserve"> and 1 µM </w:t>
      </w:r>
      <w:proofErr w:type="spellStart"/>
      <w:r w:rsidR="00752939" w:rsidRPr="00C52787">
        <w:rPr>
          <w:color w:val="auto"/>
          <w:highlight w:val="yellow"/>
        </w:rPr>
        <w:t>d</w:t>
      </w:r>
      <w:r w:rsidR="009920BA" w:rsidRPr="00C52787">
        <w:rPr>
          <w:color w:val="auto"/>
          <w:highlight w:val="yellow"/>
        </w:rPr>
        <w:t>exametasone</w:t>
      </w:r>
      <w:proofErr w:type="spellEnd"/>
      <w:r w:rsidR="00B91CB1" w:rsidRPr="00C52787">
        <w:rPr>
          <w:color w:val="auto"/>
          <w:highlight w:val="yellow"/>
        </w:rPr>
        <w:t xml:space="preserve"> to </w:t>
      </w:r>
      <w:r w:rsidR="00280E30" w:rsidRPr="00C52787">
        <w:rPr>
          <w:color w:val="auto"/>
          <w:highlight w:val="yellow"/>
        </w:rPr>
        <w:t>fibroblast growth medium</w:t>
      </w:r>
      <w:r w:rsidR="00331190" w:rsidRPr="00C52787">
        <w:rPr>
          <w:color w:val="auto"/>
          <w:highlight w:val="yellow"/>
        </w:rPr>
        <w:t xml:space="preserve"> to prepare adipocyte differentiation medium</w:t>
      </w:r>
      <w:r w:rsidR="00B91CB1" w:rsidRPr="00C52787">
        <w:rPr>
          <w:color w:val="auto"/>
          <w:highlight w:val="yellow"/>
        </w:rPr>
        <w:t xml:space="preserve">. </w:t>
      </w:r>
    </w:p>
    <w:p w14:paraId="351F4BD5" w14:textId="77777777" w:rsidR="00752939" w:rsidRPr="00C52787" w:rsidRDefault="00752939" w:rsidP="00AA0A3B">
      <w:pPr>
        <w:widowControl/>
        <w:rPr>
          <w:color w:val="auto"/>
          <w:highlight w:val="yellow"/>
        </w:rPr>
      </w:pPr>
    </w:p>
    <w:p w14:paraId="706D4F1E" w14:textId="408DDE13" w:rsidR="00626BF4" w:rsidRPr="00C52787" w:rsidRDefault="00752939" w:rsidP="00AA0A3B">
      <w:pPr>
        <w:widowControl/>
        <w:rPr>
          <w:color w:val="auto"/>
          <w:highlight w:val="yellow"/>
        </w:rPr>
      </w:pPr>
      <w:r w:rsidRPr="00C52787">
        <w:rPr>
          <w:color w:val="auto"/>
          <w:highlight w:val="yellow"/>
        </w:rPr>
        <w:t xml:space="preserve">8.3. </w:t>
      </w:r>
      <w:r w:rsidR="00B91CB1" w:rsidRPr="00C52787">
        <w:rPr>
          <w:color w:val="auto"/>
          <w:highlight w:val="yellow"/>
        </w:rPr>
        <w:t xml:space="preserve">Replace medium of </w:t>
      </w:r>
      <w:r w:rsidRPr="00C52787">
        <w:rPr>
          <w:color w:val="auto"/>
          <w:highlight w:val="yellow"/>
        </w:rPr>
        <w:t xml:space="preserve">the </w:t>
      </w:r>
      <w:r w:rsidR="00B91CB1" w:rsidRPr="00C52787">
        <w:rPr>
          <w:color w:val="auto"/>
          <w:highlight w:val="yellow"/>
        </w:rPr>
        <w:t xml:space="preserve">cultured cells with adipocyte differentiation medium and let cells differentiate for 14 days. </w:t>
      </w:r>
      <w:r w:rsidR="00B743F6" w:rsidRPr="00C52787">
        <w:rPr>
          <w:color w:val="auto"/>
          <w:highlight w:val="yellow"/>
        </w:rPr>
        <w:t>Exc</w:t>
      </w:r>
      <w:r w:rsidR="00B91CB1" w:rsidRPr="00C52787">
        <w:rPr>
          <w:color w:val="auto"/>
          <w:highlight w:val="yellow"/>
        </w:rPr>
        <w:t xml:space="preserve">hange medium </w:t>
      </w:r>
      <w:r w:rsidR="00D32E49" w:rsidRPr="00C52787">
        <w:rPr>
          <w:color w:val="auto"/>
          <w:highlight w:val="yellow"/>
        </w:rPr>
        <w:t xml:space="preserve">after day 2 </w:t>
      </w:r>
      <w:r w:rsidRPr="00C52787">
        <w:rPr>
          <w:color w:val="auto"/>
          <w:highlight w:val="yellow"/>
        </w:rPr>
        <w:t>with</w:t>
      </w:r>
      <w:r w:rsidR="00B743F6" w:rsidRPr="00C52787">
        <w:rPr>
          <w:color w:val="auto"/>
          <w:highlight w:val="yellow"/>
        </w:rPr>
        <w:t xml:space="preserve"> reduced adipogenesis medium containing </w:t>
      </w:r>
      <w:r w:rsidR="00B91CB1" w:rsidRPr="00C52787">
        <w:rPr>
          <w:color w:val="auto"/>
          <w:highlight w:val="yellow"/>
        </w:rPr>
        <w:t xml:space="preserve">5 µg/mL </w:t>
      </w:r>
      <w:r w:rsidRPr="00C52787">
        <w:rPr>
          <w:color w:val="auto"/>
          <w:highlight w:val="yellow"/>
        </w:rPr>
        <w:t>i</w:t>
      </w:r>
      <w:r w:rsidR="00B91CB1" w:rsidRPr="00C52787">
        <w:rPr>
          <w:color w:val="auto"/>
          <w:highlight w:val="yellow"/>
        </w:rPr>
        <w:t xml:space="preserve">nsulin and 5 µM </w:t>
      </w:r>
      <w:r w:rsidRPr="00C52787">
        <w:rPr>
          <w:color w:val="auto"/>
          <w:highlight w:val="yellow"/>
        </w:rPr>
        <w:t>t</w:t>
      </w:r>
      <w:r w:rsidR="00B91CB1" w:rsidRPr="00C52787">
        <w:rPr>
          <w:color w:val="auto"/>
          <w:highlight w:val="yellow"/>
        </w:rPr>
        <w:t>roglitazone</w:t>
      </w:r>
      <w:r w:rsidR="00B743F6" w:rsidRPr="00C52787">
        <w:rPr>
          <w:color w:val="auto"/>
          <w:highlight w:val="yellow"/>
        </w:rPr>
        <w:t>.</w:t>
      </w:r>
      <w:r w:rsidR="00B91CB1" w:rsidRPr="00C52787">
        <w:rPr>
          <w:color w:val="auto"/>
          <w:highlight w:val="yellow"/>
        </w:rPr>
        <w:t xml:space="preserve"> </w:t>
      </w:r>
      <w:r w:rsidR="00E8083A" w:rsidRPr="00C52787">
        <w:rPr>
          <w:color w:val="auto"/>
          <w:highlight w:val="yellow"/>
        </w:rPr>
        <w:t>Replenish medium</w:t>
      </w:r>
      <w:r w:rsidR="00B91CB1" w:rsidRPr="00C52787">
        <w:rPr>
          <w:color w:val="auto"/>
          <w:highlight w:val="yellow"/>
        </w:rPr>
        <w:t xml:space="preserve"> every 3</w:t>
      </w:r>
      <w:r w:rsidR="00B91CB1" w:rsidRPr="00C52787">
        <w:rPr>
          <w:color w:val="auto"/>
          <w:highlight w:val="yellow"/>
          <w:vertAlign w:val="superscript"/>
        </w:rPr>
        <w:t>rd</w:t>
      </w:r>
      <w:r w:rsidRPr="00C52787">
        <w:rPr>
          <w:color w:val="auto"/>
          <w:highlight w:val="yellow"/>
        </w:rPr>
        <w:t xml:space="preserve"> or </w:t>
      </w:r>
      <w:r w:rsidR="00B91CB1" w:rsidRPr="00C52787">
        <w:rPr>
          <w:color w:val="auto"/>
          <w:highlight w:val="yellow"/>
        </w:rPr>
        <w:t>4</w:t>
      </w:r>
      <w:r w:rsidR="00B91CB1" w:rsidRPr="00C52787">
        <w:rPr>
          <w:color w:val="auto"/>
          <w:highlight w:val="yellow"/>
          <w:vertAlign w:val="superscript"/>
        </w:rPr>
        <w:t>th</w:t>
      </w:r>
      <w:r w:rsidR="00B91CB1" w:rsidRPr="00C52787">
        <w:rPr>
          <w:color w:val="auto"/>
          <w:highlight w:val="yellow"/>
        </w:rPr>
        <w:t xml:space="preserve"> day. </w:t>
      </w:r>
    </w:p>
    <w:p w14:paraId="0CFC3625" w14:textId="77777777" w:rsidR="00B91CB1" w:rsidRPr="00C52787" w:rsidRDefault="00B91CB1" w:rsidP="00AA0A3B">
      <w:pPr>
        <w:widowControl/>
        <w:rPr>
          <w:color w:val="auto"/>
          <w:highlight w:val="yellow"/>
        </w:rPr>
      </w:pPr>
    </w:p>
    <w:p w14:paraId="69C11333" w14:textId="7A49D718" w:rsidR="00B91CB1" w:rsidRPr="00AA0A3B" w:rsidRDefault="001F4FDD" w:rsidP="00AA0A3B">
      <w:pPr>
        <w:widowControl/>
        <w:rPr>
          <w:color w:val="auto"/>
        </w:rPr>
      </w:pPr>
      <w:r w:rsidRPr="00C52787">
        <w:rPr>
          <w:color w:val="auto"/>
          <w:highlight w:val="yellow"/>
        </w:rPr>
        <w:t>8</w:t>
      </w:r>
      <w:r w:rsidR="00C91A5D" w:rsidRPr="00C52787">
        <w:rPr>
          <w:color w:val="auto"/>
          <w:highlight w:val="yellow"/>
        </w:rPr>
        <w:t>.</w:t>
      </w:r>
      <w:r w:rsidR="00752939" w:rsidRPr="00C52787">
        <w:rPr>
          <w:color w:val="auto"/>
          <w:highlight w:val="yellow"/>
        </w:rPr>
        <w:t>4</w:t>
      </w:r>
      <w:r w:rsidR="00E8083A" w:rsidRPr="00C52787">
        <w:rPr>
          <w:color w:val="auto"/>
          <w:highlight w:val="yellow"/>
        </w:rPr>
        <w:t>. Fix cells with 4% PFA</w:t>
      </w:r>
      <w:r w:rsidR="00B91CB1" w:rsidRPr="00C52787">
        <w:rPr>
          <w:color w:val="auto"/>
          <w:highlight w:val="yellow"/>
        </w:rPr>
        <w:t xml:space="preserve"> </w:t>
      </w:r>
      <w:r w:rsidR="00777ADF" w:rsidRPr="00C52787">
        <w:rPr>
          <w:color w:val="auto"/>
          <w:highlight w:val="yellow"/>
        </w:rPr>
        <w:t xml:space="preserve">for 20 min at </w:t>
      </w:r>
      <w:r w:rsidR="00802DE3" w:rsidRPr="00C52787">
        <w:rPr>
          <w:color w:val="auto"/>
          <w:highlight w:val="yellow"/>
        </w:rPr>
        <w:t>ambient temperature (20</w:t>
      </w:r>
      <w:r w:rsidR="00752939" w:rsidRPr="00C52787">
        <w:rPr>
          <w:color w:val="auto"/>
          <w:highlight w:val="yellow"/>
        </w:rPr>
        <w:t>‒</w:t>
      </w:r>
      <w:r w:rsidR="00802DE3" w:rsidRPr="00C52787">
        <w:rPr>
          <w:color w:val="auto"/>
          <w:highlight w:val="yellow"/>
        </w:rPr>
        <w:t>22 °C)</w:t>
      </w:r>
      <w:r w:rsidR="00777ADF" w:rsidRPr="00C52787">
        <w:rPr>
          <w:color w:val="auto"/>
          <w:highlight w:val="yellow"/>
        </w:rPr>
        <w:t xml:space="preserve"> </w:t>
      </w:r>
      <w:r w:rsidR="00B91CB1" w:rsidRPr="00C52787">
        <w:rPr>
          <w:color w:val="auto"/>
          <w:highlight w:val="yellow"/>
        </w:rPr>
        <w:t xml:space="preserve">at differentiation day </w:t>
      </w:r>
      <w:r w:rsidR="00E8083A" w:rsidRPr="00C52787">
        <w:rPr>
          <w:color w:val="auto"/>
          <w:highlight w:val="yellow"/>
        </w:rPr>
        <w:t>14. Wash</w:t>
      </w:r>
      <w:r w:rsidR="00B91CB1" w:rsidRPr="00C52787">
        <w:rPr>
          <w:color w:val="auto"/>
          <w:highlight w:val="yellow"/>
        </w:rPr>
        <w:t xml:space="preserve"> </w:t>
      </w:r>
      <w:r w:rsidR="00934509" w:rsidRPr="00C52787">
        <w:rPr>
          <w:color w:val="auto"/>
          <w:highlight w:val="yellow"/>
        </w:rPr>
        <w:t xml:space="preserve">wells </w:t>
      </w:r>
      <w:r w:rsidR="00B91CB1" w:rsidRPr="00C52787">
        <w:rPr>
          <w:color w:val="auto"/>
          <w:highlight w:val="yellow"/>
        </w:rPr>
        <w:t xml:space="preserve">with 60% </w:t>
      </w:r>
      <w:r w:rsidR="00752939" w:rsidRPr="00C52787">
        <w:rPr>
          <w:color w:val="auto"/>
          <w:highlight w:val="yellow"/>
        </w:rPr>
        <w:t>i</w:t>
      </w:r>
      <w:r w:rsidR="00B91CB1" w:rsidRPr="00C52787">
        <w:rPr>
          <w:color w:val="auto"/>
          <w:highlight w:val="yellow"/>
        </w:rPr>
        <w:t>sopropanol</w:t>
      </w:r>
      <w:r w:rsidR="00E8083A" w:rsidRPr="00C52787">
        <w:rPr>
          <w:color w:val="auto"/>
          <w:highlight w:val="yellow"/>
        </w:rPr>
        <w:t xml:space="preserve"> and let </w:t>
      </w:r>
      <w:r w:rsidR="00752939" w:rsidRPr="00C52787">
        <w:rPr>
          <w:color w:val="auto"/>
          <w:highlight w:val="yellow"/>
        </w:rPr>
        <w:t xml:space="preserve">it </w:t>
      </w:r>
      <w:r w:rsidR="00E8083A" w:rsidRPr="00C52787">
        <w:rPr>
          <w:color w:val="auto"/>
          <w:highlight w:val="yellow"/>
        </w:rPr>
        <w:t>evaporate completely</w:t>
      </w:r>
      <w:r w:rsidR="00B91CB1" w:rsidRPr="00C52787">
        <w:rPr>
          <w:color w:val="auto"/>
          <w:highlight w:val="yellow"/>
        </w:rPr>
        <w:t>. Stain cells with 5 mM Oil</w:t>
      </w:r>
      <w:r w:rsidR="00752939" w:rsidRPr="00C52787">
        <w:rPr>
          <w:color w:val="auto"/>
          <w:highlight w:val="yellow"/>
        </w:rPr>
        <w:t xml:space="preserve"> </w:t>
      </w:r>
      <w:r w:rsidR="00B91CB1" w:rsidRPr="00C52787">
        <w:rPr>
          <w:color w:val="auto"/>
          <w:highlight w:val="yellow"/>
        </w:rPr>
        <w:t xml:space="preserve">Red O </w:t>
      </w:r>
      <w:r w:rsidR="00E8083A" w:rsidRPr="00C52787">
        <w:rPr>
          <w:color w:val="auto"/>
          <w:highlight w:val="yellow"/>
        </w:rPr>
        <w:t>(filter prior</w:t>
      </w:r>
      <w:r w:rsidR="00E60C0D" w:rsidRPr="00C52787">
        <w:rPr>
          <w:color w:val="auto"/>
          <w:highlight w:val="yellow"/>
        </w:rPr>
        <w:t xml:space="preserve"> to use</w:t>
      </w:r>
      <w:r w:rsidR="00E8083A" w:rsidRPr="00C52787">
        <w:rPr>
          <w:color w:val="auto"/>
          <w:highlight w:val="yellow"/>
        </w:rPr>
        <w:t xml:space="preserve">) </w:t>
      </w:r>
      <w:r w:rsidR="00B91CB1" w:rsidRPr="00C52787">
        <w:rPr>
          <w:color w:val="auto"/>
          <w:highlight w:val="yellow"/>
        </w:rPr>
        <w:t>for 20 min. Wash stained cells four times with</w:t>
      </w:r>
      <w:r w:rsidR="00752939" w:rsidRPr="00C52787">
        <w:rPr>
          <w:color w:val="auto"/>
          <w:highlight w:val="yellow"/>
        </w:rPr>
        <w:t xml:space="preserve"> distilled water</w:t>
      </w:r>
      <w:r w:rsidR="00B91CB1" w:rsidRPr="00C52787">
        <w:rPr>
          <w:color w:val="auto"/>
          <w:highlight w:val="yellow"/>
        </w:rPr>
        <w:t xml:space="preserve">. </w:t>
      </w:r>
      <w:r w:rsidR="00752939" w:rsidRPr="00C52787">
        <w:rPr>
          <w:color w:val="auto"/>
          <w:highlight w:val="yellow"/>
        </w:rPr>
        <w:t xml:space="preserve">Proceed </w:t>
      </w:r>
      <w:r w:rsidR="00752939" w:rsidRPr="00752939">
        <w:rPr>
          <w:color w:val="auto"/>
          <w:highlight w:val="yellow"/>
        </w:rPr>
        <w:t xml:space="preserve">to </w:t>
      </w:r>
      <w:r w:rsidR="00752939">
        <w:rPr>
          <w:color w:val="auto"/>
          <w:highlight w:val="yellow"/>
        </w:rPr>
        <w:t xml:space="preserve">perform </w:t>
      </w:r>
      <w:r w:rsidR="00752939" w:rsidRPr="00752939">
        <w:rPr>
          <w:color w:val="auto"/>
          <w:highlight w:val="yellow"/>
        </w:rPr>
        <w:t>microsco</w:t>
      </w:r>
      <w:r w:rsidR="00752939" w:rsidRPr="00D46187">
        <w:rPr>
          <w:color w:val="auto"/>
          <w:highlight w:val="yellow"/>
        </w:rPr>
        <w:t>py</w:t>
      </w:r>
      <w:r w:rsidR="000A3314" w:rsidRPr="00D46187">
        <w:rPr>
          <w:color w:val="auto"/>
          <w:highlight w:val="yellow"/>
        </w:rPr>
        <w:t>.</w:t>
      </w:r>
      <w:r w:rsidR="00B91CB1" w:rsidRPr="00C061AB">
        <w:rPr>
          <w:color w:val="auto"/>
          <w:highlight w:val="yellow"/>
        </w:rPr>
        <w:t xml:space="preserve"> </w:t>
      </w:r>
    </w:p>
    <w:p w14:paraId="77F4503E" w14:textId="77777777" w:rsidR="00C061AB" w:rsidRPr="00AA0A3B" w:rsidRDefault="00C061AB" w:rsidP="00C061AB">
      <w:pPr>
        <w:widowControl/>
        <w:rPr>
          <w:color w:val="auto"/>
        </w:rPr>
      </w:pPr>
    </w:p>
    <w:p w14:paraId="4B6B83CC" w14:textId="2445901D" w:rsidR="00FB6386" w:rsidRDefault="00C061AB" w:rsidP="00C061AB">
      <w:pPr>
        <w:widowControl/>
        <w:rPr>
          <w:color w:val="auto"/>
        </w:rPr>
      </w:pPr>
      <w:r w:rsidRPr="00AA0A3B">
        <w:rPr>
          <w:color w:val="auto"/>
        </w:rPr>
        <w:t>CAUTION: PFA is toxic and harmful. Handle carefully.</w:t>
      </w:r>
    </w:p>
    <w:p w14:paraId="1BB67740" w14:textId="77777777" w:rsidR="00C061AB" w:rsidRPr="00AA0A3B" w:rsidRDefault="00C061AB" w:rsidP="00C061AB">
      <w:pPr>
        <w:widowControl/>
        <w:rPr>
          <w:color w:val="auto"/>
        </w:rPr>
      </w:pPr>
    </w:p>
    <w:p w14:paraId="496AB0B4" w14:textId="315C28B3" w:rsidR="001C1E49" w:rsidRDefault="005B62F8" w:rsidP="00AA0A3B">
      <w:pPr>
        <w:widowControl/>
        <w:rPr>
          <w:color w:val="auto"/>
        </w:rPr>
      </w:pPr>
      <w:r>
        <w:rPr>
          <w:color w:val="auto"/>
        </w:rPr>
        <w:t>NOTE:</w:t>
      </w:r>
      <w:r w:rsidR="00FB6386" w:rsidRPr="00AA0A3B">
        <w:rPr>
          <w:color w:val="auto"/>
        </w:rPr>
        <w:t xml:space="preserve"> The protocol can be </w:t>
      </w:r>
      <w:r w:rsidR="00FB6386" w:rsidRPr="00C061AB">
        <w:rPr>
          <w:color w:val="auto"/>
        </w:rPr>
        <w:t xml:space="preserve">paused here. </w:t>
      </w:r>
      <w:r w:rsidR="00934509" w:rsidRPr="00C061AB">
        <w:rPr>
          <w:color w:val="auto"/>
        </w:rPr>
        <w:t xml:space="preserve">Fixed cells can be stored in </w:t>
      </w:r>
      <w:r w:rsidR="00187985" w:rsidRPr="00C061AB">
        <w:rPr>
          <w:color w:val="auto"/>
        </w:rPr>
        <w:t>1x</w:t>
      </w:r>
      <w:r w:rsidR="00752939" w:rsidRPr="00C061AB">
        <w:rPr>
          <w:color w:val="auto"/>
        </w:rPr>
        <w:t xml:space="preserve"> </w:t>
      </w:r>
      <w:r w:rsidR="00187985" w:rsidRPr="00C061AB">
        <w:rPr>
          <w:color w:val="auto"/>
        </w:rPr>
        <w:t>PBS at 4 °C until Oil</w:t>
      </w:r>
      <w:r w:rsidR="00752939" w:rsidRPr="00C061AB">
        <w:rPr>
          <w:color w:val="auto"/>
        </w:rPr>
        <w:t xml:space="preserve"> </w:t>
      </w:r>
      <w:r w:rsidR="00187985" w:rsidRPr="00C061AB">
        <w:rPr>
          <w:color w:val="auto"/>
        </w:rPr>
        <w:t>Red O staining is performed.</w:t>
      </w:r>
      <w:r w:rsidR="00C061AB" w:rsidRPr="00C061AB">
        <w:rPr>
          <w:color w:val="auto"/>
        </w:rPr>
        <w:t xml:space="preserve"> </w:t>
      </w:r>
      <w:r w:rsidR="00626BF4" w:rsidRPr="00C061AB">
        <w:rPr>
          <w:color w:val="auto"/>
        </w:rPr>
        <w:t>Cover dish with para</w:t>
      </w:r>
      <w:r w:rsidR="00752939" w:rsidRPr="00C061AB">
        <w:rPr>
          <w:color w:val="auto"/>
        </w:rPr>
        <w:t>ffin</w:t>
      </w:r>
      <w:r w:rsidR="00752939">
        <w:rPr>
          <w:color w:val="auto"/>
        </w:rPr>
        <w:t xml:space="preserve"> </w:t>
      </w:r>
      <w:r w:rsidR="00626BF4" w:rsidRPr="00AA0A3B">
        <w:rPr>
          <w:color w:val="auto"/>
        </w:rPr>
        <w:t xml:space="preserve">film prior </w:t>
      </w:r>
      <w:r w:rsidR="00E60C0D" w:rsidRPr="00AA0A3B">
        <w:rPr>
          <w:color w:val="auto"/>
        </w:rPr>
        <w:t xml:space="preserve">to </w:t>
      </w:r>
      <w:r w:rsidR="00626BF4" w:rsidRPr="00AA0A3B">
        <w:rPr>
          <w:color w:val="auto"/>
        </w:rPr>
        <w:t>storage</w:t>
      </w:r>
      <w:r w:rsidR="00061DAE" w:rsidRPr="00AA0A3B">
        <w:rPr>
          <w:color w:val="auto"/>
        </w:rPr>
        <w:t xml:space="preserve"> to avoid evaporation</w:t>
      </w:r>
      <w:r w:rsidR="00626BF4" w:rsidRPr="00AA0A3B">
        <w:rPr>
          <w:color w:val="auto"/>
        </w:rPr>
        <w:t xml:space="preserve">. </w:t>
      </w:r>
    </w:p>
    <w:p w14:paraId="2E8E5BB3" w14:textId="212F8B3A" w:rsidR="00C061AB" w:rsidRPr="00C061AB" w:rsidRDefault="00C061AB" w:rsidP="00AA0A3B">
      <w:pPr>
        <w:widowControl/>
        <w:rPr>
          <w:color w:val="auto"/>
        </w:rPr>
      </w:pPr>
      <w:r w:rsidRPr="00AA0A3B">
        <w:rPr>
          <w:color w:val="auto"/>
        </w:rPr>
        <w:t xml:space="preserve"> </w:t>
      </w:r>
    </w:p>
    <w:p w14:paraId="735970EA" w14:textId="362C6490" w:rsidR="00626BF4" w:rsidRDefault="00C061AB" w:rsidP="00AA0A3B">
      <w:pPr>
        <w:widowControl/>
        <w:rPr>
          <w:color w:val="auto"/>
          <w:highlight w:val="yellow"/>
        </w:rPr>
      </w:pPr>
      <w:r>
        <w:rPr>
          <w:color w:val="auto"/>
          <w:highlight w:val="yellow"/>
        </w:rPr>
        <w:t>8.5. Image c</w:t>
      </w:r>
      <w:r w:rsidRPr="00C061AB">
        <w:rPr>
          <w:color w:val="auto"/>
          <w:highlight w:val="yellow"/>
        </w:rPr>
        <w:t xml:space="preserve">ells immersed in water with an </w:t>
      </w:r>
      <w:r>
        <w:rPr>
          <w:color w:val="auto"/>
          <w:highlight w:val="yellow"/>
        </w:rPr>
        <w:t xml:space="preserve">inverted </w:t>
      </w:r>
      <w:r w:rsidRPr="00C061AB">
        <w:rPr>
          <w:color w:val="auto"/>
          <w:highlight w:val="yellow"/>
        </w:rPr>
        <w:t>microscope</w:t>
      </w:r>
      <w:r>
        <w:rPr>
          <w:color w:val="auto"/>
          <w:highlight w:val="yellow"/>
        </w:rPr>
        <w:t xml:space="preserve"> </w:t>
      </w:r>
      <w:r w:rsidRPr="00C061AB">
        <w:rPr>
          <w:color w:val="auto"/>
          <w:highlight w:val="yellow"/>
        </w:rPr>
        <w:t>at 10x magnification</w:t>
      </w:r>
      <w:r>
        <w:rPr>
          <w:color w:val="auto"/>
          <w:highlight w:val="yellow"/>
        </w:rPr>
        <w:t xml:space="preserve"> with transmitted light</w:t>
      </w:r>
      <w:r w:rsidRPr="00C061AB">
        <w:rPr>
          <w:color w:val="auto"/>
          <w:highlight w:val="yellow"/>
        </w:rPr>
        <w:t>.</w:t>
      </w:r>
    </w:p>
    <w:bookmarkEnd w:id="1"/>
    <w:p w14:paraId="559907F7" w14:textId="77777777" w:rsidR="00EF6DB1" w:rsidRPr="00AA0A3B" w:rsidRDefault="00EF6DB1" w:rsidP="00AA0A3B">
      <w:pPr>
        <w:pStyle w:val="NormalWeb"/>
        <w:widowControl/>
        <w:spacing w:before="0" w:beforeAutospacing="0" w:after="0" w:afterAutospacing="0"/>
        <w:rPr>
          <w:b/>
        </w:rPr>
      </w:pPr>
    </w:p>
    <w:p w14:paraId="5CFF2813" w14:textId="777CD29F" w:rsidR="003B1777" w:rsidRPr="00752939" w:rsidRDefault="006305D7" w:rsidP="00AA0A3B">
      <w:pPr>
        <w:pStyle w:val="NormalWeb"/>
        <w:widowControl/>
        <w:spacing w:before="0" w:beforeAutospacing="0" w:after="0" w:afterAutospacing="0"/>
        <w:rPr>
          <w:b/>
        </w:rPr>
      </w:pPr>
      <w:r w:rsidRPr="00AA0A3B">
        <w:rPr>
          <w:b/>
        </w:rPr>
        <w:t>REPRESENTATIVE RESULTS</w:t>
      </w:r>
      <w:r w:rsidR="003B1777" w:rsidRPr="00AA0A3B">
        <w:rPr>
          <w:b/>
        </w:rPr>
        <w:t>:</w:t>
      </w:r>
    </w:p>
    <w:p w14:paraId="26CC95ED" w14:textId="38E81F25" w:rsidR="002F4E53" w:rsidRPr="00AA0A3B" w:rsidRDefault="00710258" w:rsidP="00AA0A3B">
      <w:pPr>
        <w:widowControl/>
        <w:rPr>
          <w:color w:val="auto"/>
        </w:rPr>
      </w:pPr>
      <w:r w:rsidRPr="00AA0A3B">
        <w:rPr>
          <w:color w:val="auto"/>
        </w:rPr>
        <w:t xml:space="preserve">An overview of the main steps for processing </w:t>
      </w:r>
      <w:r w:rsidR="009D57A9" w:rsidRPr="00AA0A3B">
        <w:rPr>
          <w:color w:val="auto"/>
        </w:rPr>
        <w:t xml:space="preserve">skin </w:t>
      </w:r>
      <w:r w:rsidRPr="00AA0A3B">
        <w:rPr>
          <w:color w:val="auto"/>
        </w:rPr>
        <w:t>tissue</w:t>
      </w:r>
      <w:r w:rsidR="00B7377C" w:rsidRPr="00AA0A3B">
        <w:rPr>
          <w:color w:val="auto"/>
        </w:rPr>
        <w:t xml:space="preserve"> to </w:t>
      </w:r>
      <w:r w:rsidR="002F4E53" w:rsidRPr="00AA0A3B">
        <w:rPr>
          <w:color w:val="auto"/>
        </w:rPr>
        <w:t>obtain</w:t>
      </w:r>
      <w:r w:rsidR="00B7377C" w:rsidRPr="00AA0A3B">
        <w:rPr>
          <w:color w:val="auto"/>
        </w:rPr>
        <w:t xml:space="preserve"> a </w:t>
      </w:r>
      <w:r w:rsidRPr="00AA0A3B">
        <w:rPr>
          <w:color w:val="auto"/>
        </w:rPr>
        <w:t xml:space="preserve">single cell suspension is shown in </w:t>
      </w:r>
      <w:r w:rsidRPr="00AA0A3B">
        <w:rPr>
          <w:b/>
          <w:color w:val="auto"/>
        </w:rPr>
        <w:t>Figure 1</w:t>
      </w:r>
      <w:r w:rsidR="002F4E53" w:rsidRPr="00AA0A3B">
        <w:rPr>
          <w:color w:val="auto"/>
        </w:rPr>
        <w:t xml:space="preserve">, displaying the </w:t>
      </w:r>
      <w:proofErr w:type="spellStart"/>
      <w:r w:rsidR="002F4E53" w:rsidRPr="00AA0A3B">
        <w:rPr>
          <w:color w:val="auto"/>
        </w:rPr>
        <w:t>dermatoming</w:t>
      </w:r>
      <w:proofErr w:type="spellEnd"/>
      <w:r w:rsidR="002F4E53" w:rsidRPr="00AA0A3B">
        <w:rPr>
          <w:color w:val="auto"/>
        </w:rPr>
        <w:t xml:space="preserve"> of the skin </w:t>
      </w:r>
      <w:r w:rsidR="00C52787">
        <w:rPr>
          <w:color w:val="auto"/>
        </w:rPr>
        <w:t>(</w:t>
      </w:r>
      <w:r w:rsidR="00C52787" w:rsidRPr="00C52787">
        <w:rPr>
          <w:b/>
          <w:color w:val="auto"/>
        </w:rPr>
        <w:t>Figure 1</w:t>
      </w:r>
      <w:r w:rsidR="002F4E53" w:rsidRPr="00C52787">
        <w:rPr>
          <w:b/>
          <w:color w:val="auto"/>
        </w:rPr>
        <w:t>A</w:t>
      </w:r>
      <w:r w:rsidR="002F4E53" w:rsidRPr="00AA0A3B">
        <w:rPr>
          <w:color w:val="auto"/>
        </w:rPr>
        <w:t>), different dermal layers (</w:t>
      </w:r>
      <w:r w:rsidR="00C52787" w:rsidRPr="00C52787">
        <w:rPr>
          <w:b/>
          <w:color w:val="auto"/>
        </w:rPr>
        <w:t>Figure 1</w:t>
      </w:r>
      <w:r w:rsidR="002F4E53" w:rsidRPr="00C52787">
        <w:rPr>
          <w:b/>
          <w:color w:val="auto"/>
        </w:rPr>
        <w:t>B</w:t>
      </w:r>
      <w:r w:rsidR="002F4E53" w:rsidRPr="00AA0A3B">
        <w:rPr>
          <w:color w:val="auto"/>
        </w:rPr>
        <w:t>),</w:t>
      </w:r>
      <w:r w:rsidR="007B4242" w:rsidRPr="00AA0A3B">
        <w:rPr>
          <w:color w:val="auto"/>
        </w:rPr>
        <w:t xml:space="preserve"> </w:t>
      </w:r>
      <w:r w:rsidR="000743C9" w:rsidRPr="00AA0A3B">
        <w:rPr>
          <w:color w:val="auto"/>
        </w:rPr>
        <w:t>removal</w:t>
      </w:r>
      <w:r w:rsidR="002F4E53" w:rsidRPr="00AA0A3B">
        <w:rPr>
          <w:color w:val="auto"/>
        </w:rPr>
        <w:t xml:space="preserve"> of the subcutaneous fat layer (</w:t>
      </w:r>
      <w:r w:rsidR="00C52787" w:rsidRPr="00C52787">
        <w:rPr>
          <w:b/>
          <w:color w:val="auto"/>
        </w:rPr>
        <w:t>Figure 1</w:t>
      </w:r>
      <w:r w:rsidR="002F4E53" w:rsidRPr="00C52787">
        <w:rPr>
          <w:b/>
          <w:color w:val="auto"/>
        </w:rPr>
        <w:t>C</w:t>
      </w:r>
      <w:r w:rsidR="002F4E53" w:rsidRPr="00AA0A3B">
        <w:rPr>
          <w:color w:val="auto"/>
        </w:rPr>
        <w:t>)</w:t>
      </w:r>
      <w:r w:rsidR="001605B6" w:rsidRPr="00AA0A3B">
        <w:rPr>
          <w:color w:val="auto"/>
        </w:rPr>
        <w:t xml:space="preserve"> and the separation of </w:t>
      </w:r>
      <w:r w:rsidR="00C52787">
        <w:rPr>
          <w:color w:val="auto"/>
        </w:rPr>
        <w:t xml:space="preserve">the </w:t>
      </w:r>
      <w:r w:rsidR="001605B6" w:rsidRPr="00AA0A3B">
        <w:rPr>
          <w:color w:val="auto"/>
        </w:rPr>
        <w:t>epidermis and papillary dermis (</w:t>
      </w:r>
      <w:r w:rsidR="00C52787" w:rsidRPr="00C52787">
        <w:rPr>
          <w:b/>
          <w:color w:val="auto"/>
        </w:rPr>
        <w:t>Figure 1</w:t>
      </w:r>
      <w:r w:rsidR="001605B6" w:rsidRPr="00C52787">
        <w:rPr>
          <w:b/>
          <w:color w:val="auto"/>
        </w:rPr>
        <w:t>D</w:t>
      </w:r>
      <w:r w:rsidR="001605B6" w:rsidRPr="00AA0A3B">
        <w:rPr>
          <w:color w:val="auto"/>
        </w:rPr>
        <w:t>), as well as the different steps of the manual and enzymatic tissue dissociation (</w:t>
      </w:r>
      <w:r w:rsidR="00C52787" w:rsidRPr="00C52787">
        <w:rPr>
          <w:b/>
          <w:color w:val="auto"/>
        </w:rPr>
        <w:t>Figure 1</w:t>
      </w:r>
      <w:r w:rsidR="001605B6" w:rsidRPr="00C52787">
        <w:rPr>
          <w:b/>
          <w:color w:val="auto"/>
        </w:rPr>
        <w:t>E</w:t>
      </w:r>
      <w:r w:rsidR="00C52787" w:rsidRPr="00C52787">
        <w:rPr>
          <w:b/>
          <w:color w:val="auto"/>
        </w:rPr>
        <w:t>,</w:t>
      </w:r>
      <w:r w:rsidR="001605B6" w:rsidRPr="00C52787">
        <w:rPr>
          <w:b/>
          <w:color w:val="auto"/>
        </w:rPr>
        <w:t>F</w:t>
      </w:r>
      <w:r w:rsidR="001605B6" w:rsidRPr="00AA0A3B">
        <w:rPr>
          <w:color w:val="auto"/>
        </w:rPr>
        <w:t xml:space="preserve">). </w:t>
      </w:r>
      <w:r w:rsidR="00501C8F" w:rsidRPr="00AA0A3B">
        <w:rPr>
          <w:color w:val="auto"/>
        </w:rPr>
        <w:t xml:space="preserve">A scheme of the three dermal layers is provided in </w:t>
      </w:r>
      <w:r w:rsidR="00501C8F" w:rsidRPr="00C52787">
        <w:rPr>
          <w:b/>
          <w:color w:val="auto"/>
        </w:rPr>
        <w:t>Figure 2</w:t>
      </w:r>
      <w:r w:rsidR="00501C8F" w:rsidRPr="00AA0A3B">
        <w:rPr>
          <w:color w:val="auto"/>
        </w:rPr>
        <w:t>.</w:t>
      </w:r>
    </w:p>
    <w:p w14:paraId="7E5CD2CC" w14:textId="77777777" w:rsidR="0030107C" w:rsidRPr="00AA0A3B" w:rsidRDefault="0030107C" w:rsidP="00AA0A3B">
      <w:pPr>
        <w:widowControl/>
        <w:rPr>
          <w:color w:val="auto"/>
        </w:rPr>
      </w:pPr>
    </w:p>
    <w:p w14:paraId="11B01F1B" w14:textId="603003C7" w:rsidR="00A54290" w:rsidRPr="00AA0A3B" w:rsidRDefault="00BA708A" w:rsidP="00AA0A3B">
      <w:pPr>
        <w:widowControl/>
        <w:rPr>
          <w:color w:val="auto"/>
        </w:rPr>
      </w:pPr>
      <w:r w:rsidRPr="00AA0A3B">
        <w:rPr>
          <w:b/>
          <w:color w:val="auto"/>
        </w:rPr>
        <w:t xml:space="preserve">Figure </w:t>
      </w:r>
      <w:r w:rsidR="00501C8F" w:rsidRPr="00AA0A3B">
        <w:rPr>
          <w:b/>
          <w:color w:val="auto"/>
        </w:rPr>
        <w:t>3</w:t>
      </w:r>
      <w:r w:rsidR="00501C8F" w:rsidRPr="00AA0A3B">
        <w:rPr>
          <w:color w:val="auto"/>
        </w:rPr>
        <w:t xml:space="preserve"> </w:t>
      </w:r>
      <w:r w:rsidR="003A3CF1" w:rsidRPr="00AA0A3B">
        <w:rPr>
          <w:color w:val="auto"/>
        </w:rPr>
        <w:t>displays the</w:t>
      </w:r>
      <w:r w:rsidRPr="00AA0A3B">
        <w:rPr>
          <w:color w:val="auto"/>
        </w:rPr>
        <w:t xml:space="preserve"> gating strategy </w:t>
      </w:r>
      <w:r w:rsidR="00AB2056" w:rsidRPr="00AA0A3B">
        <w:rPr>
          <w:color w:val="auto"/>
        </w:rPr>
        <w:t>of</w:t>
      </w:r>
      <w:r w:rsidRPr="00AA0A3B">
        <w:rPr>
          <w:color w:val="auto"/>
        </w:rPr>
        <w:t xml:space="preserve"> a flow cytometry staining panel </w:t>
      </w:r>
      <w:r w:rsidR="00AB2056" w:rsidRPr="00AA0A3B">
        <w:rPr>
          <w:color w:val="auto"/>
        </w:rPr>
        <w:t>for the</w:t>
      </w:r>
      <w:r w:rsidRPr="00AA0A3B">
        <w:rPr>
          <w:color w:val="auto"/>
        </w:rPr>
        <w:t xml:space="preserve"> anal</w:t>
      </w:r>
      <w:r w:rsidR="00AB2056" w:rsidRPr="00AA0A3B">
        <w:rPr>
          <w:color w:val="auto"/>
        </w:rPr>
        <w:t>ysis of</w:t>
      </w:r>
      <w:r w:rsidRPr="00AA0A3B">
        <w:rPr>
          <w:color w:val="auto"/>
        </w:rPr>
        <w:t xml:space="preserve"> </w:t>
      </w:r>
      <w:r w:rsidR="00D04D47" w:rsidRPr="00AA0A3B">
        <w:rPr>
          <w:color w:val="auto"/>
        </w:rPr>
        <w:t xml:space="preserve">different </w:t>
      </w:r>
      <w:r w:rsidRPr="00AA0A3B">
        <w:rPr>
          <w:color w:val="auto"/>
        </w:rPr>
        <w:t>fibroblast</w:t>
      </w:r>
      <w:r w:rsidR="001605B6" w:rsidRPr="00AA0A3B">
        <w:rPr>
          <w:color w:val="auto"/>
        </w:rPr>
        <w:t xml:space="preserve"> subsets</w:t>
      </w:r>
      <w:r w:rsidRPr="00AA0A3B">
        <w:rPr>
          <w:color w:val="auto"/>
        </w:rPr>
        <w:t xml:space="preserve"> </w:t>
      </w:r>
      <w:r w:rsidR="003A3CF1" w:rsidRPr="00AA0A3B">
        <w:rPr>
          <w:color w:val="auto"/>
        </w:rPr>
        <w:t>from</w:t>
      </w:r>
      <w:r w:rsidRPr="00AA0A3B">
        <w:rPr>
          <w:color w:val="auto"/>
        </w:rPr>
        <w:t xml:space="preserve"> human skin.</w:t>
      </w:r>
      <w:r w:rsidR="00E00AFA" w:rsidRPr="00AA0A3B">
        <w:rPr>
          <w:color w:val="auto"/>
        </w:rPr>
        <w:t xml:space="preserve"> A</w:t>
      </w:r>
      <w:r w:rsidRPr="00AA0A3B">
        <w:rPr>
          <w:color w:val="auto"/>
        </w:rPr>
        <w:t xml:space="preserve">dditional cell surface markers </w:t>
      </w:r>
      <w:r w:rsidR="001605B6" w:rsidRPr="00AA0A3B">
        <w:rPr>
          <w:color w:val="auto"/>
        </w:rPr>
        <w:t xml:space="preserve">that are </w:t>
      </w:r>
      <w:r w:rsidRPr="00AA0A3B">
        <w:rPr>
          <w:color w:val="auto"/>
        </w:rPr>
        <w:t>not expressed on fibroblasts</w:t>
      </w:r>
      <w:r w:rsidR="00E00AFA" w:rsidRPr="00AA0A3B">
        <w:rPr>
          <w:color w:val="auto"/>
        </w:rPr>
        <w:t xml:space="preserve"> permit the</w:t>
      </w:r>
      <w:r w:rsidRPr="00AA0A3B">
        <w:rPr>
          <w:color w:val="auto"/>
        </w:rPr>
        <w:t xml:space="preserve"> </w:t>
      </w:r>
      <w:r w:rsidR="007A7B22" w:rsidRPr="00AA0A3B">
        <w:rPr>
          <w:color w:val="auto"/>
        </w:rPr>
        <w:t>exclu</w:t>
      </w:r>
      <w:r w:rsidR="00E00AFA" w:rsidRPr="00AA0A3B">
        <w:rPr>
          <w:color w:val="auto"/>
        </w:rPr>
        <w:t>sion of</w:t>
      </w:r>
      <w:r w:rsidRPr="00AA0A3B">
        <w:rPr>
          <w:color w:val="auto"/>
        </w:rPr>
        <w:t xml:space="preserve"> various </w:t>
      </w:r>
      <w:r w:rsidR="00D04D47" w:rsidRPr="00AA0A3B">
        <w:rPr>
          <w:color w:val="auto"/>
        </w:rPr>
        <w:t xml:space="preserve">other </w:t>
      </w:r>
      <w:r w:rsidRPr="00AA0A3B">
        <w:rPr>
          <w:color w:val="auto"/>
        </w:rPr>
        <w:t>cells present in the skin</w:t>
      </w:r>
      <w:r w:rsidR="00D04D47" w:rsidRPr="00AA0A3B">
        <w:rPr>
          <w:color w:val="auto"/>
        </w:rPr>
        <w:t xml:space="preserve"> such as</w:t>
      </w:r>
      <w:r w:rsidRPr="00AA0A3B">
        <w:rPr>
          <w:color w:val="auto"/>
        </w:rPr>
        <w:t xml:space="preserve"> </w:t>
      </w:r>
      <w:r w:rsidRPr="00AA0A3B">
        <w:rPr>
          <w:color w:val="auto"/>
        </w:rPr>
        <w:lastRenderedPageBreak/>
        <w:t>immune cells, epidermal cells, mesenchymal stem cells</w:t>
      </w:r>
      <w:r w:rsidR="000D553B" w:rsidRPr="00AA0A3B">
        <w:rPr>
          <w:color w:val="auto"/>
        </w:rPr>
        <w:t xml:space="preserve"> (MSCs)</w:t>
      </w:r>
      <w:r w:rsidRPr="00AA0A3B">
        <w:rPr>
          <w:color w:val="auto"/>
        </w:rPr>
        <w:t xml:space="preserve">, red blood cells </w:t>
      </w:r>
      <w:r w:rsidR="00D04D47" w:rsidRPr="00AA0A3B">
        <w:rPr>
          <w:color w:val="auto"/>
        </w:rPr>
        <w:t>or</w:t>
      </w:r>
      <w:r w:rsidRPr="00AA0A3B">
        <w:rPr>
          <w:color w:val="auto"/>
        </w:rPr>
        <w:t xml:space="preserve"> endothelial cells</w:t>
      </w:r>
      <w:r w:rsidR="00AB2056" w:rsidRPr="00AA0A3B">
        <w:rPr>
          <w:color w:val="auto"/>
        </w:rPr>
        <w:t xml:space="preserve"> to attain maximal purity </w:t>
      </w:r>
      <w:r w:rsidR="0069560D" w:rsidRPr="00AA0A3B">
        <w:rPr>
          <w:color w:val="auto"/>
        </w:rPr>
        <w:t>in</w:t>
      </w:r>
      <w:r w:rsidR="00AB2056" w:rsidRPr="00AA0A3B">
        <w:rPr>
          <w:color w:val="auto"/>
        </w:rPr>
        <w:t xml:space="preserve"> the isolated populations</w:t>
      </w:r>
      <w:r w:rsidRPr="00AA0A3B">
        <w:rPr>
          <w:color w:val="auto"/>
        </w:rPr>
        <w:t xml:space="preserve">. </w:t>
      </w:r>
      <w:r w:rsidR="003C2115" w:rsidRPr="00AA0A3B">
        <w:rPr>
          <w:color w:val="auto"/>
        </w:rPr>
        <w:t xml:space="preserve">It is not critical </w:t>
      </w:r>
      <w:r w:rsidR="00C52787" w:rsidRPr="00AA0A3B">
        <w:rPr>
          <w:color w:val="auto"/>
        </w:rPr>
        <w:t xml:space="preserve">to use the identical FACS panel used in </w:t>
      </w:r>
      <w:r w:rsidR="00C52787" w:rsidRPr="00C52787">
        <w:rPr>
          <w:b/>
          <w:color w:val="auto"/>
        </w:rPr>
        <w:t>Figure 2</w:t>
      </w:r>
      <w:r w:rsidR="00C52787">
        <w:rPr>
          <w:b/>
          <w:color w:val="auto"/>
        </w:rPr>
        <w:t xml:space="preserve"> </w:t>
      </w:r>
      <w:r w:rsidR="003C2115" w:rsidRPr="00AA0A3B">
        <w:rPr>
          <w:color w:val="auto"/>
        </w:rPr>
        <w:t>for</w:t>
      </w:r>
      <w:r w:rsidR="001605B6" w:rsidRPr="00AA0A3B">
        <w:rPr>
          <w:color w:val="auto"/>
        </w:rPr>
        <w:t xml:space="preserve"> the</w:t>
      </w:r>
      <w:r w:rsidR="003C2115" w:rsidRPr="00AA0A3B">
        <w:rPr>
          <w:color w:val="auto"/>
        </w:rPr>
        <w:t xml:space="preserve"> identification of these fibroblast subpopulations</w:t>
      </w:r>
      <w:r w:rsidR="001605B6" w:rsidRPr="00AA0A3B">
        <w:rPr>
          <w:color w:val="auto"/>
        </w:rPr>
        <w:t xml:space="preserve">, however </w:t>
      </w:r>
      <w:r w:rsidR="0081509E" w:rsidRPr="00AA0A3B">
        <w:rPr>
          <w:color w:val="auto"/>
        </w:rPr>
        <w:t>this is our recommendation</w:t>
      </w:r>
      <w:r w:rsidR="001605B6" w:rsidRPr="00AA0A3B">
        <w:rPr>
          <w:color w:val="auto"/>
        </w:rPr>
        <w:t>.</w:t>
      </w:r>
      <w:r w:rsidR="003C2115" w:rsidRPr="00AA0A3B">
        <w:rPr>
          <w:color w:val="auto"/>
        </w:rPr>
        <w:t xml:space="preserve"> </w:t>
      </w:r>
      <w:r w:rsidR="00D04D47" w:rsidRPr="00AA0A3B">
        <w:rPr>
          <w:color w:val="auto"/>
        </w:rPr>
        <w:t>One may u</w:t>
      </w:r>
      <w:r w:rsidR="003C2115" w:rsidRPr="00AA0A3B">
        <w:rPr>
          <w:color w:val="auto"/>
        </w:rPr>
        <w:t>se</w:t>
      </w:r>
      <w:r w:rsidR="001605B6" w:rsidRPr="00AA0A3B">
        <w:rPr>
          <w:color w:val="auto"/>
        </w:rPr>
        <w:t xml:space="preserve"> antibodies labelled with different fluorescent dyes </w:t>
      </w:r>
      <w:r w:rsidR="003C2115" w:rsidRPr="00AA0A3B">
        <w:rPr>
          <w:color w:val="auto"/>
        </w:rPr>
        <w:t xml:space="preserve">or </w:t>
      </w:r>
      <w:r w:rsidR="001605B6" w:rsidRPr="00AA0A3B">
        <w:rPr>
          <w:color w:val="auto"/>
        </w:rPr>
        <w:t>alter</w:t>
      </w:r>
      <w:r w:rsidR="00A54290" w:rsidRPr="00AA0A3B">
        <w:rPr>
          <w:color w:val="auto"/>
        </w:rPr>
        <w:t xml:space="preserve"> the </w:t>
      </w:r>
      <w:r w:rsidR="003C2115" w:rsidRPr="00AA0A3B">
        <w:rPr>
          <w:color w:val="auto"/>
        </w:rPr>
        <w:t xml:space="preserve">combination of exclusion </w:t>
      </w:r>
      <w:r w:rsidR="007F3D78" w:rsidRPr="00AA0A3B">
        <w:rPr>
          <w:color w:val="auto"/>
        </w:rPr>
        <w:t xml:space="preserve">markers. </w:t>
      </w:r>
    </w:p>
    <w:p w14:paraId="7AE4F9D9" w14:textId="77777777" w:rsidR="00175F8D" w:rsidRPr="00AA0A3B" w:rsidRDefault="00175F8D" w:rsidP="00AA0A3B">
      <w:pPr>
        <w:widowControl/>
        <w:rPr>
          <w:color w:val="auto"/>
        </w:rPr>
      </w:pPr>
    </w:p>
    <w:p w14:paraId="492D3E32" w14:textId="4058F1C6" w:rsidR="003B1777" w:rsidRPr="00AA0A3B" w:rsidRDefault="0040733B" w:rsidP="00AA0A3B">
      <w:pPr>
        <w:widowControl/>
        <w:rPr>
          <w:color w:val="auto"/>
        </w:rPr>
      </w:pPr>
      <w:r w:rsidRPr="00AA0A3B">
        <w:rPr>
          <w:color w:val="auto"/>
        </w:rPr>
        <w:t xml:space="preserve">Of note, </w:t>
      </w:r>
      <w:r w:rsidR="00C52787">
        <w:rPr>
          <w:color w:val="auto"/>
        </w:rPr>
        <w:t>this</w:t>
      </w:r>
      <w:r w:rsidR="0069560D" w:rsidRPr="00AA0A3B">
        <w:rPr>
          <w:color w:val="auto"/>
        </w:rPr>
        <w:t xml:space="preserve"> protocol enables the identification of </w:t>
      </w:r>
      <w:r w:rsidRPr="00AA0A3B">
        <w:rPr>
          <w:color w:val="auto"/>
        </w:rPr>
        <w:t>three fibroblast populations in human skin</w:t>
      </w:r>
      <w:r w:rsidR="0069560D" w:rsidRPr="00AA0A3B">
        <w:rPr>
          <w:color w:val="auto"/>
        </w:rPr>
        <w:t xml:space="preserve"> which present with dif</w:t>
      </w:r>
      <w:r w:rsidR="003A3CF1" w:rsidRPr="00AA0A3B">
        <w:rPr>
          <w:color w:val="auto"/>
        </w:rPr>
        <w:t>ferent intradermal localization,</w:t>
      </w:r>
      <w:r w:rsidR="0069560D" w:rsidRPr="00AA0A3B">
        <w:rPr>
          <w:color w:val="auto"/>
        </w:rPr>
        <w:t xml:space="preserve"> gene expression profiles </w:t>
      </w:r>
      <w:proofErr w:type="gramStart"/>
      <w:r w:rsidR="0069560D" w:rsidRPr="00AA0A3B">
        <w:rPr>
          <w:color w:val="auto"/>
        </w:rPr>
        <w:t>and also</w:t>
      </w:r>
      <w:proofErr w:type="gramEnd"/>
      <w:r w:rsidR="0069560D" w:rsidRPr="00AA0A3B">
        <w:rPr>
          <w:color w:val="auto"/>
        </w:rPr>
        <w:t xml:space="preserve"> functions (</w:t>
      </w:r>
      <w:r w:rsidRPr="00AA0A3B">
        <w:rPr>
          <w:b/>
          <w:color w:val="auto"/>
        </w:rPr>
        <w:t xml:space="preserve">Figure </w:t>
      </w:r>
      <w:r w:rsidR="00501C8F" w:rsidRPr="00AA0A3B">
        <w:rPr>
          <w:b/>
          <w:color w:val="auto"/>
        </w:rPr>
        <w:t>4</w:t>
      </w:r>
      <w:r w:rsidR="0069560D" w:rsidRPr="00AA0A3B">
        <w:rPr>
          <w:color w:val="auto"/>
        </w:rPr>
        <w:t>).</w:t>
      </w:r>
      <w:r w:rsidRPr="00AA0A3B">
        <w:rPr>
          <w:color w:val="auto"/>
        </w:rPr>
        <w:t xml:space="preserve"> </w:t>
      </w:r>
      <w:r w:rsidR="004A3426" w:rsidRPr="00AA0A3B">
        <w:rPr>
          <w:color w:val="auto"/>
        </w:rPr>
        <w:t xml:space="preserve">FAP+CD90- are enriched </w:t>
      </w:r>
      <w:r w:rsidR="00C0364B" w:rsidRPr="00AA0A3B">
        <w:rPr>
          <w:color w:val="auto"/>
        </w:rPr>
        <w:t>in the papillary dermis whereas FAP+CD90+ and FAP-CD90+ are more abundant in the reticular dermis</w:t>
      </w:r>
      <w:r w:rsidR="004A3426" w:rsidRPr="00AA0A3B">
        <w:rPr>
          <w:color w:val="auto"/>
        </w:rPr>
        <w:t xml:space="preserve"> (</w:t>
      </w:r>
      <w:r w:rsidR="004A3426" w:rsidRPr="00C52787">
        <w:rPr>
          <w:b/>
          <w:color w:val="auto"/>
        </w:rPr>
        <w:t xml:space="preserve">Figure </w:t>
      </w:r>
      <w:r w:rsidR="00C52787">
        <w:rPr>
          <w:b/>
          <w:color w:val="auto"/>
        </w:rPr>
        <w:t>4</w:t>
      </w:r>
      <w:r w:rsidR="004A3426" w:rsidRPr="00C52787">
        <w:rPr>
          <w:b/>
          <w:color w:val="auto"/>
        </w:rPr>
        <w:t>A</w:t>
      </w:r>
      <w:r w:rsidR="004A3426" w:rsidRPr="00AA0A3B">
        <w:rPr>
          <w:color w:val="auto"/>
        </w:rPr>
        <w:t>)</w:t>
      </w:r>
      <w:r w:rsidR="00C0364B" w:rsidRPr="00AA0A3B">
        <w:rPr>
          <w:color w:val="auto"/>
        </w:rPr>
        <w:t>.</w:t>
      </w:r>
      <w:r w:rsidR="007B4242" w:rsidRPr="00AA0A3B">
        <w:rPr>
          <w:color w:val="auto"/>
        </w:rPr>
        <w:t xml:space="preserve"> </w:t>
      </w:r>
      <w:r w:rsidR="006E3F32" w:rsidRPr="00AA0A3B">
        <w:rPr>
          <w:color w:val="auto"/>
        </w:rPr>
        <w:t>A</w:t>
      </w:r>
      <w:r w:rsidR="00D940D0" w:rsidRPr="00AA0A3B">
        <w:rPr>
          <w:color w:val="auto"/>
        </w:rPr>
        <w:t xml:space="preserve">ll three subpopulations </w:t>
      </w:r>
      <w:r w:rsidR="006E3F32" w:rsidRPr="00AA0A3B">
        <w:rPr>
          <w:color w:val="auto"/>
        </w:rPr>
        <w:t xml:space="preserve">exhibit the </w:t>
      </w:r>
      <w:r w:rsidR="00C0364B" w:rsidRPr="00AA0A3B">
        <w:rPr>
          <w:color w:val="auto"/>
        </w:rPr>
        <w:t>typical fibroblast morphology upon sorting in cell culture</w:t>
      </w:r>
      <w:r w:rsidR="006E3F32" w:rsidRPr="00AA0A3B">
        <w:rPr>
          <w:color w:val="auto"/>
        </w:rPr>
        <w:t xml:space="preserve"> (</w:t>
      </w:r>
      <w:r w:rsidR="006E3F32" w:rsidRPr="00C52787">
        <w:rPr>
          <w:b/>
          <w:color w:val="auto"/>
        </w:rPr>
        <w:t xml:space="preserve">Figure </w:t>
      </w:r>
      <w:r w:rsidR="00C52787">
        <w:rPr>
          <w:b/>
          <w:color w:val="auto"/>
        </w:rPr>
        <w:t>4</w:t>
      </w:r>
      <w:r w:rsidR="006E3F32" w:rsidRPr="00C52787">
        <w:rPr>
          <w:b/>
          <w:color w:val="auto"/>
        </w:rPr>
        <w:t>B</w:t>
      </w:r>
      <w:r w:rsidR="006E3F32" w:rsidRPr="00AA0A3B">
        <w:rPr>
          <w:color w:val="auto"/>
        </w:rPr>
        <w:t>)</w:t>
      </w:r>
      <w:r w:rsidR="00C0364B" w:rsidRPr="00AA0A3B">
        <w:rPr>
          <w:color w:val="auto"/>
        </w:rPr>
        <w:t>. Interestingly, they differ</w:t>
      </w:r>
      <w:r w:rsidR="006C669B" w:rsidRPr="00AA0A3B">
        <w:rPr>
          <w:color w:val="auto"/>
        </w:rPr>
        <w:t xml:space="preserve"> regarding</w:t>
      </w:r>
      <w:r w:rsidR="00C0364B" w:rsidRPr="00AA0A3B">
        <w:rPr>
          <w:color w:val="auto"/>
        </w:rPr>
        <w:t xml:space="preserve"> the</w:t>
      </w:r>
      <w:r w:rsidR="006C669B" w:rsidRPr="00AA0A3B">
        <w:rPr>
          <w:color w:val="auto"/>
        </w:rPr>
        <w:t>ir</w:t>
      </w:r>
      <w:r w:rsidR="00C0364B" w:rsidRPr="00AA0A3B">
        <w:rPr>
          <w:color w:val="auto"/>
        </w:rPr>
        <w:t xml:space="preserve"> ability to differentiate into adipocytes which is a hallmark for reticular fibroblasts. </w:t>
      </w:r>
      <w:r w:rsidR="00E22C55" w:rsidRPr="00AA0A3B">
        <w:rPr>
          <w:color w:val="auto"/>
        </w:rPr>
        <w:t>Combining these results</w:t>
      </w:r>
      <w:r w:rsidR="00C0364B" w:rsidRPr="00AA0A3B">
        <w:rPr>
          <w:color w:val="auto"/>
        </w:rPr>
        <w:t xml:space="preserve"> with gene expression </w:t>
      </w:r>
      <w:r w:rsidR="003A3CF1" w:rsidRPr="00AA0A3B">
        <w:rPr>
          <w:color w:val="auto"/>
        </w:rPr>
        <w:t>profiling</w:t>
      </w:r>
      <w:r w:rsidR="00D71727">
        <w:rPr>
          <w:color w:val="auto"/>
        </w:rPr>
        <w:t xml:space="preserve"> via real-time </w:t>
      </w:r>
      <w:r w:rsidR="00C061AB">
        <w:rPr>
          <w:color w:val="auto"/>
        </w:rPr>
        <w:t>p</w:t>
      </w:r>
      <w:r w:rsidR="00D71727" w:rsidRPr="00D71727">
        <w:rPr>
          <w:color w:val="auto"/>
        </w:rPr>
        <w:t xml:space="preserve">olymerase </w:t>
      </w:r>
      <w:r w:rsidR="00C061AB">
        <w:rPr>
          <w:color w:val="auto"/>
        </w:rPr>
        <w:t>c</w:t>
      </w:r>
      <w:r w:rsidR="00D71727" w:rsidRPr="00D71727">
        <w:rPr>
          <w:color w:val="auto"/>
        </w:rPr>
        <w:t xml:space="preserve">hain </w:t>
      </w:r>
      <w:r w:rsidR="00C061AB">
        <w:rPr>
          <w:color w:val="auto"/>
        </w:rPr>
        <w:t>r</w:t>
      </w:r>
      <w:r w:rsidR="00D71727" w:rsidRPr="00D71727">
        <w:rPr>
          <w:color w:val="auto"/>
        </w:rPr>
        <w:t>eaction</w:t>
      </w:r>
      <w:r w:rsidR="00D71727">
        <w:rPr>
          <w:color w:val="auto"/>
        </w:rPr>
        <w:t xml:space="preserve"> </w:t>
      </w:r>
      <w:r w:rsidR="00C061AB">
        <w:rPr>
          <w:color w:val="auto"/>
        </w:rPr>
        <w:t>(</w:t>
      </w:r>
      <w:r w:rsidR="00D71727">
        <w:rPr>
          <w:color w:val="auto"/>
        </w:rPr>
        <w:t>RT-PCR)</w:t>
      </w:r>
      <w:r w:rsidR="00C061AB" w:rsidRPr="00C061AB">
        <w:rPr>
          <w:color w:val="auto"/>
          <w:vertAlign w:val="superscript"/>
        </w:rPr>
        <w:t>16</w:t>
      </w:r>
      <w:r w:rsidR="00C0364B" w:rsidRPr="00AA0A3B">
        <w:rPr>
          <w:color w:val="auto"/>
        </w:rPr>
        <w:t xml:space="preserve"> </w:t>
      </w:r>
      <w:r w:rsidR="00D940D0" w:rsidRPr="00AA0A3B">
        <w:rPr>
          <w:color w:val="auto"/>
        </w:rPr>
        <w:t>(</w:t>
      </w:r>
      <w:r w:rsidR="00D940D0" w:rsidRPr="00C52787">
        <w:rPr>
          <w:b/>
          <w:color w:val="auto"/>
        </w:rPr>
        <w:t xml:space="preserve">Figure </w:t>
      </w:r>
      <w:r w:rsidR="00C52787">
        <w:rPr>
          <w:b/>
          <w:color w:val="auto"/>
        </w:rPr>
        <w:t>4</w:t>
      </w:r>
      <w:r w:rsidR="00D940D0" w:rsidRPr="00C52787">
        <w:rPr>
          <w:b/>
          <w:color w:val="auto"/>
        </w:rPr>
        <w:t>C</w:t>
      </w:r>
      <w:r w:rsidR="00D940D0" w:rsidRPr="00AA0A3B">
        <w:rPr>
          <w:color w:val="auto"/>
        </w:rPr>
        <w:t>)</w:t>
      </w:r>
      <w:r w:rsidR="00844999" w:rsidRPr="00AA0A3B">
        <w:rPr>
          <w:color w:val="auto"/>
        </w:rPr>
        <w:t xml:space="preserve">, </w:t>
      </w:r>
      <w:r w:rsidR="00C0364B" w:rsidRPr="00AA0A3B">
        <w:rPr>
          <w:color w:val="auto"/>
        </w:rPr>
        <w:t>showing that FAP+</w:t>
      </w:r>
      <w:r w:rsidR="00E22C55" w:rsidRPr="00AA0A3B">
        <w:rPr>
          <w:color w:val="auto"/>
        </w:rPr>
        <w:t xml:space="preserve">CD90- cells express </w:t>
      </w:r>
      <w:r w:rsidR="003A3CF1" w:rsidRPr="00AA0A3B">
        <w:rPr>
          <w:color w:val="auto"/>
        </w:rPr>
        <w:t>high levels</w:t>
      </w:r>
      <w:r w:rsidR="00E22C55" w:rsidRPr="00AA0A3B">
        <w:rPr>
          <w:color w:val="auto"/>
        </w:rPr>
        <w:t xml:space="preserve"> of</w:t>
      </w:r>
      <w:r w:rsidR="00844999" w:rsidRPr="00AA0A3B">
        <w:rPr>
          <w:color w:val="auto"/>
        </w:rPr>
        <w:t xml:space="preserve"> markers commonly attributed to papillary fibroblasts such as </w:t>
      </w:r>
      <w:r w:rsidR="003A3CF1" w:rsidRPr="00AA0A3B">
        <w:rPr>
          <w:color w:val="auto"/>
        </w:rPr>
        <w:t xml:space="preserve">CD26, NTN </w:t>
      </w:r>
      <w:r w:rsidR="00E22C55" w:rsidRPr="00AA0A3B">
        <w:rPr>
          <w:color w:val="auto"/>
        </w:rPr>
        <w:t xml:space="preserve">and PDPN </w:t>
      </w:r>
      <w:r w:rsidR="00844999" w:rsidRPr="00AA0A3B">
        <w:rPr>
          <w:color w:val="auto"/>
        </w:rPr>
        <w:t xml:space="preserve">while </w:t>
      </w:r>
      <w:r w:rsidR="00E22C55" w:rsidRPr="00AA0A3B">
        <w:rPr>
          <w:color w:val="auto"/>
        </w:rPr>
        <w:t xml:space="preserve">CD90+ cells express </w:t>
      </w:r>
      <w:r w:rsidR="004E0E40" w:rsidRPr="00AA0A3B">
        <w:rPr>
          <w:color w:val="auto"/>
        </w:rPr>
        <w:t xml:space="preserve">the </w:t>
      </w:r>
      <w:r w:rsidR="00844999" w:rsidRPr="00AA0A3B">
        <w:rPr>
          <w:color w:val="auto"/>
        </w:rPr>
        <w:t xml:space="preserve">known </w:t>
      </w:r>
      <w:r w:rsidR="00E22C55" w:rsidRPr="00AA0A3B">
        <w:rPr>
          <w:color w:val="auto"/>
        </w:rPr>
        <w:t>reticular marker</w:t>
      </w:r>
      <w:r w:rsidR="00D940D0" w:rsidRPr="00AA0A3B">
        <w:rPr>
          <w:color w:val="auto"/>
        </w:rPr>
        <w:t>s</w:t>
      </w:r>
      <w:r w:rsidR="00844999" w:rsidRPr="00AA0A3B">
        <w:rPr>
          <w:color w:val="auto"/>
        </w:rPr>
        <w:t xml:space="preserve"> such as </w:t>
      </w:r>
      <w:r w:rsidR="00E22C55" w:rsidRPr="00AA0A3B">
        <w:rPr>
          <w:color w:val="auto"/>
        </w:rPr>
        <w:t xml:space="preserve">CD36, ACTA2 and </w:t>
      </w:r>
      <w:proofErr w:type="spellStart"/>
      <w:r w:rsidR="00E22C55" w:rsidRPr="00AA0A3B">
        <w:rPr>
          <w:color w:val="auto"/>
        </w:rPr>
        <w:t>PPARγ</w:t>
      </w:r>
      <w:proofErr w:type="spellEnd"/>
      <w:r w:rsidR="004E0E40" w:rsidRPr="00AA0A3B">
        <w:rPr>
          <w:color w:val="auto"/>
        </w:rPr>
        <w:t xml:space="preserve"> at high levels</w:t>
      </w:r>
      <w:r w:rsidR="00844999" w:rsidRPr="00AA0A3B">
        <w:rPr>
          <w:color w:val="auto"/>
        </w:rPr>
        <w:t xml:space="preserve">, </w:t>
      </w:r>
      <w:r w:rsidR="00E22C55" w:rsidRPr="00AA0A3B">
        <w:rPr>
          <w:color w:val="auto"/>
        </w:rPr>
        <w:t xml:space="preserve">we </w:t>
      </w:r>
      <w:r w:rsidR="00844999" w:rsidRPr="00AA0A3B">
        <w:rPr>
          <w:color w:val="auto"/>
        </w:rPr>
        <w:t>concl</w:t>
      </w:r>
      <w:r w:rsidR="004D41E8" w:rsidRPr="00AA0A3B">
        <w:rPr>
          <w:color w:val="auto"/>
        </w:rPr>
        <w:t>ude that</w:t>
      </w:r>
      <w:r w:rsidR="00844999" w:rsidRPr="00AA0A3B">
        <w:rPr>
          <w:color w:val="auto"/>
        </w:rPr>
        <w:t xml:space="preserve"> </w:t>
      </w:r>
      <w:r w:rsidR="00E22C55" w:rsidRPr="00AA0A3B">
        <w:rPr>
          <w:color w:val="auto"/>
        </w:rPr>
        <w:t xml:space="preserve">FAP+CD90- </w:t>
      </w:r>
      <w:r w:rsidR="003533A1" w:rsidRPr="00AA0A3B">
        <w:rPr>
          <w:color w:val="auto"/>
        </w:rPr>
        <w:t xml:space="preserve">cells </w:t>
      </w:r>
      <w:r w:rsidR="00844999" w:rsidRPr="00AA0A3B">
        <w:rPr>
          <w:color w:val="auto"/>
        </w:rPr>
        <w:t xml:space="preserve">belong </w:t>
      </w:r>
      <w:r w:rsidR="003533A1" w:rsidRPr="00AA0A3B">
        <w:rPr>
          <w:color w:val="auto"/>
        </w:rPr>
        <w:t xml:space="preserve">to the papillary and CD90+ cells </w:t>
      </w:r>
      <w:r w:rsidR="00844999" w:rsidRPr="00AA0A3B">
        <w:rPr>
          <w:color w:val="auto"/>
        </w:rPr>
        <w:t xml:space="preserve">belong </w:t>
      </w:r>
      <w:r w:rsidR="003533A1" w:rsidRPr="00AA0A3B">
        <w:rPr>
          <w:color w:val="auto"/>
        </w:rPr>
        <w:t xml:space="preserve">to the reticular lineage. </w:t>
      </w:r>
    </w:p>
    <w:p w14:paraId="66385A45" w14:textId="77777777" w:rsidR="00A84EB4" w:rsidRPr="00AA0A3B" w:rsidRDefault="00A84EB4" w:rsidP="00AA0A3B">
      <w:pPr>
        <w:widowControl/>
        <w:rPr>
          <w:b/>
        </w:rPr>
      </w:pPr>
    </w:p>
    <w:p w14:paraId="3C9083F6" w14:textId="63232F86" w:rsidR="00B32616" w:rsidRPr="00AA0A3B" w:rsidRDefault="00B32616" w:rsidP="00AA0A3B">
      <w:pPr>
        <w:widowControl/>
        <w:rPr>
          <w:bCs/>
          <w:color w:val="808080"/>
        </w:rPr>
      </w:pPr>
      <w:r w:rsidRPr="00AA0A3B">
        <w:rPr>
          <w:b/>
        </w:rPr>
        <w:t xml:space="preserve">FIGURE </w:t>
      </w:r>
      <w:r w:rsidR="0013621E" w:rsidRPr="00AA0A3B">
        <w:rPr>
          <w:b/>
        </w:rPr>
        <w:t xml:space="preserve">AND TABLE </w:t>
      </w:r>
      <w:r w:rsidRPr="00AA0A3B">
        <w:rPr>
          <w:b/>
        </w:rPr>
        <w:t>LEGENDS:</w:t>
      </w:r>
      <w:r w:rsidRPr="00AA0A3B">
        <w:rPr>
          <w:color w:val="808080"/>
        </w:rPr>
        <w:t xml:space="preserve"> </w:t>
      </w:r>
    </w:p>
    <w:p w14:paraId="069257D4" w14:textId="2496BF7F" w:rsidR="007A4DD6" w:rsidRPr="00AA0A3B" w:rsidRDefault="007A4DD6" w:rsidP="00AA0A3B">
      <w:pPr>
        <w:widowControl/>
        <w:rPr>
          <w:color w:val="auto"/>
        </w:rPr>
      </w:pPr>
    </w:p>
    <w:p w14:paraId="70FBD0F9" w14:textId="6DA65B9A" w:rsidR="00B6701E" w:rsidRPr="00AA0A3B" w:rsidRDefault="00B6701E" w:rsidP="00AA0A3B">
      <w:pPr>
        <w:widowControl/>
        <w:rPr>
          <w:color w:val="auto"/>
        </w:rPr>
      </w:pPr>
      <w:r w:rsidRPr="00AA0A3B">
        <w:rPr>
          <w:b/>
          <w:color w:val="auto"/>
        </w:rPr>
        <w:t>Figure 1</w:t>
      </w:r>
      <w:r w:rsidRPr="00C52787">
        <w:rPr>
          <w:color w:val="auto"/>
        </w:rPr>
        <w:t xml:space="preserve">: </w:t>
      </w:r>
      <w:r w:rsidR="00F92EE3" w:rsidRPr="00C52787">
        <w:rPr>
          <w:b/>
          <w:color w:val="auto"/>
        </w:rPr>
        <w:t xml:space="preserve">Isolation of dermal single cell suspension </w:t>
      </w:r>
      <w:r w:rsidR="00190B83" w:rsidRPr="00C52787">
        <w:rPr>
          <w:b/>
          <w:color w:val="auto"/>
        </w:rPr>
        <w:t xml:space="preserve">from </w:t>
      </w:r>
      <w:r w:rsidR="00F92EE3" w:rsidRPr="00C52787">
        <w:rPr>
          <w:b/>
          <w:color w:val="auto"/>
        </w:rPr>
        <w:t>intact human skin.</w:t>
      </w:r>
      <w:r w:rsidR="00F92EE3" w:rsidRPr="00AA0A3B">
        <w:rPr>
          <w:color w:val="auto"/>
        </w:rPr>
        <w:t xml:space="preserve"> </w:t>
      </w:r>
      <w:r w:rsidR="00C52787">
        <w:rPr>
          <w:color w:val="auto"/>
        </w:rPr>
        <w:t>(</w:t>
      </w:r>
      <w:r w:rsidR="00F92EE3" w:rsidRPr="00AA0A3B">
        <w:rPr>
          <w:b/>
          <w:color w:val="auto"/>
        </w:rPr>
        <w:t>A</w:t>
      </w:r>
      <w:r w:rsidR="00C52787" w:rsidRPr="00C52787">
        <w:rPr>
          <w:color w:val="auto"/>
        </w:rPr>
        <w:t>)</w:t>
      </w:r>
      <w:r w:rsidR="00F92EE3" w:rsidRPr="00AA0A3B">
        <w:rPr>
          <w:b/>
          <w:color w:val="auto"/>
        </w:rPr>
        <w:t xml:space="preserve"> </w:t>
      </w:r>
      <w:r w:rsidR="00F92EE3" w:rsidRPr="00AA0A3B">
        <w:rPr>
          <w:color w:val="auto"/>
        </w:rPr>
        <w:t>Skin is</w:t>
      </w:r>
      <w:r w:rsidR="00910001" w:rsidRPr="00AA0A3B">
        <w:rPr>
          <w:color w:val="auto"/>
        </w:rPr>
        <w:t xml:space="preserve"> sliced</w:t>
      </w:r>
      <w:r w:rsidR="00F92EE3" w:rsidRPr="00AA0A3B">
        <w:rPr>
          <w:color w:val="auto"/>
        </w:rPr>
        <w:t xml:space="preserve"> with an electric dermatome into papillary and reticular dermis. </w:t>
      </w:r>
      <w:r w:rsidR="00C52787">
        <w:rPr>
          <w:color w:val="auto"/>
        </w:rPr>
        <w:t>(</w:t>
      </w:r>
      <w:r w:rsidR="00F92EE3" w:rsidRPr="00AA0A3B">
        <w:rPr>
          <w:b/>
          <w:color w:val="auto"/>
        </w:rPr>
        <w:t>B</w:t>
      </w:r>
      <w:r w:rsidR="00C52787" w:rsidRPr="00C52787">
        <w:rPr>
          <w:color w:val="auto"/>
        </w:rPr>
        <w:t>)</w:t>
      </w:r>
      <w:r w:rsidR="00F92EE3" w:rsidRPr="00AA0A3B">
        <w:rPr>
          <w:color w:val="auto"/>
        </w:rPr>
        <w:t xml:space="preserve"> </w:t>
      </w:r>
      <w:r w:rsidR="00F10ACD" w:rsidRPr="00AA0A3B">
        <w:rPr>
          <w:color w:val="auto"/>
        </w:rPr>
        <w:t xml:space="preserve">Papillary dermis with </w:t>
      </w:r>
      <w:r w:rsidR="001F219C" w:rsidRPr="00AA0A3B">
        <w:rPr>
          <w:color w:val="auto"/>
        </w:rPr>
        <w:t>adjacent</w:t>
      </w:r>
      <w:r w:rsidR="00190B83" w:rsidRPr="00AA0A3B">
        <w:rPr>
          <w:color w:val="auto"/>
        </w:rPr>
        <w:t xml:space="preserve"> </w:t>
      </w:r>
      <w:r w:rsidR="00F10ACD" w:rsidRPr="00AA0A3B">
        <w:rPr>
          <w:color w:val="auto"/>
        </w:rPr>
        <w:t>e</w:t>
      </w:r>
      <w:r w:rsidR="00F92EE3" w:rsidRPr="00AA0A3B">
        <w:rPr>
          <w:color w:val="auto"/>
        </w:rPr>
        <w:t xml:space="preserve">pidermis is 300 µm thick (top) </w:t>
      </w:r>
      <w:r w:rsidR="001F219C" w:rsidRPr="00AA0A3B">
        <w:rPr>
          <w:color w:val="auto"/>
        </w:rPr>
        <w:t xml:space="preserve">while </w:t>
      </w:r>
      <w:r w:rsidR="00F92EE3" w:rsidRPr="00AA0A3B">
        <w:rPr>
          <w:color w:val="auto"/>
        </w:rPr>
        <w:t xml:space="preserve">upper reticular dermis is </w:t>
      </w:r>
      <w:r w:rsidR="004A47CC" w:rsidRPr="00AA0A3B">
        <w:rPr>
          <w:color w:val="auto"/>
        </w:rPr>
        <w:t xml:space="preserve">700 </w:t>
      </w:r>
      <w:r w:rsidR="00F92EE3" w:rsidRPr="00AA0A3B">
        <w:rPr>
          <w:color w:val="auto"/>
        </w:rPr>
        <w:t xml:space="preserve">µm thick (bottom). </w:t>
      </w:r>
      <w:r w:rsidR="00C52787">
        <w:rPr>
          <w:color w:val="auto"/>
        </w:rPr>
        <w:t>(</w:t>
      </w:r>
      <w:r w:rsidR="00F92EE3" w:rsidRPr="00AA0A3B">
        <w:rPr>
          <w:b/>
          <w:color w:val="auto"/>
        </w:rPr>
        <w:t>C</w:t>
      </w:r>
      <w:r w:rsidR="00C52787" w:rsidRPr="00C52787">
        <w:rPr>
          <w:color w:val="auto"/>
        </w:rPr>
        <w:t>)</w:t>
      </w:r>
      <w:r w:rsidR="00F92EE3" w:rsidRPr="00AA0A3B">
        <w:rPr>
          <w:color w:val="auto"/>
        </w:rPr>
        <w:t xml:space="preserve"> </w:t>
      </w:r>
      <w:r w:rsidR="00910001" w:rsidRPr="00AA0A3B">
        <w:rPr>
          <w:color w:val="auto"/>
        </w:rPr>
        <w:t>Subcutaneous f</w:t>
      </w:r>
      <w:r w:rsidR="00F92EE3" w:rsidRPr="00AA0A3B">
        <w:rPr>
          <w:color w:val="auto"/>
        </w:rPr>
        <w:t>at layer is scraped</w:t>
      </w:r>
      <w:r w:rsidR="00910001" w:rsidRPr="00AA0A3B">
        <w:rPr>
          <w:color w:val="auto"/>
        </w:rPr>
        <w:t>-</w:t>
      </w:r>
      <w:r w:rsidR="00F92EE3" w:rsidRPr="00AA0A3B">
        <w:rPr>
          <w:color w:val="auto"/>
        </w:rPr>
        <w:t xml:space="preserve">off </w:t>
      </w:r>
      <w:r w:rsidR="00910001" w:rsidRPr="00AA0A3B">
        <w:rPr>
          <w:color w:val="auto"/>
        </w:rPr>
        <w:t xml:space="preserve">of lower reticular dermis </w:t>
      </w:r>
      <w:r w:rsidR="00F92EE3" w:rsidRPr="00AA0A3B">
        <w:rPr>
          <w:color w:val="auto"/>
        </w:rPr>
        <w:t xml:space="preserve">with a scalpel. </w:t>
      </w:r>
      <w:r w:rsidR="00C52787">
        <w:rPr>
          <w:color w:val="auto"/>
        </w:rPr>
        <w:t>(</w:t>
      </w:r>
      <w:r w:rsidR="00F92EE3" w:rsidRPr="00AA0A3B">
        <w:rPr>
          <w:b/>
          <w:color w:val="auto"/>
        </w:rPr>
        <w:t>D</w:t>
      </w:r>
      <w:r w:rsidR="00C52787" w:rsidRPr="00C52787">
        <w:rPr>
          <w:color w:val="auto"/>
        </w:rPr>
        <w:t>)</w:t>
      </w:r>
      <w:r w:rsidR="00F92EE3" w:rsidRPr="00AA0A3B">
        <w:rPr>
          <w:color w:val="auto"/>
        </w:rPr>
        <w:t xml:space="preserve"> After incubation of papillary dermis in </w:t>
      </w:r>
      <w:r w:rsidR="00C52787">
        <w:rPr>
          <w:color w:val="auto"/>
        </w:rPr>
        <w:t>dissociation enzyme</w:t>
      </w:r>
      <w:r w:rsidR="00F92EE3" w:rsidRPr="00AA0A3B">
        <w:rPr>
          <w:color w:val="auto"/>
        </w:rPr>
        <w:t xml:space="preserve"> solution at 37 °C for 1 h</w:t>
      </w:r>
      <w:r w:rsidR="003B32E3" w:rsidRPr="00AA0A3B">
        <w:rPr>
          <w:color w:val="auto"/>
        </w:rPr>
        <w:t xml:space="preserve">, the </w:t>
      </w:r>
      <w:r w:rsidR="00F92EE3" w:rsidRPr="00AA0A3B">
        <w:rPr>
          <w:color w:val="auto"/>
        </w:rPr>
        <w:t xml:space="preserve">epidermis can easily be </w:t>
      </w:r>
      <w:r w:rsidR="001D48BF" w:rsidRPr="00AA0A3B">
        <w:rPr>
          <w:color w:val="auto"/>
        </w:rPr>
        <w:t xml:space="preserve">removed </w:t>
      </w:r>
      <w:r w:rsidR="00F92EE3" w:rsidRPr="00AA0A3B">
        <w:rPr>
          <w:color w:val="auto"/>
        </w:rPr>
        <w:t xml:space="preserve">with forceps. </w:t>
      </w:r>
      <w:r w:rsidR="00C52787">
        <w:rPr>
          <w:color w:val="auto"/>
        </w:rPr>
        <w:t>(</w:t>
      </w:r>
      <w:r w:rsidR="00F92EE3" w:rsidRPr="00AA0A3B">
        <w:rPr>
          <w:b/>
          <w:color w:val="auto"/>
        </w:rPr>
        <w:t>E</w:t>
      </w:r>
      <w:r w:rsidR="00C52787" w:rsidRPr="00C52787">
        <w:rPr>
          <w:color w:val="auto"/>
        </w:rPr>
        <w:t>)</w:t>
      </w:r>
      <w:r w:rsidR="00F92EE3" w:rsidRPr="00AA0A3B">
        <w:rPr>
          <w:color w:val="auto"/>
        </w:rPr>
        <w:t xml:space="preserve"> Different dermal layer</w:t>
      </w:r>
      <w:r w:rsidR="00D32EB5" w:rsidRPr="00AA0A3B">
        <w:rPr>
          <w:color w:val="auto"/>
        </w:rPr>
        <w:t>s</w:t>
      </w:r>
      <w:r w:rsidR="00F92EE3" w:rsidRPr="00AA0A3B">
        <w:rPr>
          <w:color w:val="auto"/>
        </w:rPr>
        <w:t xml:space="preserve"> are minced with scissors and </w:t>
      </w:r>
      <w:r w:rsidR="00D32EB5" w:rsidRPr="00AA0A3B">
        <w:rPr>
          <w:color w:val="auto"/>
        </w:rPr>
        <w:t xml:space="preserve">transferred </w:t>
      </w:r>
      <w:r w:rsidR="00F92EE3" w:rsidRPr="00AA0A3B">
        <w:rPr>
          <w:color w:val="auto"/>
        </w:rPr>
        <w:t>in</w:t>
      </w:r>
      <w:r w:rsidR="00D32EB5" w:rsidRPr="00AA0A3B">
        <w:rPr>
          <w:color w:val="auto"/>
        </w:rPr>
        <w:t>to an</w:t>
      </w:r>
      <w:r w:rsidR="00F92EE3" w:rsidRPr="00AA0A3B">
        <w:rPr>
          <w:color w:val="auto"/>
        </w:rPr>
        <w:t xml:space="preserve"> </w:t>
      </w:r>
      <w:r w:rsidR="00D32EB5" w:rsidRPr="00AA0A3B">
        <w:rPr>
          <w:color w:val="auto"/>
        </w:rPr>
        <w:t>enzyme digest</w:t>
      </w:r>
      <w:r w:rsidR="004A47CC" w:rsidRPr="00AA0A3B">
        <w:rPr>
          <w:color w:val="auto"/>
        </w:rPr>
        <w:t>ion</w:t>
      </w:r>
      <w:r w:rsidR="00D32EB5" w:rsidRPr="00AA0A3B">
        <w:rPr>
          <w:color w:val="auto"/>
        </w:rPr>
        <w:t xml:space="preserve"> mix consisting of </w:t>
      </w:r>
      <w:r w:rsidR="00C52787">
        <w:rPr>
          <w:color w:val="auto"/>
        </w:rPr>
        <w:t>c</w:t>
      </w:r>
      <w:r w:rsidR="00D32EB5" w:rsidRPr="00AA0A3B">
        <w:rPr>
          <w:color w:val="auto"/>
        </w:rPr>
        <w:t xml:space="preserve">ollagenase I, II and IV and </w:t>
      </w:r>
      <w:r w:rsidR="00C52787">
        <w:rPr>
          <w:color w:val="auto"/>
        </w:rPr>
        <w:t>h</w:t>
      </w:r>
      <w:r w:rsidR="00D32EB5" w:rsidRPr="00AA0A3B">
        <w:rPr>
          <w:color w:val="auto"/>
        </w:rPr>
        <w:t xml:space="preserve">yaluronidase. </w:t>
      </w:r>
      <w:r w:rsidR="00C52787">
        <w:rPr>
          <w:color w:val="auto"/>
        </w:rPr>
        <w:t>(</w:t>
      </w:r>
      <w:r w:rsidR="00D32EB5" w:rsidRPr="00AA0A3B">
        <w:rPr>
          <w:b/>
          <w:color w:val="auto"/>
        </w:rPr>
        <w:t>F</w:t>
      </w:r>
      <w:r w:rsidR="00C52787" w:rsidRPr="00C52787">
        <w:rPr>
          <w:color w:val="auto"/>
        </w:rPr>
        <w:t>)</w:t>
      </w:r>
      <w:r w:rsidR="00F10ACD" w:rsidRPr="00AA0A3B">
        <w:rPr>
          <w:color w:val="auto"/>
        </w:rPr>
        <w:t xml:space="preserve"> </w:t>
      </w:r>
      <w:r w:rsidR="00D32EB5" w:rsidRPr="00AA0A3B">
        <w:rPr>
          <w:color w:val="auto"/>
        </w:rPr>
        <w:t>After 1 h</w:t>
      </w:r>
      <w:r w:rsidR="00F10ACD" w:rsidRPr="00AA0A3B">
        <w:rPr>
          <w:color w:val="auto"/>
        </w:rPr>
        <w:t xml:space="preserve"> of dissociation</w:t>
      </w:r>
      <w:r w:rsidR="00D32EB5" w:rsidRPr="00AA0A3B">
        <w:rPr>
          <w:color w:val="auto"/>
        </w:rPr>
        <w:t xml:space="preserve"> at 37</w:t>
      </w:r>
      <w:r w:rsidR="00C52787">
        <w:rPr>
          <w:color w:val="auto"/>
        </w:rPr>
        <w:t xml:space="preserve"> </w:t>
      </w:r>
      <w:r w:rsidR="00D32EB5" w:rsidRPr="00AA0A3B">
        <w:rPr>
          <w:color w:val="auto"/>
        </w:rPr>
        <w:t>°C</w:t>
      </w:r>
      <w:r w:rsidR="001D48BF" w:rsidRPr="00AA0A3B">
        <w:rPr>
          <w:color w:val="auto"/>
        </w:rPr>
        <w:t xml:space="preserve">, </w:t>
      </w:r>
      <w:r w:rsidR="00F10ACD" w:rsidRPr="00AA0A3B">
        <w:rPr>
          <w:color w:val="auto"/>
        </w:rPr>
        <w:t>tissue</w:t>
      </w:r>
      <w:r w:rsidR="001D48BF" w:rsidRPr="00AA0A3B">
        <w:rPr>
          <w:color w:val="auto"/>
        </w:rPr>
        <w:t xml:space="preserve"> </w:t>
      </w:r>
      <w:r w:rsidR="00F10ACD" w:rsidRPr="00AA0A3B">
        <w:rPr>
          <w:color w:val="auto"/>
        </w:rPr>
        <w:t>digestion</w:t>
      </w:r>
      <w:r w:rsidR="00D32EB5" w:rsidRPr="00AA0A3B">
        <w:rPr>
          <w:color w:val="auto"/>
        </w:rPr>
        <w:t xml:space="preserve"> is </w:t>
      </w:r>
      <w:proofErr w:type="gramStart"/>
      <w:r w:rsidR="00D32EB5" w:rsidRPr="00AA0A3B">
        <w:rPr>
          <w:color w:val="auto"/>
        </w:rPr>
        <w:t>stopped</w:t>
      </w:r>
      <w:proofErr w:type="gramEnd"/>
      <w:r w:rsidR="00D32EB5" w:rsidRPr="00AA0A3B">
        <w:rPr>
          <w:color w:val="auto"/>
        </w:rPr>
        <w:t xml:space="preserve"> and </w:t>
      </w:r>
      <w:r w:rsidR="00C52787">
        <w:rPr>
          <w:color w:val="auto"/>
        </w:rPr>
        <w:t xml:space="preserve">the </w:t>
      </w:r>
      <w:r w:rsidR="00D32EB5" w:rsidRPr="00AA0A3B">
        <w:rPr>
          <w:color w:val="auto"/>
        </w:rPr>
        <w:t xml:space="preserve">suspension is poured through a tea strainer to </w:t>
      </w:r>
      <w:r w:rsidR="004A47CC" w:rsidRPr="00AA0A3B">
        <w:rPr>
          <w:color w:val="auto"/>
        </w:rPr>
        <w:t>remove</w:t>
      </w:r>
      <w:r w:rsidR="00D32EB5" w:rsidRPr="00AA0A3B">
        <w:rPr>
          <w:color w:val="auto"/>
        </w:rPr>
        <w:t xml:space="preserve"> undigested skin pieces. </w:t>
      </w:r>
      <w:r w:rsidR="00C52787">
        <w:rPr>
          <w:color w:val="auto"/>
        </w:rPr>
        <w:t>(</w:t>
      </w:r>
      <w:r w:rsidR="00D32EB5" w:rsidRPr="00AA0A3B">
        <w:rPr>
          <w:b/>
          <w:color w:val="auto"/>
        </w:rPr>
        <w:t>G</w:t>
      </w:r>
      <w:r w:rsidR="00C52787" w:rsidRPr="00C52787">
        <w:rPr>
          <w:color w:val="auto"/>
        </w:rPr>
        <w:t>)</w:t>
      </w:r>
      <w:r w:rsidR="00D32EB5" w:rsidRPr="00AA0A3B">
        <w:rPr>
          <w:color w:val="auto"/>
        </w:rPr>
        <w:t xml:space="preserve"> Cell suspension is filtered once more through a 70 µm cell strainer and centrifuged at 500 x g at 4 °C for 10 min. </w:t>
      </w:r>
      <w:r w:rsidR="00C52787">
        <w:rPr>
          <w:color w:val="auto"/>
        </w:rPr>
        <w:t>(</w:t>
      </w:r>
      <w:r w:rsidR="00D32EB5" w:rsidRPr="00AA0A3B">
        <w:rPr>
          <w:b/>
          <w:color w:val="auto"/>
        </w:rPr>
        <w:t>H</w:t>
      </w:r>
      <w:r w:rsidR="00C52787" w:rsidRPr="00C52787">
        <w:rPr>
          <w:color w:val="auto"/>
        </w:rPr>
        <w:t>)</w:t>
      </w:r>
      <w:r w:rsidR="00D32EB5" w:rsidRPr="00AA0A3B">
        <w:rPr>
          <w:color w:val="auto"/>
        </w:rPr>
        <w:t xml:space="preserve"> </w:t>
      </w:r>
      <w:r w:rsidR="001D48BF" w:rsidRPr="00AA0A3B">
        <w:rPr>
          <w:color w:val="auto"/>
        </w:rPr>
        <w:t xml:space="preserve">After </w:t>
      </w:r>
      <w:r w:rsidR="00D32EB5" w:rsidRPr="00AA0A3B">
        <w:rPr>
          <w:color w:val="auto"/>
        </w:rPr>
        <w:t>centrifugation</w:t>
      </w:r>
      <w:r w:rsidR="001D48BF" w:rsidRPr="00AA0A3B">
        <w:rPr>
          <w:color w:val="auto"/>
        </w:rPr>
        <w:t>,</w:t>
      </w:r>
      <w:r w:rsidR="00D32EB5" w:rsidRPr="00AA0A3B">
        <w:rPr>
          <w:color w:val="auto"/>
        </w:rPr>
        <w:t xml:space="preserve"> </w:t>
      </w:r>
      <w:r w:rsidR="004A47CC" w:rsidRPr="00AA0A3B">
        <w:rPr>
          <w:color w:val="auto"/>
        </w:rPr>
        <w:t xml:space="preserve">the </w:t>
      </w:r>
      <w:r w:rsidR="00D32EB5" w:rsidRPr="00AA0A3B">
        <w:rPr>
          <w:color w:val="auto"/>
        </w:rPr>
        <w:t>cell pellet is washed with 1x</w:t>
      </w:r>
      <w:r w:rsidR="00C52787">
        <w:rPr>
          <w:color w:val="auto"/>
        </w:rPr>
        <w:t xml:space="preserve"> </w:t>
      </w:r>
      <w:r w:rsidR="00D32EB5" w:rsidRPr="00AA0A3B">
        <w:rPr>
          <w:color w:val="auto"/>
        </w:rPr>
        <w:t>PBS with 10% FCS and is ready for FACS staining.</w:t>
      </w:r>
      <w:r w:rsidR="000C44AA" w:rsidRPr="00AA0A3B">
        <w:rPr>
          <w:color w:val="auto"/>
        </w:rPr>
        <w:br/>
      </w:r>
      <w:r w:rsidR="000C44AA" w:rsidRPr="00AA0A3B">
        <w:rPr>
          <w:color w:val="auto"/>
        </w:rPr>
        <w:br/>
      </w:r>
      <w:r w:rsidR="000C44AA" w:rsidRPr="00C52787">
        <w:rPr>
          <w:b/>
          <w:color w:val="auto"/>
        </w:rPr>
        <w:t>Figure 2: Sectioning of human skin dermis into papillary and reticular layers with a dermatome.</w:t>
      </w:r>
      <w:r w:rsidR="000C44AA" w:rsidRPr="00AA0A3B">
        <w:rPr>
          <w:color w:val="auto"/>
        </w:rPr>
        <w:t xml:space="preserve"> Scheme showing the three dermal layers obtained by slicing full thickness skin into papillary dermis (including epidermis; 0</w:t>
      </w:r>
      <w:r w:rsidR="00C52787" w:rsidRPr="00C52787">
        <w:rPr>
          <w:color w:val="auto"/>
        </w:rPr>
        <w:t>‒</w:t>
      </w:r>
      <w:r w:rsidR="000C44AA" w:rsidRPr="00AA0A3B">
        <w:rPr>
          <w:color w:val="auto"/>
        </w:rPr>
        <w:t>300 µm; dermal layer 1), upper reticular (300</w:t>
      </w:r>
      <w:r w:rsidR="00C52787" w:rsidRPr="00C52787">
        <w:rPr>
          <w:color w:val="auto"/>
        </w:rPr>
        <w:t>‒</w:t>
      </w:r>
      <w:r w:rsidR="000C44AA" w:rsidRPr="00AA0A3B">
        <w:rPr>
          <w:color w:val="auto"/>
        </w:rPr>
        <w:t xml:space="preserve">1000 µm; dermal layer 2) and lower reticular dermis (&gt;1000 µm; dermal layer 3) with a dermatome. </w:t>
      </w:r>
    </w:p>
    <w:p w14:paraId="58CCEB1A" w14:textId="77777777" w:rsidR="00BB6554" w:rsidRPr="00AA0A3B" w:rsidRDefault="00BB6554" w:rsidP="00AA0A3B">
      <w:pPr>
        <w:widowControl/>
        <w:rPr>
          <w:b/>
          <w:color w:val="auto"/>
        </w:rPr>
      </w:pPr>
    </w:p>
    <w:p w14:paraId="5FA37406" w14:textId="07E71DCA" w:rsidR="00B6701E" w:rsidRPr="00AA0A3B" w:rsidRDefault="00B6701E" w:rsidP="00AA0A3B">
      <w:pPr>
        <w:widowControl/>
        <w:rPr>
          <w:color w:val="auto"/>
        </w:rPr>
      </w:pPr>
      <w:r w:rsidRPr="00AA0A3B">
        <w:rPr>
          <w:b/>
          <w:color w:val="auto"/>
        </w:rPr>
        <w:t xml:space="preserve">Figure </w:t>
      </w:r>
      <w:r w:rsidR="000C44AA" w:rsidRPr="00C52787">
        <w:rPr>
          <w:b/>
          <w:color w:val="auto"/>
        </w:rPr>
        <w:t>3</w:t>
      </w:r>
      <w:r w:rsidRPr="00C52787">
        <w:rPr>
          <w:b/>
          <w:color w:val="auto"/>
        </w:rPr>
        <w:t xml:space="preserve">: </w:t>
      </w:r>
      <w:r w:rsidR="00BB6554" w:rsidRPr="00C52787">
        <w:rPr>
          <w:b/>
          <w:color w:val="auto"/>
        </w:rPr>
        <w:t>FACS g</w:t>
      </w:r>
      <w:r w:rsidRPr="00C52787">
        <w:rPr>
          <w:b/>
          <w:color w:val="auto"/>
        </w:rPr>
        <w:t xml:space="preserve">ating strategy </w:t>
      </w:r>
      <w:r w:rsidR="004A47CC" w:rsidRPr="00C52787">
        <w:rPr>
          <w:b/>
          <w:color w:val="auto"/>
        </w:rPr>
        <w:t xml:space="preserve">for </w:t>
      </w:r>
      <w:r w:rsidRPr="00C52787">
        <w:rPr>
          <w:b/>
          <w:color w:val="auto"/>
        </w:rPr>
        <w:t xml:space="preserve">human dermal fibroblast subpopulations. </w:t>
      </w:r>
      <w:r w:rsidR="00C52787" w:rsidRPr="00C52787">
        <w:rPr>
          <w:color w:val="auto"/>
        </w:rPr>
        <w:t>(</w:t>
      </w:r>
      <w:r w:rsidRPr="00AA0A3B">
        <w:rPr>
          <w:b/>
          <w:color w:val="auto"/>
        </w:rPr>
        <w:t>A</w:t>
      </w:r>
      <w:r w:rsidR="00C52787" w:rsidRPr="00C52787">
        <w:rPr>
          <w:b/>
          <w:color w:val="auto"/>
        </w:rPr>
        <w:t>‒</w:t>
      </w:r>
      <w:r w:rsidR="0019179B" w:rsidRPr="00AA0A3B">
        <w:rPr>
          <w:b/>
          <w:color w:val="auto"/>
        </w:rPr>
        <w:t>E</w:t>
      </w:r>
      <w:r w:rsidR="00C52787" w:rsidRPr="00C52787">
        <w:rPr>
          <w:color w:val="auto"/>
        </w:rPr>
        <w:t>)</w:t>
      </w:r>
      <w:r w:rsidRPr="00AA0A3B">
        <w:rPr>
          <w:color w:val="auto"/>
        </w:rPr>
        <w:t xml:space="preserve"> First</w:t>
      </w:r>
      <w:r w:rsidR="00B7187E" w:rsidRPr="00AA0A3B">
        <w:rPr>
          <w:color w:val="auto"/>
        </w:rPr>
        <w:t>,</w:t>
      </w:r>
      <w:r w:rsidRPr="00AA0A3B">
        <w:rPr>
          <w:color w:val="auto"/>
        </w:rPr>
        <w:t xml:space="preserve"> </w:t>
      </w:r>
      <w:r w:rsidR="00190B83" w:rsidRPr="00AA0A3B">
        <w:rPr>
          <w:color w:val="auto"/>
        </w:rPr>
        <w:t xml:space="preserve">cells are </w:t>
      </w:r>
      <w:r w:rsidRPr="00AA0A3B">
        <w:rPr>
          <w:color w:val="auto"/>
        </w:rPr>
        <w:t>gate</w:t>
      </w:r>
      <w:r w:rsidR="00190B83" w:rsidRPr="00AA0A3B">
        <w:rPr>
          <w:color w:val="auto"/>
        </w:rPr>
        <w:t>d</w:t>
      </w:r>
      <w:r w:rsidRPr="00AA0A3B">
        <w:rPr>
          <w:color w:val="auto"/>
        </w:rPr>
        <w:t xml:space="preserve"> on single</w:t>
      </w:r>
      <w:r w:rsidR="006E027B" w:rsidRPr="00AA0A3B">
        <w:rPr>
          <w:color w:val="auto"/>
        </w:rPr>
        <w:t xml:space="preserve"> (</w:t>
      </w:r>
      <w:r w:rsidR="006E027B" w:rsidRPr="000A3314">
        <w:rPr>
          <w:b/>
          <w:color w:val="auto"/>
        </w:rPr>
        <w:t>B</w:t>
      </w:r>
      <w:r w:rsidR="006E027B" w:rsidRPr="00AA0A3B">
        <w:rPr>
          <w:color w:val="auto"/>
        </w:rPr>
        <w:t>)</w:t>
      </w:r>
      <w:r w:rsidRPr="00AA0A3B">
        <w:rPr>
          <w:color w:val="auto"/>
        </w:rPr>
        <w:t xml:space="preserve"> and viable (DAPI-) cells</w:t>
      </w:r>
      <w:r w:rsidR="006E027B" w:rsidRPr="00AA0A3B">
        <w:rPr>
          <w:color w:val="auto"/>
        </w:rPr>
        <w:t xml:space="preserve"> (</w:t>
      </w:r>
      <w:r w:rsidR="006E027B" w:rsidRPr="000A3314">
        <w:rPr>
          <w:b/>
          <w:color w:val="auto"/>
        </w:rPr>
        <w:t>C</w:t>
      </w:r>
      <w:r w:rsidR="006E027B" w:rsidRPr="00AA0A3B">
        <w:rPr>
          <w:color w:val="auto"/>
        </w:rPr>
        <w:t>)</w:t>
      </w:r>
      <w:r w:rsidRPr="00AA0A3B">
        <w:rPr>
          <w:color w:val="auto"/>
        </w:rPr>
        <w:t xml:space="preserve">. </w:t>
      </w:r>
      <w:r w:rsidR="00190B83" w:rsidRPr="00AA0A3B">
        <w:rPr>
          <w:color w:val="auto"/>
        </w:rPr>
        <w:t>I</w:t>
      </w:r>
      <w:r w:rsidRPr="00AA0A3B">
        <w:rPr>
          <w:color w:val="auto"/>
        </w:rPr>
        <w:t xml:space="preserve">mmune cells (CD45+), mesenchymal stem cells (CD106+), red blood cells (CD235ab+) </w:t>
      </w:r>
      <w:r w:rsidR="00190B83" w:rsidRPr="00AA0A3B">
        <w:rPr>
          <w:color w:val="auto"/>
        </w:rPr>
        <w:t>are exclude</w:t>
      </w:r>
      <w:r w:rsidR="00842236" w:rsidRPr="00AA0A3B">
        <w:rPr>
          <w:color w:val="auto"/>
        </w:rPr>
        <w:t>d</w:t>
      </w:r>
      <w:r w:rsidR="00190B83" w:rsidRPr="00AA0A3B">
        <w:rPr>
          <w:color w:val="auto"/>
        </w:rPr>
        <w:t xml:space="preserve"> </w:t>
      </w:r>
      <w:r w:rsidR="006E027B" w:rsidRPr="00AA0A3B">
        <w:rPr>
          <w:color w:val="auto"/>
        </w:rPr>
        <w:t>(</w:t>
      </w:r>
      <w:r w:rsidR="006E027B" w:rsidRPr="000A3314">
        <w:rPr>
          <w:b/>
          <w:color w:val="auto"/>
        </w:rPr>
        <w:t>C</w:t>
      </w:r>
      <w:r w:rsidR="006E027B" w:rsidRPr="00AA0A3B">
        <w:rPr>
          <w:color w:val="auto"/>
        </w:rPr>
        <w:t xml:space="preserve">) </w:t>
      </w:r>
      <w:r w:rsidRPr="00AA0A3B">
        <w:rPr>
          <w:color w:val="auto"/>
        </w:rPr>
        <w:t xml:space="preserve">and </w:t>
      </w:r>
      <w:r w:rsidR="006A0D75" w:rsidRPr="00AA0A3B">
        <w:rPr>
          <w:color w:val="auto"/>
        </w:rPr>
        <w:t xml:space="preserve">Pacific blue negative cells are </w:t>
      </w:r>
      <w:r w:rsidRPr="00AA0A3B">
        <w:rPr>
          <w:color w:val="auto"/>
        </w:rPr>
        <w:t>gate</w:t>
      </w:r>
      <w:r w:rsidR="00190B83" w:rsidRPr="00AA0A3B">
        <w:rPr>
          <w:color w:val="auto"/>
        </w:rPr>
        <w:t>d</w:t>
      </w:r>
      <w:r w:rsidRPr="00AA0A3B">
        <w:rPr>
          <w:color w:val="auto"/>
        </w:rPr>
        <w:t xml:space="preserve"> further on E-cadherin</w:t>
      </w:r>
      <w:r w:rsidR="000A3314">
        <w:rPr>
          <w:color w:val="auto"/>
        </w:rPr>
        <w:t xml:space="preserve"> (</w:t>
      </w:r>
      <w:proofErr w:type="spellStart"/>
      <w:r w:rsidR="000A3314">
        <w:rPr>
          <w:color w:val="auto"/>
        </w:rPr>
        <w:t>Ecad</w:t>
      </w:r>
      <w:proofErr w:type="spellEnd"/>
      <w:r w:rsidR="000A3314">
        <w:rPr>
          <w:color w:val="auto"/>
        </w:rPr>
        <w:t>)</w:t>
      </w:r>
      <w:r w:rsidRPr="00AA0A3B">
        <w:rPr>
          <w:color w:val="auto"/>
        </w:rPr>
        <w:t xml:space="preserve"> and ITGA6 </w:t>
      </w:r>
      <w:r w:rsidR="004A47CC" w:rsidRPr="00AA0A3B">
        <w:rPr>
          <w:color w:val="auto"/>
        </w:rPr>
        <w:t xml:space="preserve">double </w:t>
      </w:r>
      <w:r w:rsidRPr="00AA0A3B">
        <w:rPr>
          <w:color w:val="auto"/>
        </w:rPr>
        <w:t xml:space="preserve">negative cells </w:t>
      </w:r>
      <w:r w:rsidR="00BB6554" w:rsidRPr="00AA0A3B">
        <w:rPr>
          <w:color w:val="auto"/>
        </w:rPr>
        <w:t>(PE channel</w:t>
      </w:r>
      <w:r w:rsidR="006E027B" w:rsidRPr="00AA0A3B">
        <w:rPr>
          <w:color w:val="auto"/>
        </w:rPr>
        <w:t xml:space="preserve">, </w:t>
      </w:r>
      <w:r w:rsidR="006E027B" w:rsidRPr="000A3314">
        <w:rPr>
          <w:b/>
          <w:color w:val="auto"/>
        </w:rPr>
        <w:t>D</w:t>
      </w:r>
      <w:r w:rsidR="00BB6554" w:rsidRPr="00AA0A3B">
        <w:rPr>
          <w:color w:val="auto"/>
        </w:rPr>
        <w:t xml:space="preserve">). E-cadherin and ITGA6 are markers expressed </w:t>
      </w:r>
      <w:r w:rsidR="00F92EE3" w:rsidRPr="00AA0A3B">
        <w:rPr>
          <w:color w:val="auto"/>
        </w:rPr>
        <w:t xml:space="preserve">on </w:t>
      </w:r>
      <w:r w:rsidRPr="00AA0A3B">
        <w:rPr>
          <w:color w:val="auto"/>
        </w:rPr>
        <w:t>epidermal cells</w:t>
      </w:r>
      <w:r w:rsidR="00BB6554" w:rsidRPr="00AA0A3B">
        <w:rPr>
          <w:color w:val="auto"/>
        </w:rPr>
        <w:t xml:space="preserve">. Next, </w:t>
      </w:r>
      <w:r w:rsidRPr="00AA0A3B">
        <w:rPr>
          <w:color w:val="auto"/>
        </w:rPr>
        <w:t>CD31-FITC</w:t>
      </w:r>
      <w:r w:rsidR="00BB6554" w:rsidRPr="00AA0A3B">
        <w:rPr>
          <w:color w:val="auto"/>
        </w:rPr>
        <w:t xml:space="preserve"> positive</w:t>
      </w:r>
      <w:r w:rsidRPr="00AA0A3B">
        <w:rPr>
          <w:color w:val="auto"/>
        </w:rPr>
        <w:t xml:space="preserve"> cells (endothelial and lymphatic cells) </w:t>
      </w:r>
      <w:r w:rsidR="005B4640" w:rsidRPr="00AA0A3B">
        <w:rPr>
          <w:color w:val="auto"/>
        </w:rPr>
        <w:t>are excluded</w:t>
      </w:r>
      <w:r w:rsidR="006E027B" w:rsidRPr="00AA0A3B">
        <w:rPr>
          <w:color w:val="auto"/>
        </w:rPr>
        <w:t xml:space="preserve"> (</w:t>
      </w:r>
      <w:r w:rsidR="006E027B" w:rsidRPr="000A3314">
        <w:rPr>
          <w:b/>
          <w:color w:val="auto"/>
        </w:rPr>
        <w:t>D</w:t>
      </w:r>
      <w:r w:rsidR="006E027B" w:rsidRPr="00AA0A3B">
        <w:rPr>
          <w:color w:val="auto"/>
        </w:rPr>
        <w:t>)</w:t>
      </w:r>
      <w:r w:rsidR="005B4640" w:rsidRPr="00AA0A3B">
        <w:rPr>
          <w:color w:val="auto"/>
        </w:rPr>
        <w:t xml:space="preserve"> </w:t>
      </w:r>
      <w:r w:rsidR="00F92EE3" w:rsidRPr="00AA0A3B">
        <w:rPr>
          <w:color w:val="auto"/>
        </w:rPr>
        <w:t>resulting in</w:t>
      </w:r>
      <w:r w:rsidRPr="00AA0A3B">
        <w:rPr>
          <w:color w:val="auto"/>
        </w:rPr>
        <w:t xml:space="preserve"> three</w:t>
      </w:r>
      <w:r w:rsidR="00BB6554" w:rsidRPr="00AA0A3B">
        <w:rPr>
          <w:color w:val="auto"/>
        </w:rPr>
        <w:t xml:space="preserve"> fibroblast</w:t>
      </w:r>
      <w:r w:rsidRPr="00AA0A3B">
        <w:rPr>
          <w:color w:val="auto"/>
        </w:rPr>
        <w:t xml:space="preserve"> populations </w:t>
      </w:r>
      <w:r w:rsidR="00D2592C" w:rsidRPr="00AA0A3B">
        <w:rPr>
          <w:color w:val="auto"/>
        </w:rPr>
        <w:t xml:space="preserve">expressing either one </w:t>
      </w:r>
      <w:r w:rsidR="00D2592C" w:rsidRPr="00AA0A3B">
        <w:rPr>
          <w:color w:val="auto"/>
        </w:rPr>
        <w:lastRenderedPageBreak/>
        <w:t>or both of the</w:t>
      </w:r>
      <w:r w:rsidRPr="00AA0A3B">
        <w:rPr>
          <w:color w:val="auto"/>
        </w:rPr>
        <w:t xml:space="preserve"> two </w:t>
      </w:r>
      <w:r w:rsidR="00BB6554" w:rsidRPr="00AA0A3B">
        <w:rPr>
          <w:color w:val="auto"/>
        </w:rPr>
        <w:t xml:space="preserve">cell surface </w:t>
      </w:r>
      <w:r w:rsidRPr="00AA0A3B">
        <w:rPr>
          <w:color w:val="auto"/>
        </w:rPr>
        <w:t>f</w:t>
      </w:r>
      <w:r w:rsidR="00491ED9" w:rsidRPr="00AA0A3B">
        <w:rPr>
          <w:color w:val="auto"/>
        </w:rPr>
        <w:t>ibroblast markers FAP and CD90: FAP+CD90-, FAP+CD90+ and FAP-CD90+</w:t>
      </w:r>
      <w:r w:rsidR="0019179B" w:rsidRPr="00AA0A3B">
        <w:rPr>
          <w:color w:val="auto"/>
        </w:rPr>
        <w:t xml:space="preserve"> (</w:t>
      </w:r>
      <w:r w:rsidR="0019179B" w:rsidRPr="000A3314">
        <w:rPr>
          <w:b/>
          <w:color w:val="auto"/>
        </w:rPr>
        <w:t>E</w:t>
      </w:r>
      <w:r w:rsidR="0019179B" w:rsidRPr="00AA0A3B">
        <w:rPr>
          <w:color w:val="auto"/>
        </w:rPr>
        <w:t>)</w:t>
      </w:r>
      <w:r w:rsidR="00491ED9" w:rsidRPr="00AA0A3B">
        <w:rPr>
          <w:color w:val="auto"/>
        </w:rPr>
        <w:t xml:space="preserve">. </w:t>
      </w:r>
    </w:p>
    <w:p w14:paraId="2F82CD11" w14:textId="77777777" w:rsidR="00BB6554" w:rsidRPr="00AA0A3B" w:rsidRDefault="00BB6554" w:rsidP="00AA0A3B">
      <w:pPr>
        <w:widowControl/>
        <w:rPr>
          <w:color w:val="auto"/>
        </w:rPr>
      </w:pPr>
    </w:p>
    <w:p w14:paraId="780D5E25" w14:textId="1C07DBE1" w:rsidR="00B6701E" w:rsidRPr="00AA0A3B" w:rsidRDefault="00B6701E" w:rsidP="00AA0A3B">
      <w:pPr>
        <w:widowControl/>
        <w:rPr>
          <w:color w:val="auto"/>
        </w:rPr>
      </w:pPr>
      <w:r w:rsidRPr="00AA0A3B">
        <w:rPr>
          <w:b/>
          <w:color w:val="auto"/>
        </w:rPr>
        <w:t xml:space="preserve">Figure </w:t>
      </w:r>
      <w:r w:rsidR="000C44AA" w:rsidRPr="00AA0A3B">
        <w:rPr>
          <w:b/>
          <w:color w:val="auto"/>
        </w:rPr>
        <w:t>4</w:t>
      </w:r>
      <w:r w:rsidRPr="00AA0A3B">
        <w:rPr>
          <w:b/>
          <w:color w:val="auto"/>
        </w:rPr>
        <w:t>:</w:t>
      </w:r>
      <w:r w:rsidR="00B879B4" w:rsidRPr="00AA0A3B">
        <w:rPr>
          <w:b/>
          <w:color w:val="auto"/>
        </w:rPr>
        <w:t xml:space="preserve"> </w:t>
      </w:r>
      <w:r w:rsidR="00B879B4" w:rsidRPr="000A3314">
        <w:rPr>
          <w:b/>
          <w:color w:val="auto"/>
        </w:rPr>
        <w:t xml:space="preserve">FAP+CD90-, FAP+CD90+ and FAP-CD90+ fibroblasts differ in dermal localization, gene expression and functionality. </w:t>
      </w:r>
      <w:r w:rsidR="000A3314" w:rsidRPr="000A3314">
        <w:rPr>
          <w:color w:val="auto"/>
        </w:rPr>
        <w:t>(</w:t>
      </w:r>
      <w:r w:rsidR="00B879B4" w:rsidRPr="00AA0A3B">
        <w:rPr>
          <w:b/>
          <w:color w:val="auto"/>
        </w:rPr>
        <w:t>A</w:t>
      </w:r>
      <w:r w:rsidR="000A3314" w:rsidRPr="000A3314">
        <w:rPr>
          <w:color w:val="auto"/>
        </w:rPr>
        <w:t>)</w:t>
      </w:r>
      <w:r w:rsidR="00B879B4" w:rsidRPr="00AA0A3B">
        <w:rPr>
          <w:color w:val="auto"/>
        </w:rPr>
        <w:t xml:space="preserve"> </w:t>
      </w:r>
      <w:r w:rsidR="006F68A4" w:rsidRPr="00AA0A3B">
        <w:rPr>
          <w:color w:val="auto"/>
        </w:rPr>
        <w:t xml:space="preserve">Representative </w:t>
      </w:r>
      <w:r w:rsidR="00B879B4" w:rsidRPr="00AA0A3B">
        <w:rPr>
          <w:color w:val="auto"/>
        </w:rPr>
        <w:t xml:space="preserve">FACS plots of gated fibroblasts </w:t>
      </w:r>
      <w:r w:rsidR="00B7187E" w:rsidRPr="00AA0A3B">
        <w:rPr>
          <w:color w:val="auto"/>
        </w:rPr>
        <w:t>isolated</w:t>
      </w:r>
      <w:r w:rsidR="00B879B4" w:rsidRPr="00AA0A3B">
        <w:rPr>
          <w:color w:val="auto"/>
        </w:rPr>
        <w:t xml:space="preserve"> from papillary, upper reticular and lower reticular dermis. Gating strategy is explained in </w:t>
      </w:r>
      <w:r w:rsidR="00B879B4" w:rsidRPr="000A3314">
        <w:rPr>
          <w:b/>
          <w:color w:val="auto"/>
        </w:rPr>
        <w:t xml:space="preserve">Figure </w:t>
      </w:r>
      <w:r w:rsidR="000A3314" w:rsidRPr="000A3314">
        <w:rPr>
          <w:b/>
          <w:color w:val="auto"/>
        </w:rPr>
        <w:t>3</w:t>
      </w:r>
      <w:r w:rsidR="00B879B4" w:rsidRPr="00AA0A3B">
        <w:rPr>
          <w:color w:val="auto"/>
        </w:rPr>
        <w:t xml:space="preserve">. FAP+CD90- fibroblasts are enriched in the papillary dermis (19.2%) compared to lower reticular dermis (0.83%). FAP+CD90+ cells can be found throughout the </w:t>
      </w:r>
      <w:proofErr w:type="gramStart"/>
      <w:r w:rsidR="00B879B4" w:rsidRPr="00AA0A3B">
        <w:rPr>
          <w:color w:val="auto"/>
        </w:rPr>
        <w:t>dermis</w:t>
      </w:r>
      <w:proofErr w:type="gramEnd"/>
      <w:r w:rsidR="00B879B4" w:rsidRPr="00AA0A3B">
        <w:rPr>
          <w:color w:val="auto"/>
        </w:rPr>
        <w:t xml:space="preserve"> but their highest abundance is in the upper reticular dermis (40.7%). FAP-CD90+ are enriched in the lower reticular dermis (64.4 </w:t>
      </w:r>
      <w:r w:rsidR="006F796F" w:rsidRPr="00AA0A3B">
        <w:rPr>
          <w:color w:val="auto"/>
        </w:rPr>
        <w:t xml:space="preserve">%). </w:t>
      </w:r>
      <w:r w:rsidR="00C061AB">
        <w:rPr>
          <w:color w:val="auto"/>
        </w:rPr>
        <w:t>(</w:t>
      </w:r>
      <w:r w:rsidR="00AB158D" w:rsidRPr="00AA0A3B">
        <w:rPr>
          <w:b/>
          <w:color w:val="auto"/>
        </w:rPr>
        <w:t>B</w:t>
      </w:r>
      <w:r w:rsidR="00C061AB" w:rsidRPr="00C061AB">
        <w:rPr>
          <w:color w:val="auto"/>
        </w:rPr>
        <w:t>)</w:t>
      </w:r>
      <w:r w:rsidR="00AB158D" w:rsidRPr="00AA0A3B">
        <w:rPr>
          <w:color w:val="auto"/>
        </w:rPr>
        <w:t xml:space="preserve"> </w:t>
      </w:r>
      <w:r w:rsidR="00B7187E" w:rsidRPr="00AA0A3B">
        <w:rPr>
          <w:color w:val="auto"/>
        </w:rPr>
        <w:t>Of note, a</w:t>
      </w:r>
      <w:r w:rsidR="00AB158D" w:rsidRPr="00AA0A3B">
        <w:rPr>
          <w:color w:val="auto"/>
        </w:rPr>
        <w:t xml:space="preserve">ll three </w:t>
      </w:r>
      <w:r w:rsidR="00BB5936" w:rsidRPr="00AA0A3B">
        <w:rPr>
          <w:color w:val="auto"/>
        </w:rPr>
        <w:t xml:space="preserve">sorted </w:t>
      </w:r>
      <w:r w:rsidR="00AB158D" w:rsidRPr="00AA0A3B">
        <w:rPr>
          <w:color w:val="auto"/>
        </w:rPr>
        <w:t xml:space="preserve">subpopulations </w:t>
      </w:r>
      <w:r w:rsidR="001D48BF" w:rsidRPr="00AA0A3B">
        <w:rPr>
          <w:color w:val="auto"/>
        </w:rPr>
        <w:t>display</w:t>
      </w:r>
      <w:r w:rsidR="00AB158D" w:rsidRPr="00AA0A3B">
        <w:rPr>
          <w:color w:val="auto"/>
        </w:rPr>
        <w:t xml:space="preserve"> typical fibroblast morphology upon culture for </w:t>
      </w:r>
      <w:r w:rsidR="00BB5936" w:rsidRPr="00AA0A3B">
        <w:rPr>
          <w:color w:val="auto"/>
        </w:rPr>
        <w:t>7 days</w:t>
      </w:r>
      <w:r w:rsidR="00B7187E" w:rsidRPr="00AA0A3B">
        <w:rPr>
          <w:color w:val="auto"/>
        </w:rPr>
        <w:t xml:space="preserve"> (left)</w:t>
      </w:r>
      <w:r w:rsidR="00BB5936" w:rsidRPr="00AA0A3B">
        <w:rPr>
          <w:color w:val="auto"/>
        </w:rPr>
        <w:t xml:space="preserve">. </w:t>
      </w:r>
      <w:r w:rsidR="00B7187E" w:rsidRPr="00AA0A3B">
        <w:rPr>
          <w:color w:val="auto"/>
        </w:rPr>
        <w:t>Interestingly</w:t>
      </w:r>
      <w:r w:rsidR="000C3135" w:rsidRPr="00AA0A3B">
        <w:rPr>
          <w:color w:val="auto"/>
        </w:rPr>
        <w:t xml:space="preserve">, </w:t>
      </w:r>
      <w:r w:rsidR="00B7187E" w:rsidRPr="00AA0A3B">
        <w:rPr>
          <w:color w:val="auto"/>
        </w:rPr>
        <w:t>they behave different</w:t>
      </w:r>
      <w:r w:rsidR="004A47CC" w:rsidRPr="00AA0A3B">
        <w:rPr>
          <w:color w:val="auto"/>
        </w:rPr>
        <w:t>ly</w:t>
      </w:r>
      <w:r w:rsidR="000C3135" w:rsidRPr="00AA0A3B">
        <w:rPr>
          <w:color w:val="auto"/>
        </w:rPr>
        <w:t xml:space="preserve"> in an adipogenesis assay. </w:t>
      </w:r>
      <w:r w:rsidR="000A3314">
        <w:rPr>
          <w:color w:val="auto"/>
        </w:rPr>
        <w:t>After</w:t>
      </w:r>
      <w:r w:rsidR="000C3135" w:rsidRPr="00AA0A3B">
        <w:rPr>
          <w:color w:val="auto"/>
        </w:rPr>
        <w:t xml:space="preserve"> 14 days </w:t>
      </w:r>
      <w:r w:rsidR="00B7187E" w:rsidRPr="00AA0A3B">
        <w:rPr>
          <w:color w:val="auto"/>
        </w:rPr>
        <w:t>in culture</w:t>
      </w:r>
      <w:r w:rsidR="000A3314">
        <w:rPr>
          <w:color w:val="auto"/>
        </w:rPr>
        <w:t>,</w:t>
      </w:r>
      <w:r w:rsidR="00B7187E" w:rsidRPr="00AA0A3B">
        <w:rPr>
          <w:color w:val="auto"/>
        </w:rPr>
        <w:t xml:space="preserve"> </w:t>
      </w:r>
      <w:r w:rsidR="000C3135" w:rsidRPr="00AA0A3B">
        <w:rPr>
          <w:color w:val="auto"/>
        </w:rPr>
        <w:t xml:space="preserve">FAP+CD90- do not differentiate into adipocytes while FAP+CD90+ and FAP-CD90+ </w:t>
      </w:r>
      <w:r w:rsidR="004A47CC" w:rsidRPr="00AA0A3B">
        <w:rPr>
          <w:color w:val="auto"/>
        </w:rPr>
        <w:t xml:space="preserve">readily </w:t>
      </w:r>
      <w:r w:rsidR="000C3135" w:rsidRPr="00AA0A3B">
        <w:rPr>
          <w:color w:val="auto"/>
        </w:rPr>
        <w:t>undergo adipogenesis</w:t>
      </w:r>
      <w:r w:rsidR="00B7187E" w:rsidRPr="00AA0A3B">
        <w:rPr>
          <w:color w:val="auto"/>
        </w:rPr>
        <w:t xml:space="preserve"> (right</w:t>
      </w:r>
      <w:r w:rsidR="00842236" w:rsidRPr="00AA0A3B">
        <w:rPr>
          <w:color w:val="auto"/>
        </w:rPr>
        <w:t>;</w:t>
      </w:r>
      <w:r w:rsidR="00B7187E" w:rsidRPr="00AA0A3B">
        <w:rPr>
          <w:color w:val="auto"/>
        </w:rPr>
        <w:t xml:space="preserve"> Oil</w:t>
      </w:r>
      <w:r w:rsidR="000A3314">
        <w:rPr>
          <w:color w:val="auto"/>
        </w:rPr>
        <w:t xml:space="preserve"> </w:t>
      </w:r>
      <w:r w:rsidR="00B7187E" w:rsidRPr="00AA0A3B">
        <w:rPr>
          <w:color w:val="auto"/>
        </w:rPr>
        <w:t>Red O</w:t>
      </w:r>
      <w:r w:rsidR="00140DD7" w:rsidRPr="00AA0A3B">
        <w:rPr>
          <w:color w:val="auto"/>
        </w:rPr>
        <w:t xml:space="preserve"> stains lipid</w:t>
      </w:r>
      <w:r w:rsidR="000A3314">
        <w:rPr>
          <w:color w:val="auto"/>
        </w:rPr>
        <w:t>-</w:t>
      </w:r>
      <w:r w:rsidR="00140DD7" w:rsidRPr="00AA0A3B">
        <w:rPr>
          <w:color w:val="auto"/>
        </w:rPr>
        <w:t>bearing</w:t>
      </w:r>
      <w:r w:rsidR="00B7187E" w:rsidRPr="00AA0A3B">
        <w:rPr>
          <w:color w:val="auto"/>
        </w:rPr>
        <w:t xml:space="preserve"> cells red)</w:t>
      </w:r>
      <w:r w:rsidR="000C3135" w:rsidRPr="00AA0A3B">
        <w:rPr>
          <w:color w:val="auto"/>
        </w:rPr>
        <w:t xml:space="preserve">. Scale bars represent 1000 µm. </w:t>
      </w:r>
      <w:r w:rsidR="000A3314">
        <w:rPr>
          <w:color w:val="auto"/>
        </w:rPr>
        <w:t>(</w:t>
      </w:r>
      <w:r w:rsidR="00B7187E" w:rsidRPr="00AA0A3B">
        <w:rPr>
          <w:b/>
          <w:color w:val="auto"/>
        </w:rPr>
        <w:t>C</w:t>
      </w:r>
      <w:r w:rsidR="000A3314" w:rsidRPr="000A3314">
        <w:rPr>
          <w:color w:val="auto"/>
        </w:rPr>
        <w:t>)</w:t>
      </w:r>
      <w:r w:rsidR="00B7187E" w:rsidRPr="00AA0A3B">
        <w:rPr>
          <w:color w:val="auto"/>
        </w:rPr>
        <w:t xml:space="preserve"> Directly sorted FAP+CD90- fibroblasts express </w:t>
      </w:r>
      <w:r w:rsidR="004A47CC" w:rsidRPr="00AA0A3B">
        <w:rPr>
          <w:color w:val="auto"/>
        </w:rPr>
        <w:t xml:space="preserve">the </w:t>
      </w:r>
      <w:r w:rsidR="00B7187E" w:rsidRPr="00AA0A3B">
        <w:rPr>
          <w:color w:val="auto"/>
        </w:rPr>
        <w:t xml:space="preserve">papillary </w:t>
      </w:r>
      <w:r w:rsidR="004A47CC" w:rsidRPr="00AA0A3B">
        <w:rPr>
          <w:color w:val="auto"/>
        </w:rPr>
        <w:t xml:space="preserve">fibroblast </w:t>
      </w:r>
      <w:r w:rsidR="00B7187E" w:rsidRPr="00AA0A3B">
        <w:rPr>
          <w:color w:val="auto"/>
        </w:rPr>
        <w:t xml:space="preserve">markers </w:t>
      </w:r>
      <w:r w:rsidR="00842236" w:rsidRPr="00AA0A3B">
        <w:rPr>
          <w:color w:val="auto"/>
        </w:rPr>
        <w:t xml:space="preserve">CD26, NTN1 and </w:t>
      </w:r>
      <w:r w:rsidR="00B7187E" w:rsidRPr="00AA0A3B">
        <w:rPr>
          <w:color w:val="auto"/>
        </w:rPr>
        <w:t xml:space="preserve">PDPN, while FAP-CD90+ cells express CD36, ACTA2 and </w:t>
      </w:r>
      <w:proofErr w:type="spellStart"/>
      <w:r w:rsidR="00B7187E" w:rsidRPr="00AA0A3B">
        <w:rPr>
          <w:color w:val="auto"/>
        </w:rPr>
        <w:t>PPARγ</w:t>
      </w:r>
      <w:proofErr w:type="spellEnd"/>
      <w:r w:rsidR="004A47CC" w:rsidRPr="00AA0A3B">
        <w:rPr>
          <w:color w:val="auto"/>
        </w:rPr>
        <w:t>,</w:t>
      </w:r>
      <w:r w:rsidR="00B7187E" w:rsidRPr="00AA0A3B">
        <w:rPr>
          <w:color w:val="auto"/>
        </w:rPr>
        <w:t xml:space="preserve"> known to be expressed by the reticular lineage. </w:t>
      </w:r>
      <w:r w:rsidR="0047242D">
        <w:rPr>
          <w:color w:val="auto"/>
        </w:rPr>
        <w:t>* p</w:t>
      </w:r>
      <w:r w:rsidR="00C061AB">
        <w:rPr>
          <w:color w:val="auto"/>
        </w:rPr>
        <w:t xml:space="preserve"> </w:t>
      </w:r>
      <w:r w:rsidR="0047242D">
        <w:rPr>
          <w:color w:val="auto"/>
        </w:rPr>
        <w:t>≤</w:t>
      </w:r>
      <w:r w:rsidR="00C061AB">
        <w:rPr>
          <w:color w:val="auto"/>
        </w:rPr>
        <w:t xml:space="preserve"> </w:t>
      </w:r>
      <w:r w:rsidR="0047242D">
        <w:rPr>
          <w:color w:val="auto"/>
        </w:rPr>
        <w:t>0.05;</w:t>
      </w:r>
      <w:r w:rsidR="0047242D" w:rsidRPr="0047242D">
        <w:rPr>
          <w:color w:val="auto"/>
        </w:rPr>
        <w:t xml:space="preserve"> *** p</w:t>
      </w:r>
      <w:r w:rsidR="00C061AB">
        <w:rPr>
          <w:color w:val="auto"/>
        </w:rPr>
        <w:t xml:space="preserve"> </w:t>
      </w:r>
      <w:r w:rsidR="0047242D" w:rsidRPr="0047242D">
        <w:rPr>
          <w:color w:val="auto"/>
        </w:rPr>
        <w:t>≤</w:t>
      </w:r>
      <w:r w:rsidR="00C061AB">
        <w:rPr>
          <w:color w:val="auto"/>
        </w:rPr>
        <w:t xml:space="preserve"> </w:t>
      </w:r>
      <w:r w:rsidR="0047242D" w:rsidRPr="0047242D">
        <w:rPr>
          <w:color w:val="auto"/>
        </w:rPr>
        <w:t xml:space="preserve">0.0005 compared to FAP+/CD90- cells; </w:t>
      </w:r>
      <w:r w:rsidR="0047242D" w:rsidRPr="00C061AB">
        <w:rPr>
          <w:color w:val="auto"/>
          <w:vertAlign w:val="superscript"/>
        </w:rPr>
        <w:t>#</w:t>
      </w:r>
      <w:r w:rsidR="0047242D" w:rsidRPr="0047242D">
        <w:rPr>
          <w:color w:val="auto"/>
        </w:rPr>
        <w:t xml:space="preserve"> p</w:t>
      </w:r>
      <w:r w:rsidR="00C061AB">
        <w:rPr>
          <w:color w:val="auto"/>
        </w:rPr>
        <w:t xml:space="preserve"> </w:t>
      </w:r>
      <w:r w:rsidR="0047242D" w:rsidRPr="0047242D">
        <w:rPr>
          <w:color w:val="auto"/>
        </w:rPr>
        <w:t>≤</w:t>
      </w:r>
      <w:r w:rsidR="00C061AB">
        <w:rPr>
          <w:color w:val="auto"/>
        </w:rPr>
        <w:t xml:space="preserve"> </w:t>
      </w:r>
      <w:r w:rsidR="0047242D" w:rsidRPr="0047242D">
        <w:rPr>
          <w:color w:val="auto"/>
        </w:rPr>
        <w:t>0.05</w:t>
      </w:r>
      <w:r w:rsidR="0047242D">
        <w:rPr>
          <w:color w:val="auto"/>
        </w:rPr>
        <w:t xml:space="preserve">; </w:t>
      </w:r>
      <w:r w:rsidR="0047242D" w:rsidRPr="00972F29">
        <w:rPr>
          <w:color w:val="auto"/>
          <w:vertAlign w:val="superscript"/>
        </w:rPr>
        <w:t>#</w:t>
      </w:r>
      <w:r w:rsidR="0047242D">
        <w:rPr>
          <w:color w:val="auto"/>
          <w:vertAlign w:val="superscript"/>
        </w:rPr>
        <w:t>##</w:t>
      </w:r>
      <w:r w:rsidR="0047242D" w:rsidRPr="0047242D">
        <w:rPr>
          <w:color w:val="auto"/>
        </w:rPr>
        <w:t xml:space="preserve"> p</w:t>
      </w:r>
      <w:r w:rsidR="00C061AB">
        <w:rPr>
          <w:color w:val="auto"/>
        </w:rPr>
        <w:t xml:space="preserve"> </w:t>
      </w:r>
      <w:r w:rsidR="0047242D" w:rsidRPr="0047242D">
        <w:rPr>
          <w:color w:val="auto"/>
        </w:rPr>
        <w:t>≤</w:t>
      </w:r>
      <w:r w:rsidR="00C061AB">
        <w:rPr>
          <w:color w:val="auto"/>
        </w:rPr>
        <w:t xml:space="preserve"> </w:t>
      </w:r>
      <w:r w:rsidR="0047242D" w:rsidRPr="0047242D">
        <w:rPr>
          <w:color w:val="auto"/>
        </w:rPr>
        <w:t>0.0</w:t>
      </w:r>
      <w:r w:rsidR="0047242D">
        <w:rPr>
          <w:color w:val="auto"/>
        </w:rPr>
        <w:t>00</w:t>
      </w:r>
      <w:r w:rsidR="0047242D" w:rsidRPr="0047242D">
        <w:rPr>
          <w:color w:val="auto"/>
        </w:rPr>
        <w:t>5 compared to FAP-/CD90+ cells.</w:t>
      </w:r>
    </w:p>
    <w:p w14:paraId="3712A66E" w14:textId="77777777" w:rsidR="00C07CC9" w:rsidRPr="00AA0A3B" w:rsidRDefault="00C07CC9" w:rsidP="00AA0A3B">
      <w:pPr>
        <w:widowControl/>
        <w:rPr>
          <w:b/>
        </w:rPr>
      </w:pPr>
    </w:p>
    <w:p w14:paraId="6E2193AB" w14:textId="1F11BECC" w:rsidR="009D57A9" w:rsidRPr="00AA0A3B" w:rsidRDefault="006305D7" w:rsidP="00AA0A3B">
      <w:pPr>
        <w:widowControl/>
        <w:rPr>
          <w:b/>
        </w:rPr>
      </w:pPr>
      <w:r w:rsidRPr="00AA0A3B">
        <w:rPr>
          <w:b/>
        </w:rPr>
        <w:t>DISCUSSION</w:t>
      </w:r>
      <w:r w:rsidRPr="00AA0A3B">
        <w:rPr>
          <w:b/>
          <w:bCs/>
        </w:rPr>
        <w:t xml:space="preserve">: </w:t>
      </w:r>
    </w:p>
    <w:p w14:paraId="7CDD08AC" w14:textId="52638AFF" w:rsidR="001D48BF" w:rsidRDefault="009D57A9" w:rsidP="00AA0A3B">
      <w:pPr>
        <w:widowControl/>
        <w:rPr>
          <w:color w:val="auto"/>
        </w:rPr>
      </w:pPr>
      <w:r w:rsidRPr="00AA0A3B">
        <w:rPr>
          <w:color w:val="auto"/>
        </w:rPr>
        <w:t>In this article</w:t>
      </w:r>
      <w:r w:rsidR="001D48BF" w:rsidRPr="00AA0A3B">
        <w:rPr>
          <w:color w:val="auto"/>
        </w:rPr>
        <w:t>,</w:t>
      </w:r>
      <w:r w:rsidRPr="00AA0A3B">
        <w:rPr>
          <w:color w:val="auto"/>
        </w:rPr>
        <w:t xml:space="preserve"> we describe a method for the isolation of papillary and reticular fibroblasts from human skin. </w:t>
      </w:r>
      <w:r w:rsidR="001D48BF" w:rsidRPr="00AA0A3B">
        <w:rPr>
          <w:color w:val="auto"/>
        </w:rPr>
        <w:t>CD90</w:t>
      </w:r>
      <w:r w:rsidR="00807CF9" w:rsidRPr="00AA0A3B">
        <w:rPr>
          <w:color w:val="auto"/>
        </w:rPr>
        <w:t xml:space="preserve"> has been widely used</w:t>
      </w:r>
      <w:r w:rsidR="001D48BF" w:rsidRPr="00AA0A3B">
        <w:rPr>
          <w:color w:val="auto"/>
        </w:rPr>
        <w:t xml:space="preserve"> for the identification</w:t>
      </w:r>
      <w:r w:rsidR="00807CF9" w:rsidRPr="00AA0A3B">
        <w:rPr>
          <w:color w:val="auto"/>
        </w:rPr>
        <w:t xml:space="preserve"> or isolation</w:t>
      </w:r>
      <w:r w:rsidR="001D48BF" w:rsidRPr="00AA0A3B">
        <w:rPr>
          <w:color w:val="auto"/>
        </w:rPr>
        <w:t xml:space="preserve"> of dermal fibroblasts</w:t>
      </w:r>
      <w:r w:rsidR="00807CF9" w:rsidRPr="00AA0A3B">
        <w:rPr>
          <w:color w:val="auto"/>
        </w:rPr>
        <w:fldChar w:fldCharType="begin">
          <w:fldData xml:space="preserve">PEVuZE5vdGU+PENpdGU+PEF1dGhvcj5QaGlsaXBwZW9zPC9BdXRob3I+PFllYXI+MjAxODwvWWVh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</w:fldData>
        </w:fldChar>
      </w:r>
      <w:r w:rsidR="003E6866" w:rsidRPr="00AA0A3B">
        <w:rPr>
          <w:color w:val="auto"/>
        </w:rPr>
        <w:instrText xml:space="preserve"> ADDIN EN.CITE </w:instrText>
      </w:r>
      <w:r w:rsidR="003E6866" w:rsidRPr="00AA0A3B">
        <w:rPr>
          <w:color w:val="auto"/>
        </w:rPr>
        <w:fldChar w:fldCharType="begin">
          <w:fldData xml:space="preserve">PEVuZE5vdGU+PENpdGU+PEF1dGhvcj5QaGlsaXBwZW9zPC9BdXRob3I+PFllYXI+MjAxODwvWWVh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</w:fldData>
        </w:fldChar>
      </w:r>
      <w:r w:rsidR="003E6866" w:rsidRPr="00AA0A3B">
        <w:rPr>
          <w:color w:val="auto"/>
        </w:rPr>
        <w:instrText xml:space="preserve"> ADDIN EN.CITE.DATA </w:instrText>
      </w:r>
      <w:r w:rsidR="003E6866" w:rsidRPr="00AA0A3B">
        <w:rPr>
          <w:color w:val="auto"/>
        </w:rPr>
      </w:r>
      <w:r w:rsidR="003E6866" w:rsidRPr="00AA0A3B">
        <w:rPr>
          <w:color w:val="auto"/>
        </w:rPr>
        <w:fldChar w:fldCharType="end"/>
      </w:r>
      <w:r w:rsidR="00807CF9" w:rsidRPr="00AA0A3B">
        <w:rPr>
          <w:color w:val="auto"/>
        </w:rPr>
      </w:r>
      <w:r w:rsidR="00807CF9" w:rsidRPr="00AA0A3B">
        <w:rPr>
          <w:color w:val="auto"/>
        </w:rPr>
        <w:fldChar w:fldCharType="separate"/>
      </w:r>
      <w:r w:rsidR="003E6866" w:rsidRPr="00AA0A3B">
        <w:rPr>
          <w:noProof/>
          <w:color w:val="auto"/>
          <w:vertAlign w:val="superscript"/>
        </w:rPr>
        <w:t>18,20,21</w:t>
      </w:r>
      <w:r w:rsidR="00807CF9" w:rsidRPr="00AA0A3B">
        <w:rPr>
          <w:color w:val="auto"/>
        </w:rPr>
        <w:fldChar w:fldCharType="end"/>
      </w:r>
      <w:r w:rsidR="001D48BF" w:rsidRPr="00AA0A3B">
        <w:rPr>
          <w:color w:val="auto"/>
        </w:rPr>
        <w:t xml:space="preserve">. However, we have demonstrated that </w:t>
      </w:r>
      <w:r w:rsidR="00807CF9" w:rsidRPr="00AA0A3B">
        <w:rPr>
          <w:color w:val="auto"/>
        </w:rPr>
        <w:t xml:space="preserve">besides CD90+ fibroblasts, </w:t>
      </w:r>
      <w:r w:rsidR="00423F21" w:rsidRPr="00AA0A3B">
        <w:rPr>
          <w:color w:val="auto"/>
        </w:rPr>
        <w:t>human</w:t>
      </w:r>
      <w:r w:rsidR="001D48BF" w:rsidRPr="00AA0A3B">
        <w:rPr>
          <w:color w:val="auto"/>
        </w:rPr>
        <w:t xml:space="preserve"> dermis </w:t>
      </w:r>
      <w:r w:rsidR="00423F21" w:rsidRPr="00AA0A3B">
        <w:rPr>
          <w:color w:val="auto"/>
        </w:rPr>
        <w:t>also harbors</w:t>
      </w:r>
      <w:r w:rsidR="00807CF9" w:rsidRPr="00AA0A3B">
        <w:rPr>
          <w:color w:val="auto"/>
        </w:rPr>
        <w:t xml:space="preserve"> a CD90- fibroblast population </w:t>
      </w:r>
      <w:r w:rsidR="00423F21" w:rsidRPr="00AA0A3B">
        <w:rPr>
          <w:color w:val="auto"/>
        </w:rPr>
        <w:t>expressing FAP</w:t>
      </w:r>
      <w:r w:rsidR="00807CF9" w:rsidRPr="00AA0A3B">
        <w:rPr>
          <w:color w:val="auto"/>
        </w:rPr>
        <w:fldChar w:fldCharType="begin"/>
      </w:r>
      <w:r w:rsidR="00393146" w:rsidRPr="00AA0A3B">
        <w:rPr>
          <w:color w:val="auto"/>
        </w:rPr>
        <w:instrText xml:space="preserve"> ADDIN EN.CITE &lt;EndNote&gt;&lt;Cite&gt;&lt;Author&gt;Korosec&lt;/Author&gt;&lt;Year&gt;2018&lt;/Year&gt;&lt;RecNum&gt;1191&lt;/RecNum&gt;&lt;DisplayText&gt;&lt;style face="superscript"&gt;16&lt;/style&gt;&lt;/DisplayText&gt;&lt;record&gt;&lt;rec-number&gt;1191&lt;/rec-number&gt;&lt;foreign-keys&gt;&lt;key app="EN" db-id="5xprwtp2aa90svevpwbxrxpms52eseff0dtt" timestamp="1541460862"&gt;1191&lt;/key&gt;&lt;/foreign-keys&gt;&lt;ref-type name="Journal Article"&gt;17&lt;/ref-type&gt;&lt;contributors&gt;&lt;authors&gt;&lt;author&gt;Korosec, A.&lt;/author&gt;&lt;author&gt;Frech, S.&lt;/author&gt;&lt;author&gt;Gesslbauer, B.&lt;/author&gt;&lt;author&gt;Vierhapper, M.&lt;/author&gt;&lt;author&gt;Radtke, C.&lt;/author&gt;&lt;author&gt;Petzelbauer, P.&lt;/author&gt;&lt;author&gt;Lichtenberger, B. M.&lt;/author&gt;&lt;/authors&gt;&lt;/contributors&gt;&lt;auth-address&gt;Skin &amp;amp; Endothelium Research Division, Department of Dermatology, Medical University of Vienna, Lazarettgasse 14, 1090 Vienna, Austria.&amp;#xD;Division of Plastic and Reconstructive Surgery, Department of Surgery, Medical University of Vienna, Waehringer Guertel 18 - 20, 1090 Vienna, Austria.&amp;#xD;Skin &amp;amp; Endothelium Research Division, Department of Dermatology, Medical University of Vienna, Lazarettgasse 14, 1090 Vienna, Austria. Electronic address: beate.lichtenberger@meduniwien.ac.at.&lt;/auth-address&gt;&lt;titles&gt;&lt;title&gt;Lineage identity and location within the dermis determine the function of papillary and reticular fibroblasts in human skin&lt;/title&gt;&lt;secondary-title&gt;J Invest Dermatol&lt;/secondary-title&gt;&lt;/titles&gt;&lt;periodical&gt;&lt;full-title&gt;J Invest Dermatol&lt;/full-title&gt;&lt;/periodical&gt;&lt;edition&gt;2018/09/05&lt;/edition&gt;&lt;keywords&gt;&lt;keyword&gt;Facs&lt;/keyword&gt;&lt;keyword&gt;cell surface markers&lt;/keyword&gt;&lt;keyword&gt;fibroblast heterogeneity&lt;/keyword&gt;&lt;keyword&gt;fibroblast lineages&lt;/keyword&gt;&lt;keyword&gt;human skin&lt;/keyword&gt;&lt;keyword&gt;papillary and reticular fibroblasts&lt;/keyword&gt;&lt;/keywords&gt;&lt;dates&gt;&lt;year&gt;2018&lt;/year&gt;&lt;pub-dates&gt;&lt;date&gt;Sep 1&lt;/date&gt;&lt;/pub-dates&gt;&lt;/dates&gt;&lt;isbn&gt;1523-1747 (Electronic)&amp;#xD;0022-202X (Linking)&lt;/isbn&gt;&lt;accession-num&gt;30179601&lt;/accession-num&gt;&lt;urls&gt;&lt;related-urls&gt;&lt;url&gt;https://www.ncbi.nlm.nih.gov/pubmed/30179601&lt;/url&gt;&lt;/related-urls&gt;&lt;/urls&gt;&lt;electronic-resource-num&gt;10.1016/j.jid.2018.07.033&lt;/electronic-resource-num&gt;&lt;/record&gt;&lt;/Cite&gt;&lt;/EndNote&gt;</w:instrText>
      </w:r>
      <w:r w:rsidR="00807CF9" w:rsidRPr="00AA0A3B">
        <w:rPr>
          <w:color w:val="auto"/>
        </w:rPr>
        <w:fldChar w:fldCharType="separate"/>
      </w:r>
      <w:r w:rsidR="00393146" w:rsidRPr="00AA0A3B">
        <w:rPr>
          <w:noProof/>
          <w:color w:val="auto"/>
          <w:vertAlign w:val="superscript"/>
        </w:rPr>
        <w:t>16</w:t>
      </w:r>
      <w:r w:rsidR="00807CF9" w:rsidRPr="00AA0A3B">
        <w:rPr>
          <w:color w:val="auto"/>
        </w:rPr>
        <w:fldChar w:fldCharType="end"/>
      </w:r>
      <w:r w:rsidR="00423F21" w:rsidRPr="00AA0A3B">
        <w:rPr>
          <w:color w:val="auto"/>
        </w:rPr>
        <w:t>, which has been established as a marker for activated fibroblasts and cancer-associated fibroblasts (CAFs)</w:t>
      </w:r>
      <w:r w:rsidR="00423F21" w:rsidRPr="00AA0A3B">
        <w:rPr>
          <w:color w:val="auto"/>
        </w:rPr>
        <w:fldChar w:fldCharType="begin">
          <w:fldData xml:space="preserve">PEVuZE5vdGU+PENpdGU+PEF1dGhvcj5IdWFuZzwvQXV0aG9yPjxZZWFyPjIwMTc8L1llYXI+PFJl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</w:fldData>
        </w:fldChar>
      </w:r>
      <w:r w:rsidR="003E6866" w:rsidRPr="00AA0A3B">
        <w:rPr>
          <w:color w:val="auto"/>
        </w:rPr>
        <w:instrText xml:space="preserve"> ADDIN EN.CITE </w:instrText>
      </w:r>
      <w:r w:rsidR="003E6866" w:rsidRPr="00AA0A3B">
        <w:rPr>
          <w:color w:val="auto"/>
        </w:rPr>
        <w:fldChar w:fldCharType="begin">
          <w:fldData xml:space="preserve">PEVuZE5vdGU+PENpdGU+PEF1dGhvcj5IdWFuZzwvQXV0aG9yPjxZZWFyPjIwMTc8L1llYXI+PFJl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</w:fldData>
        </w:fldChar>
      </w:r>
      <w:r w:rsidR="003E6866" w:rsidRPr="00AA0A3B">
        <w:rPr>
          <w:color w:val="auto"/>
        </w:rPr>
        <w:instrText xml:space="preserve"> ADDIN EN.CITE.DATA </w:instrText>
      </w:r>
      <w:r w:rsidR="003E6866" w:rsidRPr="00AA0A3B">
        <w:rPr>
          <w:color w:val="auto"/>
        </w:rPr>
      </w:r>
      <w:r w:rsidR="003E6866" w:rsidRPr="00AA0A3B">
        <w:rPr>
          <w:color w:val="auto"/>
        </w:rPr>
        <w:fldChar w:fldCharType="end"/>
      </w:r>
      <w:r w:rsidR="00423F21" w:rsidRPr="00AA0A3B">
        <w:rPr>
          <w:color w:val="auto"/>
        </w:rPr>
      </w:r>
      <w:r w:rsidR="00423F21" w:rsidRPr="00AA0A3B">
        <w:rPr>
          <w:color w:val="auto"/>
        </w:rPr>
        <w:fldChar w:fldCharType="separate"/>
      </w:r>
      <w:r w:rsidR="003E6866" w:rsidRPr="00AA0A3B">
        <w:rPr>
          <w:noProof/>
          <w:color w:val="auto"/>
          <w:vertAlign w:val="superscript"/>
        </w:rPr>
        <w:t>22-25</w:t>
      </w:r>
      <w:r w:rsidR="00423F21" w:rsidRPr="00AA0A3B">
        <w:rPr>
          <w:color w:val="auto"/>
        </w:rPr>
        <w:fldChar w:fldCharType="end"/>
      </w:r>
      <w:r w:rsidR="00423F21" w:rsidRPr="00AA0A3B">
        <w:rPr>
          <w:color w:val="auto"/>
        </w:rPr>
        <w:t xml:space="preserve">. </w:t>
      </w:r>
      <w:r w:rsidR="001D48BF" w:rsidRPr="00AA0A3B">
        <w:rPr>
          <w:color w:val="auto"/>
        </w:rPr>
        <w:t>Importantl</w:t>
      </w:r>
      <w:r w:rsidR="00423F21" w:rsidRPr="00AA0A3B">
        <w:rPr>
          <w:color w:val="auto"/>
        </w:rPr>
        <w:t>y, we were able to identify three fibroblast subpopulations</w:t>
      </w:r>
      <w:r w:rsidR="001D48BF" w:rsidRPr="00AA0A3B">
        <w:rPr>
          <w:color w:val="auto"/>
        </w:rPr>
        <w:t xml:space="preserve"> </w:t>
      </w:r>
      <w:r w:rsidRPr="00AA0A3B">
        <w:rPr>
          <w:color w:val="auto"/>
        </w:rPr>
        <w:t>FAP+CD90-, FAP+CD90+ and FAP-CD90+</w:t>
      </w:r>
      <w:r w:rsidR="005065A9" w:rsidRPr="00AA0A3B">
        <w:rPr>
          <w:color w:val="auto"/>
        </w:rPr>
        <w:t xml:space="preserve"> in skin biopsies from all healthy </w:t>
      </w:r>
      <w:r w:rsidR="00423F21" w:rsidRPr="00AA0A3B">
        <w:rPr>
          <w:color w:val="auto"/>
        </w:rPr>
        <w:t>human</w:t>
      </w:r>
      <w:r w:rsidR="005065A9" w:rsidRPr="00AA0A3B">
        <w:rPr>
          <w:color w:val="auto"/>
        </w:rPr>
        <w:t xml:space="preserve"> donors</w:t>
      </w:r>
      <w:r w:rsidR="00423F21" w:rsidRPr="00AA0A3B">
        <w:rPr>
          <w:color w:val="auto"/>
        </w:rPr>
        <w:t>.</w:t>
      </w:r>
      <w:r w:rsidRPr="00AA0A3B">
        <w:rPr>
          <w:color w:val="auto"/>
        </w:rPr>
        <w:t xml:space="preserve"> </w:t>
      </w:r>
      <w:r w:rsidR="001D48BF" w:rsidRPr="00AA0A3B">
        <w:rPr>
          <w:color w:val="auto"/>
        </w:rPr>
        <w:t xml:space="preserve">We therefore conclude that FAP </w:t>
      </w:r>
      <w:r w:rsidR="00B27C40" w:rsidRPr="00AA0A3B">
        <w:rPr>
          <w:color w:val="auto"/>
        </w:rPr>
        <w:t>is not only a marker for activated fibroblasts or CAFs but also normal tissue fibroblasts.</w:t>
      </w:r>
      <w:r w:rsidR="001D48BF" w:rsidRPr="00AA0A3B">
        <w:rPr>
          <w:color w:val="auto"/>
        </w:rPr>
        <w:t xml:space="preserve"> </w:t>
      </w:r>
    </w:p>
    <w:p w14:paraId="101B2AED" w14:textId="77777777" w:rsidR="00D07023" w:rsidRPr="00AA0A3B" w:rsidRDefault="00D07023" w:rsidP="00AA0A3B">
      <w:pPr>
        <w:widowControl/>
        <w:rPr>
          <w:color w:val="auto"/>
        </w:rPr>
      </w:pPr>
    </w:p>
    <w:p w14:paraId="1E64795E" w14:textId="70C518B0" w:rsidR="009D57A9" w:rsidRPr="00AA0A3B" w:rsidRDefault="0067177B" w:rsidP="00AA0A3B">
      <w:pPr>
        <w:widowControl/>
        <w:rPr>
          <w:color w:val="auto"/>
        </w:rPr>
      </w:pPr>
      <w:r w:rsidRPr="00AA0A3B">
        <w:rPr>
          <w:color w:val="auto"/>
        </w:rPr>
        <w:t xml:space="preserve">Of note, the FAP-CD90- cell population remaining after application of the above-described exclusion- and gating strategy does not contain fibroblasts, since these cells do not proliferate in fibroblast cultivation medium </w:t>
      </w:r>
      <w:r w:rsidRPr="00D07023">
        <w:rPr>
          <w:color w:val="auto"/>
        </w:rPr>
        <w:t>in vitro,</w:t>
      </w:r>
      <w:r w:rsidR="004550E1">
        <w:rPr>
          <w:color w:val="auto"/>
        </w:rPr>
        <w:t xml:space="preserve"> </w:t>
      </w:r>
      <w:r w:rsidRPr="00AA0A3B">
        <w:rPr>
          <w:color w:val="auto"/>
        </w:rPr>
        <w:t>but most likely</w:t>
      </w:r>
      <w:r w:rsidR="004550E1">
        <w:rPr>
          <w:color w:val="auto"/>
        </w:rPr>
        <w:t xml:space="preserve"> </w:t>
      </w:r>
      <w:r w:rsidRPr="00AA0A3B">
        <w:rPr>
          <w:color w:val="auto"/>
        </w:rPr>
        <w:t>a mixed cell population including lymphatic cells and pericytes amongst others</w:t>
      </w:r>
      <w:r w:rsidRPr="00AA0A3B">
        <w:rPr>
          <w:color w:val="auto"/>
        </w:rPr>
        <w:fldChar w:fldCharType="begin"/>
      </w:r>
      <w:r w:rsidR="00393146" w:rsidRPr="00AA0A3B">
        <w:rPr>
          <w:color w:val="auto"/>
        </w:rPr>
        <w:instrText xml:space="preserve"> ADDIN EN.CITE &lt;EndNote&gt;&lt;Cite&gt;&lt;Author&gt;Korosec&lt;/Author&gt;&lt;Year&gt;2018&lt;/Year&gt;&lt;RecNum&gt;1191&lt;/RecNum&gt;&lt;DisplayText&gt;&lt;style face="superscript"&gt;16&lt;/style&gt;&lt;/DisplayText&gt;&lt;record&gt;&lt;rec-number&gt;1191&lt;/rec-number&gt;&lt;foreign-keys&gt;&lt;key app="EN" db-id="5xprwtp2aa90svevpwbxrxpms52eseff0dtt" timestamp="1541460862"&gt;1191&lt;/key&gt;&lt;/foreign-keys&gt;&lt;ref-type name="Journal Article"&gt;17&lt;/ref-type&gt;&lt;contributors&gt;&lt;authors&gt;&lt;author&gt;Korosec, A.&lt;/author&gt;&lt;author&gt;Frech, S.&lt;/author&gt;&lt;author&gt;Gesslbauer, B.&lt;/author&gt;&lt;author&gt;Vierhapper, M.&lt;/author&gt;&lt;author&gt;Radtke, C.&lt;/author&gt;&lt;author&gt;Petzelbauer, P.&lt;/author&gt;&lt;author&gt;Lichtenberger, B. M.&lt;/author&gt;&lt;/authors&gt;&lt;/contributors&gt;&lt;auth-address&gt;Skin &amp;amp; Endothelium Research Division, Department of Dermatology, Medical University of Vienna, Lazarettgasse 14, 1090 Vienna, Austria.&amp;#xD;Division of Plastic and Reconstructive Surgery, Department of Surgery, Medical University of Vienna, Waehringer Guertel 18 - 20, 1090 Vienna, Austria.&amp;#xD;Skin &amp;amp; Endothelium Research Division, Department of Dermatology, Medical University of Vienna, Lazarettgasse 14, 1090 Vienna, Austria. Electronic address: beate.lichtenberger@meduniwien.ac.at.&lt;/auth-address&gt;&lt;titles&gt;&lt;title&gt;Lineage identity and location within the dermis determine the function of papillary and reticular fibroblasts in human skin&lt;/title&gt;&lt;secondary-title&gt;J Invest Dermatol&lt;/secondary-title&gt;&lt;/titles&gt;&lt;periodical&gt;&lt;full-title&gt;J Invest Dermatol&lt;/full-title&gt;&lt;/periodical&gt;&lt;edition&gt;2018/09/05&lt;/edition&gt;&lt;keywords&gt;&lt;keyword&gt;Facs&lt;/keyword&gt;&lt;keyword&gt;cell surface markers&lt;/keyword&gt;&lt;keyword&gt;fibroblast heterogeneity&lt;/keyword&gt;&lt;keyword&gt;fibroblast lineages&lt;/keyword&gt;&lt;keyword&gt;human skin&lt;/keyword&gt;&lt;keyword&gt;papillary and reticular fibroblasts&lt;/keyword&gt;&lt;/keywords&gt;&lt;dates&gt;&lt;year&gt;2018&lt;/year&gt;&lt;pub-dates&gt;&lt;date&gt;Sep 1&lt;/date&gt;&lt;/pub-dates&gt;&lt;/dates&gt;&lt;isbn&gt;1523-1747 (Electronic)&amp;#xD;0022-202X (Linking)&lt;/isbn&gt;&lt;accession-num&gt;30179601&lt;/accession-num&gt;&lt;urls&gt;&lt;related-urls&gt;&lt;url&gt;https://www.ncbi.nlm.nih.gov/pubmed/30179601&lt;/url&gt;&lt;/related-urls&gt;&lt;/urls&gt;&lt;electronic-resource-num&gt;10.1016/j.jid.2018.07.033&lt;/electronic-resource-num&gt;&lt;/record&gt;&lt;/Cite&gt;&lt;/EndNote&gt;</w:instrText>
      </w:r>
      <w:r w:rsidRPr="00AA0A3B">
        <w:rPr>
          <w:color w:val="auto"/>
        </w:rPr>
        <w:fldChar w:fldCharType="separate"/>
      </w:r>
      <w:r w:rsidR="00393146" w:rsidRPr="00AA0A3B">
        <w:rPr>
          <w:noProof/>
          <w:color w:val="auto"/>
          <w:vertAlign w:val="superscript"/>
        </w:rPr>
        <w:t>16</w:t>
      </w:r>
      <w:r w:rsidRPr="00AA0A3B">
        <w:rPr>
          <w:color w:val="auto"/>
        </w:rPr>
        <w:fldChar w:fldCharType="end"/>
      </w:r>
      <w:r w:rsidR="00D07023">
        <w:rPr>
          <w:color w:val="auto"/>
        </w:rPr>
        <w:t>.</w:t>
      </w:r>
    </w:p>
    <w:p w14:paraId="3D78BD2C" w14:textId="77777777" w:rsidR="0067177B" w:rsidRPr="00AA0A3B" w:rsidRDefault="0067177B" w:rsidP="00AA0A3B">
      <w:pPr>
        <w:widowControl/>
        <w:rPr>
          <w:color w:val="auto"/>
        </w:rPr>
      </w:pPr>
    </w:p>
    <w:p w14:paraId="3593C186" w14:textId="65A6D702" w:rsidR="008A7397" w:rsidRPr="00AA0A3B" w:rsidRDefault="0030187D" w:rsidP="00AA0A3B">
      <w:pPr>
        <w:widowControl/>
        <w:rPr>
          <w:color w:val="auto"/>
        </w:rPr>
      </w:pPr>
      <w:r w:rsidRPr="00AA0A3B">
        <w:rPr>
          <w:color w:val="auto"/>
        </w:rPr>
        <w:t xml:space="preserve">The cell yield obtained by use of the above-described protocol can vary depending on the body-part </w:t>
      </w:r>
      <w:r w:rsidR="00D07023">
        <w:rPr>
          <w:color w:val="auto"/>
        </w:rPr>
        <w:t xml:space="preserve">that </w:t>
      </w:r>
      <w:r w:rsidRPr="00AA0A3B">
        <w:rPr>
          <w:color w:val="auto"/>
        </w:rPr>
        <w:t xml:space="preserve">the skin piece used for the isolation originates from. </w:t>
      </w:r>
      <w:r w:rsidR="004A47CC" w:rsidRPr="00AA0A3B">
        <w:rPr>
          <w:color w:val="auto"/>
        </w:rPr>
        <w:t xml:space="preserve">Dermis </w:t>
      </w:r>
      <w:r w:rsidRPr="00AA0A3B">
        <w:rPr>
          <w:color w:val="auto"/>
        </w:rPr>
        <w:t xml:space="preserve">from different body parts differs regarding its structure, thickness as well as </w:t>
      </w:r>
      <w:r w:rsidR="00362013" w:rsidRPr="00AA0A3B">
        <w:rPr>
          <w:color w:val="auto"/>
        </w:rPr>
        <w:t xml:space="preserve">collagen composition. </w:t>
      </w:r>
      <w:r w:rsidR="009D57A9" w:rsidRPr="00AA0A3B">
        <w:rPr>
          <w:color w:val="auto"/>
        </w:rPr>
        <w:t>For example</w:t>
      </w:r>
      <w:r w:rsidR="00362013" w:rsidRPr="00AA0A3B">
        <w:rPr>
          <w:color w:val="auto"/>
        </w:rPr>
        <w:t>, skin</w:t>
      </w:r>
      <w:r w:rsidR="009D57A9" w:rsidRPr="00AA0A3B">
        <w:rPr>
          <w:color w:val="auto"/>
        </w:rPr>
        <w:t xml:space="preserve"> from </w:t>
      </w:r>
      <w:r w:rsidR="00362013" w:rsidRPr="00AA0A3B">
        <w:rPr>
          <w:color w:val="auto"/>
        </w:rPr>
        <w:t xml:space="preserve">the </w:t>
      </w:r>
      <w:r w:rsidR="009D57A9" w:rsidRPr="00AA0A3B">
        <w:rPr>
          <w:color w:val="auto"/>
        </w:rPr>
        <w:t>face</w:t>
      </w:r>
      <w:r w:rsidR="00362013" w:rsidRPr="00AA0A3B">
        <w:rPr>
          <w:color w:val="auto"/>
        </w:rPr>
        <w:t xml:space="preserve"> or the </w:t>
      </w:r>
      <w:r w:rsidR="009D57A9" w:rsidRPr="00AA0A3B">
        <w:rPr>
          <w:color w:val="auto"/>
        </w:rPr>
        <w:t xml:space="preserve">upper arm </w:t>
      </w:r>
      <w:r w:rsidR="007B4242" w:rsidRPr="00AA0A3B">
        <w:rPr>
          <w:color w:val="auto"/>
        </w:rPr>
        <w:t xml:space="preserve">is </w:t>
      </w:r>
      <w:r w:rsidR="009D57A9" w:rsidRPr="00AA0A3B">
        <w:rPr>
          <w:color w:val="auto"/>
        </w:rPr>
        <w:t xml:space="preserve">much thinner than </w:t>
      </w:r>
      <w:r w:rsidR="00362013" w:rsidRPr="00AA0A3B">
        <w:rPr>
          <w:color w:val="auto"/>
        </w:rPr>
        <w:t xml:space="preserve">skin </w:t>
      </w:r>
      <w:r w:rsidR="009D57A9" w:rsidRPr="00AA0A3B">
        <w:rPr>
          <w:color w:val="auto"/>
        </w:rPr>
        <w:t xml:space="preserve">from </w:t>
      </w:r>
      <w:r w:rsidR="00362013" w:rsidRPr="00AA0A3B">
        <w:rPr>
          <w:color w:val="auto"/>
        </w:rPr>
        <w:t xml:space="preserve">the </w:t>
      </w:r>
      <w:r w:rsidR="009D57A9" w:rsidRPr="00AA0A3B">
        <w:rPr>
          <w:color w:val="auto"/>
        </w:rPr>
        <w:t xml:space="preserve">belly or </w:t>
      </w:r>
      <w:r w:rsidR="00362013" w:rsidRPr="00AA0A3B">
        <w:rPr>
          <w:color w:val="auto"/>
        </w:rPr>
        <w:t xml:space="preserve">the </w:t>
      </w:r>
      <w:r w:rsidR="009D57A9" w:rsidRPr="00AA0A3B">
        <w:rPr>
          <w:color w:val="auto"/>
        </w:rPr>
        <w:t>thigh</w:t>
      </w:r>
      <w:r w:rsidR="00362013" w:rsidRPr="00AA0A3B">
        <w:rPr>
          <w:color w:val="auto"/>
        </w:rPr>
        <w:t>,</w:t>
      </w:r>
      <w:r w:rsidR="009D57A9" w:rsidRPr="00AA0A3B">
        <w:rPr>
          <w:color w:val="auto"/>
        </w:rPr>
        <w:t xml:space="preserve"> which </w:t>
      </w:r>
      <w:r w:rsidR="004A47CC" w:rsidRPr="00AA0A3B">
        <w:rPr>
          <w:color w:val="auto"/>
        </w:rPr>
        <w:t>also</w:t>
      </w:r>
      <w:r w:rsidR="009D57A9" w:rsidRPr="00AA0A3B">
        <w:rPr>
          <w:color w:val="auto"/>
        </w:rPr>
        <w:t xml:space="preserve"> </w:t>
      </w:r>
      <w:r w:rsidR="004A47CC" w:rsidRPr="00AA0A3B">
        <w:rPr>
          <w:color w:val="auto"/>
        </w:rPr>
        <w:t>frequently</w:t>
      </w:r>
      <w:r w:rsidR="00362013" w:rsidRPr="00AA0A3B">
        <w:rPr>
          <w:color w:val="auto"/>
        </w:rPr>
        <w:t xml:space="preserve"> display a thicker subcutaneous fat layer</w:t>
      </w:r>
      <w:r w:rsidR="009D57A9" w:rsidRPr="00AA0A3B">
        <w:rPr>
          <w:color w:val="auto"/>
        </w:rPr>
        <w:t xml:space="preserve">. Additionally, age and sex of </w:t>
      </w:r>
      <w:r w:rsidR="00C81020" w:rsidRPr="00AA0A3B">
        <w:rPr>
          <w:color w:val="auto"/>
        </w:rPr>
        <w:t xml:space="preserve">the </w:t>
      </w:r>
      <w:r w:rsidR="009D57A9" w:rsidRPr="00AA0A3B">
        <w:rPr>
          <w:color w:val="auto"/>
        </w:rPr>
        <w:t xml:space="preserve">skin donors </w:t>
      </w:r>
      <w:r w:rsidR="00C81020" w:rsidRPr="00AA0A3B">
        <w:rPr>
          <w:color w:val="auto"/>
        </w:rPr>
        <w:t>may further</w:t>
      </w:r>
      <w:r w:rsidR="009D57A9" w:rsidRPr="00AA0A3B">
        <w:rPr>
          <w:color w:val="auto"/>
        </w:rPr>
        <w:t xml:space="preserve"> </w:t>
      </w:r>
      <w:r w:rsidR="00C81020" w:rsidRPr="00AA0A3B">
        <w:rPr>
          <w:color w:val="auto"/>
        </w:rPr>
        <w:t xml:space="preserve">not only </w:t>
      </w:r>
      <w:r w:rsidR="009D57A9" w:rsidRPr="00AA0A3B">
        <w:rPr>
          <w:color w:val="auto"/>
        </w:rPr>
        <w:t>impact</w:t>
      </w:r>
      <w:r w:rsidR="00C81020" w:rsidRPr="00AA0A3B">
        <w:rPr>
          <w:color w:val="auto"/>
        </w:rPr>
        <w:t xml:space="preserve"> the</w:t>
      </w:r>
      <w:r w:rsidR="009D57A9" w:rsidRPr="00AA0A3B">
        <w:rPr>
          <w:color w:val="auto"/>
        </w:rPr>
        <w:t xml:space="preserve"> tissue dissociation </w:t>
      </w:r>
      <w:proofErr w:type="gramStart"/>
      <w:r w:rsidR="009D57A9" w:rsidRPr="00AA0A3B">
        <w:rPr>
          <w:color w:val="auto"/>
        </w:rPr>
        <w:t>efficienc</w:t>
      </w:r>
      <w:r w:rsidR="00C81020" w:rsidRPr="00AA0A3B">
        <w:rPr>
          <w:color w:val="auto"/>
        </w:rPr>
        <w:t>y, but</w:t>
      </w:r>
      <w:proofErr w:type="gramEnd"/>
      <w:r w:rsidR="00C81020" w:rsidRPr="00AA0A3B">
        <w:rPr>
          <w:color w:val="auto"/>
        </w:rPr>
        <w:t xml:space="preserve"> may also affect the distribution of the three fibroblast subpopulations (</w:t>
      </w:r>
      <w:r w:rsidR="00C81020" w:rsidRPr="00D07023">
        <w:rPr>
          <w:b/>
          <w:color w:val="auto"/>
        </w:rPr>
        <w:t xml:space="preserve">Figure </w:t>
      </w:r>
      <w:r w:rsidR="00D07023">
        <w:rPr>
          <w:b/>
          <w:color w:val="auto"/>
        </w:rPr>
        <w:t>3</w:t>
      </w:r>
      <w:r w:rsidR="00C81020" w:rsidRPr="00AA0A3B">
        <w:rPr>
          <w:color w:val="auto"/>
        </w:rPr>
        <w:t xml:space="preserve">) when isolated from </w:t>
      </w:r>
      <w:r w:rsidR="00EC4347" w:rsidRPr="00AA0A3B">
        <w:rPr>
          <w:color w:val="auto"/>
        </w:rPr>
        <w:t>full thickness</w:t>
      </w:r>
      <w:r w:rsidR="00C81020" w:rsidRPr="00AA0A3B">
        <w:rPr>
          <w:color w:val="auto"/>
        </w:rPr>
        <w:t xml:space="preserve"> skin. This results from the fact that the papillary dermis shrinks and that total fibroblast numbers decrease with age</w:t>
      </w:r>
      <w:r w:rsidR="00EC4347" w:rsidRPr="00AA0A3B">
        <w:rPr>
          <w:color w:val="auto"/>
        </w:rPr>
        <w:fldChar w:fldCharType="begin">
          <w:fldData xml:space="preserve">PEVuZE5vdGU+PENpdGU+PEF1dGhvcj5HaWxjaHJlc3Q8L0F1dGhvcj48WWVhcj4xOTk2PC9ZZWFy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</w:fldData>
        </w:fldChar>
      </w:r>
      <w:r w:rsidR="003E6866" w:rsidRPr="00AA0A3B">
        <w:rPr>
          <w:color w:val="auto"/>
        </w:rPr>
        <w:instrText xml:space="preserve"> ADDIN EN.CITE </w:instrText>
      </w:r>
      <w:r w:rsidR="003E6866" w:rsidRPr="00AA0A3B">
        <w:rPr>
          <w:color w:val="auto"/>
        </w:rPr>
        <w:fldChar w:fldCharType="begin">
          <w:fldData xml:space="preserve">PEVuZE5vdGU+PENpdGU+PEF1dGhvcj5HaWxjaHJlc3Q8L0F1dGhvcj48WWVhcj4xOTk2PC9ZZWFy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</w:fldData>
        </w:fldChar>
      </w:r>
      <w:r w:rsidR="003E6866" w:rsidRPr="00AA0A3B">
        <w:rPr>
          <w:color w:val="auto"/>
        </w:rPr>
        <w:instrText xml:space="preserve"> ADDIN EN.CITE.DATA </w:instrText>
      </w:r>
      <w:r w:rsidR="003E6866" w:rsidRPr="00AA0A3B">
        <w:rPr>
          <w:color w:val="auto"/>
        </w:rPr>
      </w:r>
      <w:r w:rsidR="003E6866" w:rsidRPr="00AA0A3B">
        <w:rPr>
          <w:color w:val="auto"/>
        </w:rPr>
        <w:fldChar w:fldCharType="end"/>
      </w:r>
      <w:r w:rsidR="00EC4347" w:rsidRPr="00AA0A3B">
        <w:rPr>
          <w:color w:val="auto"/>
        </w:rPr>
      </w:r>
      <w:r w:rsidR="00EC4347" w:rsidRPr="00AA0A3B">
        <w:rPr>
          <w:color w:val="auto"/>
        </w:rPr>
        <w:fldChar w:fldCharType="separate"/>
      </w:r>
      <w:r w:rsidR="003E6866" w:rsidRPr="00AA0A3B">
        <w:rPr>
          <w:noProof/>
          <w:color w:val="auto"/>
          <w:vertAlign w:val="superscript"/>
        </w:rPr>
        <w:t>11,26-28</w:t>
      </w:r>
      <w:r w:rsidR="00EC4347" w:rsidRPr="00AA0A3B">
        <w:rPr>
          <w:color w:val="auto"/>
        </w:rPr>
        <w:fldChar w:fldCharType="end"/>
      </w:r>
      <w:r w:rsidR="00C81020" w:rsidRPr="00AA0A3B">
        <w:rPr>
          <w:color w:val="auto"/>
        </w:rPr>
        <w:t xml:space="preserve">. </w:t>
      </w:r>
      <w:r w:rsidR="008A7397" w:rsidRPr="00AA0A3B">
        <w:rPr>
          <w:color w:val="auto"/>
        </w:rPr>
        <w:t>Furthermore, the cell pellet from papillary dermis will probably be larger than from reticular dermis, since the upper dermis is more densely populated by fibroblast</w:t>
      </w:r>
      <w:r w:rsidR="007A65A5" w:rsidRPr="00AA0A3B">
        <w:rPr>
          <w:color w:val="auto"/>
        </w:rPr>
        <w:t>s</w:t>
      </w:r>
      <w:r w:rsidR="008A7397" w:rsidRPr="00AA0A3B">
        <w:rPr>
          <w:color w:val="auto"/>
        </w:rPr>
        <w:t xml:space="preserve"> than the reticular dermis. Besides, the lower dermis is also tougher and more densely packed with </w:t>
      </w:r>
      <w:r w:rsidR="008A7397" w:rsidRPr="00AA0A3B">
        <w:rPr>
          <w:color w:val="auto"/>
        </w:rPr>
        <w:lastRenderedPageBreak/>
        <w:t>collagen, making it harder to dissociate the tissue and to release the fibroblasts. Of note, the cell pellet may appear very red, which is why red blood cell lysis is recommended.</w:t>
      </w:r>
    </w:p>
    <w:p w14:paraId="56B77DCB" w14:textId="77777777" w:rsidR="00C814E7" w:rsidRPr="00AA0A3B" w:rsidRDefault="00C814E7" w:rsidP="00AA0A3B">
      <w:pPr>
        <w:widowControl/>
        <w:rPr>
          <w:color w:val="auto"/>
        </w:rPr>
      </w:pPr>
    </w:p>
    <w:p w14:paraId="7A02D01F" w14:textId="7A759187" w:rsidR="0067177B" w:rsidRPr="00AA0A3B" w:rsidRDefault="00C814E7" w:rsidP="00AA0A3B">
      <w:pPr>
        <w:widowControl/>
        <w:rPr>
          <w:color w:val="auto"/>
        </w:rPr>
      </w:pPr>
      <w:r w:rsidRPr="00AA0A3B">
        <w:rPr>
          <w:color w:val="auto"/>
        </w:rPr>
        <w:t xml:space="preserve">In addition to the identification of three subpopulations in intact human skin, we also show that in </w:t>
      </w:r>
      <w:proofErr w:type="spellStart"/>
      <w:r w:rsidRPr="00AA0A3B">
        <w:rPr>
          <w:color w:val="auto"/>
        </w:rPr>
        <w:t>dermatomed</w:t>
      </w:r>
      <w:proofErr w:type="spellEnd"/>
      <w:r w:rsidRPr="00AA0A3B">
        <w:rPr>
          <w:color w:val="auto"/>
        </w:rPr>
        <w:t xml:space="preserve"> skin, each fibroblast </w:t>
      </w:r>
      <w:r w:rsidR="006C731D" w:rsidRPr="00AA0A3B">
        <w:rPr>
          <w:color w:val="auto"/>
        </w:rPr>
        <w:t>subset</w:t>
      </w:r>
      <w:r w:rsidRPr="00AA0A3B">
        <w:rPr>
          <w:color w:val="auto"/>
        </w:rPr>
        <w:t xml:space="preserve"> is enriched either in papillary or reticular dermis</w:t>
      </w:r>
      <w:r w:rsidR="006C731D" w:rsidRPr="00AA0A3B">
        <w:rPr>
          <w:color w:val="auto"/>
        </w:rPr>
        <w:fldChar w:fldCharType="begin"/>
      </w:r>
      <w:r w:rsidR="00393146" w:rsidRPr="00AA0A3B">
        <w:rPr>
          <w:color w:val="auto"/>
        </w:rPr>
        <w:instrText xml:space="preserve"> ADDIN EN.CITE &lt;EndNote&gt;&lt;Cite&gt;&lt;Author&gt;Korosec&lt;/Author&gt;&lt;Year&gt;2018&lt;/Year&gt;&lt;RecNum&gt;1191&lt;/RecNum&gt;&lt;DisplayText&gt;&lt;style face="superscript"&gt;16&lt;/style&gt;&lt;/DisplayText&gt;&lt;record&gt;&lt;rec-number&gt;1191&lt;/rec-number&gt;&lt;foreign-keys&gt;&lt;key app="EN" db-id="5xprwtp2aa90svevpwbxrxpms52eseff0dtt" timestamp="1541460862"&gt;1191&lt;/key&gt;&lt;/foreign-keys&gt;&lt;ref-type name="Journal Article"&gt;17&lt;/ref-type&gt;&lt;contributors&gt;&lt;authors&gt;&lt;author&gt;Korosec, A.&lt;/author&gt;&lt;author&gt;Frech, S.&lt;/author&gt;&lt;author&gt;Gesslbauer, B.&lt;/author&gt;&lt;author&gt;Vierhapper, M.&lt;/author&gt;&lt;author&gt;Radtke, C.&lt;/author&gt;&lt;author&gt;Petzelbauer, P.&lt;/author&gt;&lt;author&gt;Lichtenberger, B. M.&lt;/author&gt;&lt;/authors&gt;&lt;/contributors&gt;&lt;auth-address&gt;Skin &amp;amp; Endothelium Research Division, Department of Dermatology, Medical University of Vienna, Lazarettgasse 14, 1090 Vienna, Austria.&amp;#xD;Division of Plastic and Reconstructive Surgery, Department of Surgery, Medical University of Vienna, Waehringer Guertel 18 - 20, 1090 Vienna, Austria.&amp;#xD;Skin &amp;amp; Endothelium Research Division, Department of Dermatology, Medical University of Vienna, Lazarettgasse 14, 1090 Vienna, Austria. Electronic address: beate.lichtenberger@meduniwien.ac.at.&lt;/auth-address&gt;&lt;titles&gt;&lt;title&gt;Lineage identity and location within the dermis determine the function of papillary and reticular fibroblasts in human skin&lt;/title&gt;&lt;secondary-title&gt;J Invest Dermatol&lt;/secondary-title&gt;&lt;/titles&gt;&lt;periodical&gt;&lt;full-title&gt;J Invest Dermatol&lt;/full-title&gt;&lt;/periodical&gt;&lt;edition&gt;2018/09/05&lt;/edition&gt;&lt;keywords&gt;&lt;keyword&gt;Facs&lt;/keyword&gt;&lt;keyword&gt;cell surface markers&lt;/keyword&gt;&lt;keyword&gt;fibroblast heterogeneity&lt;/keyword&gt;&lt;keyword&gt;fibroblast lineages&lt;/keyword&gt;&lt;keyword&gt;human skin&lt;/keyword&gt;&lt;keyword&gt;papillary and reticular fibroblasts&lt;/keyword&gt;&lt;/keywords&gt;&lt;dates&gt;&lt;year&gt;2018&lt;/year&gt;&lt;pub-dates&gt;&lt;date&gt;Sep 1&lt;/date&gt;&lt;/pub-dates&gt;&lt;/dates&gt;&lt;isbn&gt;1523-1747 (Electronic)&amp;#xD;0022-202X (Linking)&lt;/isbn&gt;&lt;accession-num&gt;30179601&lt;/accession-num&gt;&lt;urls&gt;&lt;related-urls&gt;&lt;url&gt;https://www.ncbi.nlm.nih.gov/pubmed/30179601&lt;/url&gt;&lt;/related-urls&gt;&lt;/urls&gt;&lt;electronic-resource-num&gt;10.1016/j.jid.2018.07.033&lt;/electronic-resource-num&gt;&lt;/record&gt;&lt;/Cite&gt;&lt;/EndNote&gt;</w:instrText>
      </w:r>
      <w:r w:rsidR="006C731D" w:rsidRPr="00AA0A3B">
        <w:rPr>
          <w:color w:val="auto"/>
        </w:rPr>
        <w:fldChar w:fldCharType="separate"/>
      </w:r>
      <w:r w:rsidR="00393146" w:rsidRPr="00AA0A3B">
        <w:rPr>
          <w:noProof/>
          <w:color w:val="auto"/>
          <w:vertAlign w:val="superscript"/>
        </w:rPr>
        <w:t>16</w:t>
      </w:r>
      <w:r w:rsidR="006C731D" w:rsidRPr="00AA0A3B">
        <w:rPr>
          <w:color w:val="auto"/>
        </w:rPr>
        <w:fldChar w:fldCharType="end"/>
      </w:r>
      <w:r w:rsidRPr="00AA0A3B">
        <w:rPr>
          <w:color w:val="auto"/>
        </w:rPr>
        <w:t xml:space="preserve">. Precise slicing of the skin with the dermatome is critical to obtain a proper enrichment of each subpopulation from different dermal layers. Since the papillary dermis is very thin, the </w:t>
      </w:r>
      <w:proofErr w:type="spellStart"/>
      <w:r w:rsidRPr="00AA0A3B">
        <w:rPr>
          <w:color w:val="auto"/>
        </w:rPr>
        <w:t>dermatomed</w:t>
      </w:r>
      <w:proofErr w:type="spellEnd"/>
      <w:r w:rsidRPr="00AA0A3B">
        <w:rPr>
          <w:color w:val="auto"/>
        </w:rPr>
        <w:t xml:space="preserve"> slice representing it should not exceed a thickness of 300 µm. Upper reticular and lower reticular fibroblasts both represent the reticular lineage and display similar functions and gene signatures, therefore, one could also consider not separating them. </w:t>
      </w:r>
    </w:p>
    <w:p w14:paraId="34947452" w14:textId="77777777" w:rsidR="0067177B" w:rsidRPr="00AA0A3B" w:rsidRDefault="0067177B" w:rsidP="00AA0A3B">
      <w:pPr>
        <w:widowControl/>
        <w:rPr>
          <w:color w:val="auto"/>
        </w:rPr>
      </w:pPr>
    </w:p>
    <w:p w14:paraId="5EEDF080" w14:textId="43660DDD" w:rsidR="0067177B" w:rsidRPr="00AA0A3B" w:rsidRDefault="00460B9E" w:rsidP="00AA0A3B">
      <w:pPr>
        <w:widowControl/>
        <w:rPr>
          <w:color w:val="auto"/>
        </w:rPr>
      </w:pPr>
      <w:r w:rsidRPr="00AA0A3B">
        <w:rPr>
          <w:color w:val="auto"/>
        </w:rPr>
        <w:t>Importantly</w:t>
      </w:r>
      <w:r w:rsidR="0067177B" w:rsidRPr="00AA0A3B">
        <w:rPr>
          <w:color w:val="auto"/>
        </w:rPr>
        <w:t>, all three fibroblasts populations are found throughout the dermis and are not exclusively present in one layer</w:t>
      </w:r>
      <w:r w:rsidRPr="00AA0A3B">
        <w:rPr>
          <w:color w:val="auto"/>
        </w:rPr>
        <w:t>, which is why explant cultures from papillary or reticular dermis result in mixed fibroblast cultures</w:t>
      </w:r>
      <w:r w:rsidR="0067177B" w:rsidRPr="00AA0A3B">
        <w:rPr>
          <w:color w:val="auto"/>
        </w:rPr>
        <w:t>. However, FAP+CD90- papillary fibroblast are most abundant in the papillary dermis and follow a gradient from superficial to lower dermal layers while FAP+CD90+ and FAP-CD90+ fibroblasts follow an inverse gradient from the lower to the superficial layers</w:t>
      </w:r>
      <w:r w:rsidR="0067177B" w:rsidRPr="00AA0A3B">
        <w:rPr>
          <w:color w:val="auto"/>
        </w:rPr>
        <w:fldChar w:fldCharType="begin"/>
      </w:r>
      <w:r w:rsidR="00393146" w:rsidRPr="00AA0A3B">
        <w:rPr>
          <w:color w:val="auto"/>
        </w:rPr>
        <w:instrText xml:space="preserve"> ADDIN EN.CITE &lt;EndNote&gt;&lt;Cite&gt;&lt;Author&gt;Korosec&lt;/Author&gt;&lt;Year&gt;2018&lt;/Year&gt;&lt;RecNum&gt;1191&lt;/RecNum&gt;&lt;DisplayText&gt;&lt;style face="superscript"&gt;16&lt;/style&gt;&lt;/DisplayText&gt;&lt;record&gt;&lt;rec-number&gt;1191&lt;/rec-number&gt;&lt;foreign-keys&gt;&lt;key app="EN" db-id="5xprwtp2aa90svevpwbxrxpms52eseff0dtt" timestamp="1541460862"&gt;1191&lt;/key&gt;&lt;/foreign-keys&gt;&lt;ref-type name="Journal Article"&gt;17&lt;/ref-type&gt;&lt;contributors&gt;&lt;authors&gt;&lt;author&gt;Korosec, A.&lt;/author&gt;&lt;author&gt;Frech, S.&lt;/author&gt;&lt;author&gt;Gesslbauer, B.&lt;/author&gt;&lt;author&gt;Vierhapper, M.&lt;/author&gt;&lt;author&gt;Radtke, C.&lt;/author&gt;&lt;author&gt;Petzelbauer, P.&lt;/author&gt;&lt;author&gt;Lichtenberger, B. M.&lt;/author&gt;&lt;/authors&gt;&lt;/contributors&gt;&lt;auth-address&gt;Skin &amp;amp; Endothelium Research Division, Department of Dermatology, Medical University of Vienna, Lazarettgasse 14, 1090 Vienna, Austria.&amp;#xD;Division of Plastic and Reconstructive Surgery, Department of Surgery, Medical University of Vienna, Waehringer Guertel 18 - 20, 1090 Vienna, Austria.&amp;#xD;Skin &amp;amp; Endothelium Research Division, Department of Dermatology, Medical University of Vienna, Lazarettgasse 14, 1090 Vienna, Austria. Electronic address: beate.lichtenberger@meduniwien.ac.at.&lt;/auth-address&gt;&lt;titles&gt;&lt;title&gt;Lineage identity and location within the dermis determine the function of papillary and reticular fibroblasts in human skin&lt;/title&gt;&lt;secondary-title&gt;J Invest Dermatol&lt;/secondary-title&gt;&lt;/titles&gt;&lt;periodical&gt;&lt;full-title&gt;J Invest Dermatol&lt;/full-title&gt;&lt;/periodical&gt;&lt;edition&gt;2018/09/05&lt;/edition&gt;&lt;keywords&gt;&lt;keyword&gt;Facs&lt;/keyword&gt;&lt;keyword&gt;cell surface markers&lt;/keyword&gt;&lt;keyword&gt;fibroblast heterogeneity&lt;/keyword&gt;&lt;keyword&gt;fibroblast lineages&lt;/keyword&gt;&lt;keyword&gt;human skin&lt;/keyword&gt;&lt;keyword&gt;papillary and reticular fibroblasts&lt;/keyword&gt;&lt;/keywords&gt;&lt;dates&gt;&lt;year&gt;2018&lt;/year&gt;&lt;pub-dates&gt;&lt;date&gt;Sep 1&lt;/date&gt;&lt;/pub-dates&gt;&lt;/dates&gt;&lt;isbn&gt;1523-1747 (Electronic)&amp;#xD;0022-202X (Linking)&lt;/isbn&gt;&lt;accession-num&gt;30179601&lt;/accession-num&gt;&lt;urls&gt;&lt;related-urls&gt;&lt;url&gt;https://www.ncbi.nlm.nih.gov/pubmed/30179601&lt;/url&gt;&lt;/related-urls&gt;&lt;/urls&gt;&lt;electronic-resource-num&gt;10.1016/j.jid.2018.07.033&lt;/electronic-resource-num&gt;&lt;/record&gt;&lt;/Cite&gt;&lt;/EndNote&gt;</w:instrText>
      </w:r>
      <w:r w:rsidR="0067177B" w:rsidRPr="00AA0A3B">
        <w:rPr>
          <w:color w:val="auto"/>
        </w:rPr>
        <w:fldChar w:fldCharType="separate"/>
      </w:r>
      <w:r w:rsidR="00393146" w:rsidRPr="00AA0A3B">
        <w:rPr>
          <w:noProof/>
          <w:color w:val="auto"/>
          <w:vertAlign w:val="superscript"/>
        </w:rPr>
        <w:t>16</w:t>
      </w:r>
      <w:r w:rsidR="0067177B" w:rsidRPr="00AA0A3B">
        <w:rPr>
          <w:color w:val="auto"/>
        </w:rPr>
        <w:fldChar w:fldCharType="end"/>
      </w:r>
      <w:r w:rsidR="0067177B" w:rsidRPr="00AA0A3B">
        <w:rPr>
          <w:color w:val="auto"/>
        </w:rPr>
        <w:t>. Furthermore, the majority of CD90+ fibroblasts of the papillary dermis are almost exclusively found surrounding blood vessels and express the perivascular fibroblast marker CD146</w:t>
      </w:r>
      <w:r w:rsidR="0067177B" w:rsidRPr="00AA0A3B">
        <w:rPr>
          <w:color w:val="auto"/>
        </w:rPr>
        <w:fldChar w:fldCharType="begin">
          <w:fldData xml:space="preserve">PEVuZE5vdGU+PENpdGU+PEF1dGhvcj5DcmlzYW48L0F1dGhvcj48WWVhcj4yMDA4PC9ZZWFyPjxS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</w:fldData>
        </w:fldChar>
      </w:r>
      <w:r w:rsidR="003E6866" w:rsidRPr="00AA0A3B">
        <w:rPr>
          <w:color w:val="auto"/>
        </w:rPr>
        <w:instrText xml:space="preserve"> ADDIN EN.CITE </w:instrText>
      </w:r>
      <w:r w:rsidR="003E6866" w:rsidRPr="00AA0A3B">
        <w:rPr>
          <w:color w:val="auto"/>
        </w:rPr>
        <w:fldChar w:fldCharType="begin">
          <w:fldData xml:space="preserve">PEVuZE5vdGU+PENpdGU+PEF1dGhvcj5DcmlzYW48L0F1dGhvcj48WWVhcj4yMDA4PC9ZZWFyPjxS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</w:fldData>
        </w:fldChar>
      </w:r>
      <w:r w:rsidR="003E6866" w:rsidRPr="00AA0A3B">
        <w:rPr>
          <w:color w:val="auto"/>
        </w:rPr>
        <w:instrText xml:space="preserve"> ADDIN EN.CITE.DATA </w:instrText>
      </w:r>
      <w:r w:rsidR="003E6866" w:rsidRPr="00AA0A3B">
        <w:rPr>
          <w:color w:val="auto"/>
        </w:rPr>
      </w:r>
      <w:r w:rsidR="003E6866" w:rsidRPr="00AA0A3B">
        <w:rPr>
          <w:color w:val="auto"/>
        </w:rPr>
        <w:fldChar w:fldCharType="end"/>
      </w:r>
      <w:r w:rsidR="0067177B" w:rsidRPr="00AA0A3B">
        <w:rPr>
          <w:color w:val="auto"/>
        </w:rPr>
      </w:r>
      <w:r w:rsidR="0067177B" w:rsidRPr="00AA0A3B">
        <w:rPr>
          <w:color w:val="auto"/>
        </w:rPr>
        <w:fldChar w:fldCharType="separate"/>
      </w:r>
      <w:r w:rsidR="003E6866" w:rsidRPr="00AA0A3B">
        <w:rPr>
          <w:noProof/>
          <w:color w:val="auto"/>
          <w:vertAlign w:val="superscript"/>
        </w:rPr>
        <w:t>29</w:t>
      </w:r>
      <w:r w:rsidR="0067177B" w:rsidRPr="00AA0A3B">
        <w:rPr>
          <w:color w:val="auto"/>
        </w:rPr>
        <w:fldChar w:fldCharType="end"/>
      </w:r>
      <w:r w:rsidR="0067177B" w:rsidRPr="00AA0A3B">
        <w:rPr>
          <w:color w:val="auto"/>
        </w:rPr>
        <w:t>, and thus probably exhibit different functions than the remaining CD146- reticular fibroblasts</w:t>
      </w:r>
      <w:r w:rsidRPr="00AA0A3B">
        <w:rPr>
          <w:color w:val="auto"/>
        </w:rPr>
        <w:fldChar w:fldCharType="begin"/>
      </w:r>
      <w:r w:rsidR="00393146" w:rsidRPr="00AA0A3B">
        <w:rPr>
          <w:color w:val="auto"/>
        </w:rPr>
        <w:instrText xml:space="preserve"> ADDIN EN.CITE &lt;EndNote&gt;&lt;Cite&gt;&lt;Author&gt;Korosec&lt;/Author&gt;&lt;Year&gt;2018&lt;/Year&gt;&lt;RecNum&gt;1191&lt;/RecNum&gt;&lt;DisplayText&gt;&lt;style face="superscript"&gt;16&lt;/style&gt;&lt;/DisplayText&gt;&lt;record&gt;&lt;rec-number&gt;1191&lt;/rec-number&gt;&lt;foreign-keys&gt;&lt;key app="EN" db-id="5xprwtp2aa90svevpwbxrxpms52eseff0dtt" timestamp="1541460862"&gt;1191&lt;/key&gt;&lt;/foreign-keys&gt;&lt;ref-type name="Journal Article"&gt;17&lt;/ref-type&gt;&lt;contributors&gt;&lt;authors&gt;&lt;author&gt;Korosec, A.&lt;/author&gt;&lt;author&gt;Frech, S.&lt;/author&gt;&lt;author&gt;Gesslbauer, B.&lt;/author&gt;&lt;author&gt;Vierhapper, M.&lt;/author&gt;&lt;author&gt;Radtke, C.&lt;/author&gt;&lt;author&gt;Petzelbauer, P.&lt;/author&gt;&lt;author&gt;Lichtenberger, B. M.&lt;/author&gt;&lt;/authors&gt;&lt;/contributors&gt;&lt;auth-address&gt;Skin &amp;amp; Endothelium Research Division, Department of Dermatology, Medical University of Vienna, Lazarettgasse 14, 1090 Vienna, Austria.&amp;#xD;Division of Plastic and Reconstructive Surgery, Department of Surgery, Medical University of Vienna, Waehringer Guertel 18 - 20, 1090 Vienna, Austria.&amp;#xD;Skin &amp;amp; Endothelium Research Division, Department of Dermatology, Medical University of Vienna, Lazarettgasse 14, 1090 Vienna, Austria. Electronic address: beate.lichtenberger@meduniwien.ac.at.&lt;/auth-address&gt;&lt;titles&gt;&lt;title&gt;Lineage identity and location within the dermis determine the function of papillary and reticular fibroblasts in human skin&lt;/title&gt;&lt;secondary-title&gt;J Invest Dermatol&lt;/secondary-title&gt;&lt;/titles&gt;&lt;periodical&gt;&lt;full-title&gt;J Invest Dermatol&lt;/full-title&gt;&lt;/periodical&gt;&lt;edition&gt;2018/09/05&lt;/edition&gt;&lt;keywords&gt;&lt;keyword&gt;Facs&lt;/keyword&gt;&lt;keyword&gt;cell surface markers&lt;/keyword&gt;&lt;keyword&gt;fibroblast heterogeneity&lt;/keyword&gt;&lt;keyword&gt;fibroblast lineages&lt;/keyword&gt;&lt;keyword&gt;human skin&lt;/keyword&gt;&lt;keyword&gt;papillary and reticular fibroblasts&lt;/keyword&gt;&lt;/keywords&gt;&lt;dates&gt;&lt;year&gt;2018&lt;/year&gt;&lt;pub-dates&gt;&lt;date&gt;Sep 1&lt;/date&gt;&lt;/pub-dates&gt;&lt;/dates&gt;&lt;isbn&gt;1523-1747 (Electronic)&amp;#xD;0022-202X (Linking)&lt;/isbn&gt;&lt;accession-num&gt;30179601&lt;/accession-num&gt;&lt;urls&gt;&lt;related-urls&gt;&lt;url&gt;https://www.ncbi.nlm.nih.gov/pubmed/30179601&lt;/url&gt;&lt;/related-urls&gt;&lt;/urls&gt;&lt;electronic-resource-num&gt;10.1016/j.jid.2018.07.033&lt;/electronic-resource-num&gt;&lt;/record&gt;&lt;/Cite&gt;&lt;/EndNote&gt;</w:instrText>
      </w:r>
      <w:r w:rsidRPr="00AA0A3B">
        <w:rPr>
          <w:color w:val="auto"/>
        </w:rPr>
        <w:fldChar w:fldCharType="separate"/>
      </w:r>
      <w:r w:rsidR="00393146" w:rsidRPr="00AA0A3B">
        <w:rPr>
          <w:noProof/>
          <w:color w:val="auto"/>
          <w:vertAlign w:val="superscript"/>
        </w:rPr>
        <w:t>16</w:t>
      </w:r>
      <w:r w:rsidRPr="00AA0A3B">
        <w:rPr>
          <w:color w:val="auto"/>
        </w:rPr>
        <w:fldChar w:fldCharType="end"/>
      </w:r>
      <w:r w:rsidR="0067177B" w:rsidRPr="00AA0A3B">
        <w:rPr>
          <w:color w:val="auto"/>
        </w:rPr>
        <w:t>.</w:t>
      </w:r>
      <w:r w:rsidR="004550E1">
        <w:rPr>
          <w:color w:val="auto"/>
        </w:rPr>
        <w:t xml:space="preserve"> </w:t>
      </w:r>
      <w:r w:rsidR="0067177B" w:rsidRPr="00AA0A3B">
        <w:rPr>
          <w:color w:val="auto"/>
        </w:rPr>
        <w:t xml:space="preserve">CD146 could be used as an additional marker in the gating strategy to exclude this population. </w:t>
      </w:r>
    </w:p>
    <w:p w14:paraId="62026657" w14:textId="77777777" w:rsidR="009D57A9" w:rsidRPr="00AA0A3B" w:rsidRDefault="009D57A9" w:rsidP="00AA0A3B">
      <w:pPr>
        <w:widowControl/>
        <w:rPr>
          <w:color w:val="auto"/>
        </w:rPr>
      </w:pPr>
    </w:p>
    <w:p w14:paraId="62762444" w14:textId="32663EC4" w:rsidR="00665854" w:rsidRPr="00AA0A3B" w:rsidRDefault="00BB1955" w:rsidP="00AA0A3B">
      <w:pPr>
        <w:widowControl/>
        <w:rPr>
          <w:color w:val="auto"/>
        </w:rPr>
      </w:pPr>
      <w:r w:rsidRPr="00AA0A3B">
        <w:rPr>
          <w:color w:val="auto"/>
        </w:rPr>
        <w:t xml:space="preserve">Following the </w:t>
      </w:r>
      <w:r w:rsidR="009D57A9" w:rsidRPr="00AA0A3B">
        <w:rPr>
          <w:color w:val="auto"/>
        </w:rPr>
        <w:t xml:space="preserve">dissociation of </w:t>
      </w:r>
      <w:r w:rsidR="00A947EA" w:rsidRPr="00AA0A3B">
        <w:rPr>
          <w:color w:val="auto"/>
        </w:rPr>
        <w:t>dermal layers</w:t>
      </w:r>
      <w:r w:rsidRPr="00AA0A3B">
        <w:rPr>
          <w:color w:val="auto"/>
        </w:rPr>
        <w:t xml:space="preserve">, the isolated </w:t>
      </w:r>
      <w:r w:rsidR="008D120B" w:rsidRPr="00AA0A3B">
        <w:rPr>
          <w:color w:val="auto"/>
        </w:rPr>
        <w:t xml:space="preserve">cells are stained with a specially designed antibody cocktail </w:t>
      </w:r>
      <w:r w:rsidRPr="00AA0A3B">
        <w:rPr>
          <w:color w:val="auto"/>
        </w:rPr>
        <w:t xml:space="preserve">containing </w:t>
      </w:r>
      <w:r w:rsidR="008D120B" w:rsidRPr="00AA0A3B">
        <w:rPr>
          <w:color w:val="auto"/>
        </w:rPr>
        <w:t xml:space="preserve">various antibodies </w:t>
      </w:r>
      <w:r w:rsidR="0039344D" w:rsidRPr="00AA0A3B">
        <w:rPr>
          <w:color w:val="auto"/>
        </w:rPr>
        <w:t>for the exclusion of</w:t>
      </w:r>
      <w:r w:rsidRPr="00AA0A3B">
        <w:rPr>
          <w:color w:val="auto"/>
        </w:rPr>
        <w:t xml:space="preserve"> </w:t>
      </w:r>
      <w:r w:rsidR="008D120B" w:rsidRPr="00AA0A3B">
        <w:rPr>
          <w:color w:val="auto"/>
        </w:rPr>
        <w:t xml:space="preserve">immune cells, </w:t>
      </w:r>
      <w:r w:rsidR="00A947EA" w:rsidRPr="00AA0A3B">
        <w:rPr>
          <w:color w:val="auto"/>
        </w:rPr>
        <w:t xml:space="preserve">endothelial and lymphatic cells, epidermal cells, erythrocytes and </w:t>
      </w:r>
      <w:r w:rsidR="000D553B" w:rsidRPr="00AA0A3B">
        <w:rPr>
          <w:color w:val="auto"/>
        </w:rPr>
        <w:t>MSCs</w:t>
      </w:r>
      <w:r w:rsidR="0039344D" w:rsidRPr="00AA0A3B">
        <w:rPr>
          <w:color w:val="auto"/>
        </w:rPr>
        <w:t xml:space="preserve"> to obtain pure</w:t>
      </w:r>
      <w:r w:rsidR="00A947EA" w:rsidRPr="00AA0A3B">
        <w:rPr>
          <w:color w:val="auto"/>
        </w:rPr>
        <w:t xml:space="preserve"> fibroblast population</w:t>
      </w:r>
      <w:r w:rsidR="00DA753E" w:rsidRPr="00AA0A3B">
        <w:rPr>
          <w:color w:val="auto"/>
        </w:rPr>
        <w:t>s.</w:t>
      </w:r>
      <w:r w:rsidR="00D07023">
        <w:rPr>
          <w:color w:val="auto"/>
        </w:rPr>
        <w:t xml:space="preserve"> </w:t>
      </w:r>
      <w:r w:rsidR="009D57A9" w:rsidRPr="00AA0A3B">
        <w:rPr>
          <w:color w:val="auto"/>
        </w:rPr>
        <w:t xml:space="preserve">Of note, </w:t>
      </w:r>
      <w:r w:rsidR="00665854" w:rsidRPr="00AA0A3B">
        <w:rPr>
          <w:color w:val="auto"/>
        </w:rPr>
        <w:t xml:space="preserve">choosing a marker for </w:t>
      </w:r>
      <w:r w:rsidR="009D57A9" w:rsidRPr="00AA0A3B">
        <w:rPr>
          <w:color w:val="auto"/>
        </w:rPr>
        <w:t>the identification</w:t>
      </w:r>
      <w:r w:rsidR="00223FD1" w:rsidRPr="00AA0A3B">
        <w:rPr>
          <w:color w:val="auto"/>
        </w:rPr>
        <w:t xml:space="preserve"> and exclusion</w:t>
      </w:r>
      <w:r w:rsidR="009D57A9" w:rsidRPr="00AA0A3B">
        <w:rPr>
          <w:color w:val="auto"/>
        </w:rPr>
        <w:t xml:space="preserve"> of </w:t>
      </w:r>
      <w:r w:rsidR="008D120B" w:rsidRPr="00AA0A3B">
        <w:rPr>
          <w:color w:val="auto"/>
        </w:rPr>
        <w:t>MSCs</w:t>
      </w:r>
      <w:r w:rsidR="00665854" w:rsidRPr="00AA0A3B">
        <w:rPr>
          <w:color w:val="auto"/>
        </w:rPr>
        <w:t xml:space="preserve"> may be tricky because of the high number of published MSC markers</w:t>
      </w:r>
      <w:r w:rsidR="00B75BDD" w:rsidRPr="00AA0A3B">
        <w:rPr>
          <w:color w:val="auto"/>
        </w:rPr>
        <w:fldChar w:fldCharType="begin">
          <w:fldData xml:space="preserve">PEVuZE5vdGU+PENpdGU+PEF1dGhvcj5LdW5kcm90YXM8L0F1dGhvcj48WWVhcj4yMDEyPC9ZZWFy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</w:fldData>
        </w:fldChar>
      </w:r>
      <w:r w:rsidR="003E6866" w:rsidRPr="00AA0A3B">
        <w:rPr>
          <w:color w:val="auto"/>
        </w:rPr>
        <w:instrText xml:space="preserve"> ADDIN EN.CITE </w:instrText>
      </w:r>
      <w:r w:rsidR="003E6866" w:rsidRPr="00AA0A3B">
        <w:rPr>
          <w:color w:val="auto"/>
        </w:rPr>
        <w:fldChar w:fldCharType="begin">
          <w:fldData xml:space="preserve">PEVuZE5vdGU+PENpdGU+PEF1dGhvcj5LdW5kcm90YXM8L0F1dGhvcj48WWVhcj4yMDEyPC9ZZWFy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</w:fldData>
        </w:fldChar>
      </w:r>
      <w:r w:rsidR="003E6866" w:rsidRPr="00AA0A3B">
        <w:rPr>
          <w:color w:val="auto"/>
        </w:rPr>
        <w:instrText xml:space="preserve"> ADDIN EN.CITE.DATA </w:instrText>
      </w:r>
      <w:r w:rsidR="003E6866" w:rsidRPr="00AA0A3B">
        <w:rPr>
          <w:color w:val="auto"/>
        </w:rPr>
      </w:r>
      <w:r w:rsidR="003E6866" w:rsidRPr="00AA0A3B">
        <w:rPr>
          <w:color w:val="auto"/>
        </w:rPr>
        <w:fldChar w:fldCharType="end"/>
      </w:r>
      <w:r w:rsidR="00B75BDD" w:rsidRPr="00AA0A3B">
        <w:rPr>
          <w:color w:val="auto"/>
        </w:rPr>
      </w:r>
      <w:r w:rsidR="00B75BDD" w:rsidRPr="00AA0A3B">
        <w:rPr>
          <w:color w:val="auto"/>
        </w:rPr>
        <w:fldChar w:fldCharType="separate"/>
      </w:r>
      <w:r w:rsidR="003E6866" w:rsidRPr="00AA0A3B">
        <w:rPr>
          <w:noProof/>
          <w:color w:val="auto"/>
          <w:vertAlign w:val="superscript"/>
        </w:rPr>
        <w:t>30,31</w:t>
      </w:r>
      <w:r w:rsidR="00B75BDD" w:rsidRPr="00AA0A3B">
        <w:rPr>
          <w:color w:val="auto"/>
        </w:rPr>
        <w:fldChar w:fldCharType="end"/>
      </w:r>
      <w:r w:rsidR="00665854" w:rsidRPr="00AA0A3B">
        <w:rPr>
          <w:color w:val="auto"/>
        </w:rPr>
        <w:t xml:space="preserve">. Since MSCs express CD90 </w:t>
      </w:r>
      <w:r w:rsidR="00737C06" w:rsidRPr="00AA0A3B">
        <w:rPr>
          <w:color w:val="auto"/>
        </w:rPr>
        <w:t>like fibroblasts</w:t>
      </w:r>
      <w:r w:rsidR="001F4BC9" w:rsidRPr="00AA0A3B">
        <w:rPr>
          <w:color w:val="auto"/>
        </w:rPr>
        <w:t>,</w:t>
      </w:r>
      <w:r w:rsidR="00737C06" w:rsidRPr="00AA0A3B">
        <w:rPr>
          <w:color w:val="auto"/>
        </w:rPr>
        <w:t xml:space="preserve"> </w:t>
      </w:r>
      <w:r w:rsidR="00665854" w:rsidRPr="00AA0A3B">
        <w:rPr>
          <w:color w:val="auto"/>
        </w:rPr>
        <w:t>additional MSC markers such as CD105 or CD271 could prove useful for their identification. However, MSCs only represent a very low percentage of all dermal cells and since CD90+ fibroblasts display typical morphologi</w:t>
      </w:r>
      <w:r w:rsidR="001A3853" w:rsidRPr="00AA0A3B">
        <w:rPr>
          <w:color w:val="auto"/>
        </w:rPr>
        <w:t xml:space="preserve">cal </w:t>
      </w:r>
      <w:r w:rsidR="00665854" w:rsidRPr="00AA0A3B">
        <w:rPr>
          <w:color w:val="auto"/>
        </w:rPr>
        <w:t xml:space="preserve">features of fibroblasts upon sorting, one could argue that the exclusion of MSCs by use of distinct </w:t>
      </w:r>
      <w:r w:rsidR="001A3853" w:rsidRPr="00AA0A3B">
        <w:rPr>
          <w:color w:val="auto"/>
        </w:rPr>
        <w:t xml:space="preserve">cell surface </w:t>
      </w:r>
      <w:r w:rsidR="00665854" w:rsidRPr="00AA0A3B">
        <w:rPr>
          <w:color w:val="auto"/>
        </w:rPr>
        <w:t xml:space="preserve">markers might be </w:t>
      </w:r>
      <w:r w:rsidR="001A3853" w:rsidRPr="00AA0A3B">
        <w:rPr>
          <w:color w:val="auto"/>
        </w:rPr>
        <w:t xml:space="preserve">unnecessary. </w:t>
      </w:r>
    </w:p>
    <w:p w14:paraId="6B07A42F" w14:textId="69EAE78D" w:rsidR="003C0D96" w:rsidRPr="00AA0A3B" w:rsidRDefault="003C0D96" w:rsidP="00AA0A3B">
      <w:pPr>
        <w:widowControl/>
        <w:rPr>
          <w:color w:val="auto"/>
        </w:rPr>
      </w:pPr>
    </w:p>
    <w:p w14:paraId="47834AAD" w14:textId="032A4DF2" w:rsidR="003C0D96" w:rsidRDefault="003C0D96" w:rsidP="00AA0A3B">
      <w:pPr>
        <w:widowControl/>
        <w:rPr>
          <w:color w:val="auto"/>
        </w:rPr>
      </w:pPr>
      <w:r w:rsidRPr="00AA0A3B">
        <w:rPr>
          <w:color w:val="auto"/>
        </w:rPr>
        <w:t xml:space="preserve">Importantly, </w:t>
      </w:r>
      <w:r w:rsidR="00401555" w:rsidRPr="00AA0A3B">
        <w:rPr>
          <w:color w:val="auto"/>
        </w:rPr>
        <w:t xml:space="preserve">we </w:t>
      </w:r>
      <w:r w:rsidRPr="00AA0A3B">
        <w:rPr>
          <w:color w:val="auto"/>
        </w:rPr>
        <w:t xml:space="preserve">analyzed </w:t>
      </w:r>
      <w:r w:rsidR="00401555" w:rsidRPr="00AA0A3B">
        <w:rPr>
          <w:color w:val="auto"/>
        </w:rPr>
        <w:t>FAP and CD90 gene expression after keeping the cells in culture for 7-14 day</w:t>
      </w:r>
      <w:r w:rsidR="00BB7BCD" w:rsidRPr="00AA0A3B">
        <w:rPr>
          <w:color w:val="auto"/>
        </w:rPr>
        <w:t>s</w:t>
      </w:r>
      <w:r w:rsidR="00401555" w:rsidRPr="00AA0A3B">
        <w:rPr>
          <w:color w:val="auto"/>
        </w:rPr>
        <w:t xml:space="preserve"> after sorting (data not shown</w:t>
      </w:r>
      <w:r w:rsidRPr="00AA0A3B">
        <w:rPr>
          <w:color w:val="auto"/>
        </w:rPr>
        <w:t xml:space="preserve">) and found that </w:t>
      </w:r>
      <w:r w:rsidR="001F4BC9" w:rsidRPr="00AA0A3B">
        <w:rPr>
          <w:color w:val="auto"/>
        </w:rPr>
        <w:t xml:space="preserve">expression of </w:t>
      </w:r>
      <w:r w:rsidRPr="00AA0A3B">
        <w:rPr>
          <w:color w:val="auto"/>
        </w:rPr>
        <w:t>b</w:t>
      </w:r>
      <w:r w:rsidR="00401555" w:rsidRPr="00AA0A3B">
        <w:rPr>
          <w:color w:val="auto"/>
        </w:rPr>
        <w:t xml:space="preserve">oth markers </w:t>
      </w:r>
      <w:r w:rsidR="001F4BC9" w:rsidRPr="00AA0A3B">
        <w:rPr>
          <w:color w:val="auto"/>
        </w:rPr>
        <w:t xml:space="preserve">is </w:t>
      </w:r>
      <w:r w:rsidR="00401555" w:rsidRPr="00AA0A3B">
        <w:rPr>
          <w:color w:val="auto"/>
        </w:rPr>
        <w:t xml:space="preserve">upregulated in </w:t>
      </w:r>
      <w:r w:rsidR="001F4BC9" w:rsidRPr="00AA0A3B">
        <w:rPr>
          <w:color w:val="auto"/>
        </w:rPr>
        <w:t>the respective sorted single positive (</w:t>
      </w:r>
      <w:r w:rsidR="00401555" w:rsidRPr="00AA0A3B">
        <w:rPr>
          <w:color w:val="auto"/>
        </w:rPr>
        <w:t xml:space="preserve">FAP+CD90- </w:t>
      </w:r>
      <w:r w:rsidR="001F4BC9" w:rsidRPr="00AA0A3B">
        <w:rPr>
          <w:color w:val="auto"/>
        </w:rPr>
        <w:t>or</w:t>
      </w:r>
      <w:r w:rsidR="00401555" w:rsidRPr="00AA0A3B">
        <w:rPr>
          <w:color w:val="auto"/>
        </w:rPr>
        <w:t xml:space="preserve"> FAP-CD90+</w:t>
      </w:r>
      <w:r w:rsidR="001F4BC9" w:rsidRPr="00AA0A3B">
        <w:rPr>
          <w:color w:val="auto"/>
        </w:rPr>
        <w:t>)</w:t>
      </w:r>
      <w:r w:rsidR="00BD30F3" w:rsidRPr="00AA0A3B">
        <w:rPr>
          <w:color w:val="auto"/>
        </w:rPr>
        <w:t xml:space="preserve"> </w:t>
      </w:r>
      <w:r w:rsidR="00401555" w:rsidRPr="00AA0A3B">
        <w:rPr>
          <w:color w:val="auto"/>
        </w:rPr>
        <w:t>cells</w:t>
      </w:r>
      <w:r w:rsidR="00D85ABE" w:rsidRPr="00AA0A3B">
        <w:rPr>
          <w:color w:val="auto"/>
        </w:rPr>
        <w:fldChar w:fldCharType="begin"/>
      </w:r>
      <w:r w:rsidR="00D23005" w:rsidRPr="00AA0A3B">
        <w:rPr>
          <w:color w:val="auto"/>
        </w:rPr>
        <w:instrText xml:space="preserve"> ADDIN EN.CITE &lt;EndNote&gt;&lt;Cite&gt;&lt;Author&gt;Korosec&lt;/Author&gt;&lt;Year&gt;2018&lt;/Year&gt;&lt;RecNum&gt;1191&lt;/RecNum&gt;&lt;DisplayText&gt;&lt;style face="superscript"&gt;16&lt;/style&gt;&lt;/DisplayText&gt;&lt;record&gt;&lt;rec-number&gt;1191&lt;/rec-number&gt;&lt;foreign-keys&gt;&lt;key app="EN" db-id="5xprwtp2aa90svevpwbxrxpms52eseff0dtt" timestamp="1541460862"&gt;1191&lt;/key&gt;&lt;/foreign-keys&gt;&lt;ref-type name="Journal Article"&gt;17&lt;/ref-type&gt;&lt;contributors&gt;&lt;authors&gt;&lt;author&gt;Korosec, A.&lt;/author&gt;&lt;author&gt;Frech, S.&lt;/author&gt;&lt;author&gt;Gesslbauer, B.&lt;/author&gt;&lt;author&gt;Vierhapper, M.&lt;/author&gt;&lt;author&gt;Radtke, C.&lt;/author&gt;&lt;author&gt;Petzelbauer, P.&lt;/author&gt;&lt;author&gt;Lichtenberger, B. M.&lt;/author&gt;&lt;/authors&gt;&lt;/contributors&gt;&lt;auth-address&gt;Skin &amp;amp; Endothelium Research Division, Department of Dermatology, Medical University of Vienna, Lazarettgasse 14, 1090 Vienna, Austria.&amp;#xD;Division of Plastic and Reconstructive Surgery, Department of Surgery, Medical University of Vienna, Waehringer Guertel 18 - 20, 1090 Vienna, Austria.&amp;#xD;Skin &amp;amp; Endothelium Research Division, Department of Dermatology, Medical University of Vienna, Lazarettgasse 14, 1090 Vienna, Austria. Electronic address: beate.lichtenberger@meduniwien.ac.at.&lt;/auth-address&gt;&lt;titles&gt;&lt;title&gt;Lineage identity and location within the dermis determine the function of papillary and reticular fibroblasts in human skin&lt;/title&gt;&lt;secondary-title&gt;J Invest Dermatol&lt;/secondary-title&gt;&lt;/titles&gt;&lt;periodical&gt;&lt;full-title&gt;J Invest Dermatol&lt;/full-title&gt;&lt;/periodical&gt;&lt;edition&gt;2018/09/05&lt;/edition&gt;&lt;keywords&gt;&lt;keyword&gt;Facs&lt;/keyword&gt;&lt;keyword&gt;cell surface markers&lt;/keyword&gt;&lt;keyword&gt;fibroblast heterogeneity&lt;/keyword&gt;&lt;keyword&gt;fibroblast lineages&lt;/keyword&gt;&lt;keyword&gt;human skin&lt;/keyword&gt;&lt;keyword&gt;papillary and reticular fibroblasts&lt;/keyword&gt;&lt;/keywords&gt;&lt;dates&gt;&lt;year&gt;2018&lt;/year&gt;&lt;pub-dates&gt;&lt;date&gt;Sep 1&lt;/date&gt;&lt;/pub-dates&gt;&lt;/dates&gt;&lt;isbn&gt;1523-1747 (Electronic)&amp;#xD;0022-202X (Linking)&lt;/isbn&gt;&lt;accession-num&gt;30179601&lt;/accession-num&gt;&lt;urls&gt;&lt;related-urls&gt;&lt;url&gt;https://www.ncbi.nlm.nih.gov/pubmed/30179601&lt;/url&gt;&lt;/related-urls&gt;&lt;/urls&gt;&lt;electronic-resource-num&gt;10.1016/j.jid.2018.07.033&lt;/electronic-resource-num&gt;&lt;/record&gt;&lt;/Cite&gt;&lt;/EndNote&gt;</w:instrText>
      </w:r>
      <w:r w:rsidR="00D85ABE" w:rsidRPr="00AA0A3B">
        <w:rPr>
          <w:color w:val="auto"/>
        </w:rPr>
        <w:fldChar w:fldCharType="separate"/>
      </w:r>
      <w:r w:rsidR="00393146" w:rsidRPr="00AA0A3B">
        <w:rPr>
          <w:noProof/>
          <w:color w:val="auto"/>
          <w:vertAlign w:val="superscript"/>
        </w:rPr>
        <w:t>16</w:t>
      </w:r>
      <w:r w:rsidR="00D85ABE" w:rsidRPr="00AA0A3B">
        <w:rPr>
          <w:color w:val="auto"/>
        </w:rPr>
        <w:fldChar w:fldCharType="end"/>
      </w:r>
      <w:r w:rsidR="00401555" w:rsidRPr="00AA0A3B">
        <w:rPr>
          <w:color w:val="auto"/>
        </w:rPr>
        <w:t xml:space="preserve">. </w:t>
      </w:r>
      <w:r w:rsidRPr="00AA0A3B">
        <w:rPr>
          <w:color w:val="auto"/>
        </w:rPr>
        <w:t xml:space="preserve">We therefore emphasize that the above-described marker sets </w:t>
      </w:r>
      <w:r w:rsidR="00C32FF6" w:rsidRPr="00AA0A3B">
        <w:rPr>
          <w:color w:val="auto"/>
        </w:rPr>
        <w:t xml:space="preserve">and protocol </w:t>
      </w:r>
      <w:r w:rsidRPr="00AA0A3B">
        <w:rPr>
          <w:color w:val="auto"/>
        </w:rPr>
        <w:t>permit the isolation of primary fibroblast</w:t>
      </w:r>
      <w:r w:rsidR="00D85ABE" w:rsidRPr="00AA0A3B">
        <w:rPr>
          <w:color w:val="auto"/>
        </w:rPr>
        <w:t xml:space="preserve"> subset</w:t>
      </w:r>
      <w:r w:rsidRPr="00AA0A3B">
        <w:rPr>
          <w:color w:val="auto"/>
        </w:rPr>
        <w:t xml:space="preserve">s </w:t>
      </w:r>
      <w:r w:rsidR="00C32FF6" w:rsidRPr="00AA0A3B">
        <w:rPr>
          <w:color w:val="auto"/>
        </w:rPr>
        <w:t xml:space="preserve">directly </w:t>
      </w:r>
      <w:r w:rsidRPr="00AA0A3B">
        <w:rPr>
          <w:color w:val="auto"/>
        </w:rPr>
        <w:t xml:space="preserve">from the tissue </w:t>
      </w:r>
      <w:r w:rsidR="00BD30F3" w:rsidRPr="00AA0A3B">
        <w:rPr>
          <w:color w:val="auto"/>
        </w:rPr>
        <w:t>but</w:t>
      </w:r>
      <w:r w:rsidR="00C32FF6" w:rsidRPr="00AA0A3B">
        <w:rPr>
          <w:color w:val="auto"/>
        </w:rPr>
        <w:t xml:space="preserve"> not from previously cultured mixed fibroblast populations. </w:t>
      </w:r>
    </w:p>
    <w:p w14:paraId="08FCF3C4" w14:textId="77777777" w:rsidR="00D07023" w:rsidRPr="00AA0A3B" w:rsidRDefault="00D07023" w:rsidP="00AA0A3B">
      <w:pPr>
        <w:widowControl/>
        <w:rPr>
          <w:color w:val="auto"/>
        </w:rPr>
      </w:pPr>
    </w:p>
    <w:p w14:paraId="10CF56DE" w14:textId="1227930C" w:rsidR="00E00310" w:rsidRPr="00AA0A3B" w:rsidRDefault="00C65984" w:rsidP="00AA0A3B">
      <w:pPr>
        <w:widowControl/>
        <w:rPr>
          <w:color w:val="auto"/>
        </w:rPr>
      </w:pPr>
      <w:r w:rsidRPr="00AA0A3B">
        <w:rPr>
          <w:color w:val="auto"/>
        </w:rPr>
        <w:t xml:space="preserve">Nevertheless, we </w:t>
      </w:r>
      <w:r w:rsidR="00D85ABE" w:rsidRPr="00AA0A3B">
        <w:rPr>
          <w:color w:val="auto"/>
        </w:rPr>
        <w:t xml:space="preserve">demonstrate </w:t>
      </w:r>
      <w:r w:rsidRPr="00AA0A3B">
        <w:rPr>
          <w:color w:val="auto"/>
        </w:rPr>
        <w:t>that</w:t>
      </w:r>
      <w:r w:rsidR="007872A8" w:rsidRPr="00AA0A3B">
        <w:rPr>
          <w:color w:val="auto"/>
        </w:rPr>
        <w:t xml:space="preserve"> the</w:t>
      </w:r>
      <w:r w:rsidRPr="00AA0A3B">
        <w:rPr>
          <w:color w:val="auto"/>
        </w:rPr>
        <w:t xml:space="preserve"> functionality of all three subpopulations is </w:t>
      </w:r>
      <w:r w:rsidR="004B530C" w:rsidRPr="00AA0A3B">
        <w:rPr>
          <w:color w:val="auto"/>
        </w:rPr>
        <w:t>re</w:t>
      </w:r>
      <w:r w:rsidRPr="00AA0A3B">
        <w:rPr>
          <w:color w:val="auto"/>
        </w:rPr>
        <w:t>tained</w:t>
      </w:r>
      <w:r w:rsidR="004E453F" w:rsidRPr="00AA0A3B">
        <w:rPr>
          <w:color w:val="auto"/>
        </w:rPr>
        <w:t xml:space="preserve"> in cell culture</w:t>
      </w:r>
      <w:r w:rsidR="00EF6841" w:rsidRPr="00AA0A3B">
        <w:rPr>
          <w:color w:val="auto"/>
        </w:rPr>
        <w:t xml:space="preserve"> regardless of the alteration of cell surface marker expression</w:t>
      </w:r>
      <w:r w:rsidR="004B530C" w:rsidRPr="00AA0A3B">
        <w:rPr>
          <w:color w:val="auto"/>
        </w:rPr>
        <w:t xml:space="preserve">, </w:t>
      </w:r>
      <w:r w:rsidR="00EF6841" w:rsidRPr="00AA0A3B">
        <w:rPr>
          <w:color w:val="auto"/>
        </w:rPr>
        <w:t>since fibroblasts sorted as FAP+CD90- papillary fibroblasts do not acquire the ability to undergo adipogenesis after a longer period of culture, while fibroblasts sorted as FAP+CD90+ or FAP-CD90+ reticular fibroblasts maintain their ability to differentiate into adipocytes</w:t>
      </w:r>
      <w:r w:rsidR="00D85ABE" w:rsidRPr="00AA0A3B">
        <w:rPr>
          <w:color w:val="auto"/>
        </w:rPr>
        <w:t xml:space="preserve"> </w:t>
      </w:r>
      <w:r w:rsidR="00D85ABE" w:rsidRPr="00AA0A3B">
        <w:rPr>
          <w:color w:val="auto"/>
        </w:rPr>
        <w:fldChar w:fldCharType="begin"/>
      </w:r>
      <w:r w:rsidR="00D23005" w:rsidRPr="00AA0A3B">
        <w:rPr>
          <w:color w:val="auto"/>
        </w:rPr>
        <w:instrText xml:space="preserve"> ADDIN EN.CITE &lt;EndNote&gt;&lt;Cite&gt;&lt;Author&gt;Korosec&lt;/Author&gt;&lt;Year&gt;2018&lt;/Year&gt;&lt;RecNum&gt;1191&lt;/RecNum&gt;&lt;DisplayText&gt;&lt;style face="superscript"&gt;16&lt;/style&gt;&lt;/DisplayText&gt;&lt;record&gt;&lt;rec-number&gt;1191&lt;/rec-number&gt;&lt;foreign-keys&gt;&lt;key app="EN" db-id="5xprwtp2aa90svevpwbxrxpms52eseff0dtt" timestamp="1541460862"&gt;1191&lt;/key&gt;&lt;/foreign-keys&gt;&lt;ref-type name="Journal Article"&gt;17&lt;/ref-type&gt;&lt;contributors&gt;&lt;authors&gt;&lt;author&gt;Korosec, A.&lt;/author&gt;&lt;author&gt;Frech, S.&lt;/author&gt;&lt;author&gt;Gesslbauer, B.&lt;/author&gt;&lt;author&gt;Vierhapper, M.&lt;/author&gt;&lt;author&gt;Radtke, C.&lt;/author&gt;&lt;author&gt;Petzelbauer, P.&lt;/author&gt;&lt;author&gt;Lichtenberger, B. M.&lt;/author&gt;&lt;/authors&gt;&lt;/contributors&gt;&lt;auth-address&gt;Skin &amp;amp; Endothelium Research Division, Department of Dermatology, Medical University of Vienna, Lazarettgasse 14, 1090 Vienna, Austria.&amp;#xD;Division of Plastic and Reconstructive Surgery, Department of Surgery, Medical University of Vienna, Waehringer Guertel 18 - 20, 1090 Vienna, Austria.&amp;#xD;Skin &amp;amp; Endothelium Research Division, Department of Dermatology, Medical University of Vienna, Lazarettgasse 14, 1090 Vienna, Austria. Electronic address: beate.lichtenberger@meduniwien.ac.at.&lt;/auth-address&gt;&lt;titles&gt;&lt;title&gt;Lineage identity and location within the dermis determine the function of papillary and reticular fibroblasts in human skin&lt;/title&gt;&lt;secondary-title&gt;J Invest Dermatol&lt;/secondary-title&gt;&lt;/titles&gt;&lt;periodical&gt;&lt;full-title&gt;J Invest Dermatol&lt;/full-title&gt;&lt;/periodical&gt;&lt;edition&gt;2018/09/05&lt;/edition&gt;&lt;keywords&gt;&lt;keyword&gt;Facs&lt;/keyword&gt;&lt;keyword&gt;cell surface markers&lt;/keyword&gt;&lt;keyword&gt;fibroblast heterogeneity&lt;/keyword&gt;&lt;keyword&gt;fibroblast lineages&lt;/keyword&gt;&lt;keyword&gt;human skin&lt;/keyword&gt;&lt;keyword&gt;papillary and reticular fibroblasts&lt;/keyword&gt;&lt;/keywords&gt;&lt;dates&gt;&lt;year&gt;2018&lt;/year&gt;&lt;pub-dates&gt;&lt;date&gt;Sep 1&lt;/date&gt;&lt;/pub-dates&gt;&lt;/dates&gt;&lt;isbn&gt;1523-1747 (Electronic)&amp;#xD;0022-202X (Linking)&lt;/isbn&gt;&lt;accession-num&gt;30179601&lt;/accession-num&gt;&lt;urls&gt;&lt;related-urls&gt;&lt;url&gt;https://www.ncbi.nlm.nih.gov/pubmed/30179601&lt;/url&gt;&lt;/related-urls&gt;&lt;/urls&gt;&lt;electronic-resource-num&gt;10.1016/j.jid.2018.07.033&lt;/electronic-resource-num&gt;&lt;/record&gt;&lt;/Cite&gt;&lt;/EndNote&gt;</w:instrText>
      </w:r>
      <w:r w:rsidR="00D85ABE" w:rsidRPr="00AA0A3B">
        <w:rPr>
          <w:color w:val="auto"/>
        </w:rPr>
        <w:fldChar w:fldCharType="separate"/>
      </w:r>
      <w:r w:rsidR="00393146" w:rsidRPr="00AA0A3B">
        <w:rPr>
          <w:noProof/>
          <w:color w:val="auto"/>
          <w:vertAlign w:val="superscript"/>
        </w:rPr>
        <w:t>16</w:t>
      </w:r>
      <w:r w:rsidR="00D85ABE" w:rsidRPr="00AA0A3B">
        <w:rPr>
          <w:color w:val="auto"/>
        </w:rPr>
        <w:fldChar w:fldCharType="end"/>
      </w:r>
      <w:r w:rsidR="00EF6841" w:rsidRPr="00AA0A3B">
        <w:rPr>
          <w:color w:val="auto"/>
        </w:rPr>
        <w:t xml:space="preserve">. </w:t>
      </w:r>
      <w:r w:rsidR="004E453F" w:rsidRPr="00AA0A3B">
        <w:rPr>
          <w:color w:val="auto"/>
        </w:rPr>
        <w:t>Importantly, we</w:t>
      </w:r>
      <w:r w:rsidR="000823BD" w:rsidRPr="00AA0A3B">
        <w:rPr>
          <w:color w:val="auto"/>
        </w:rPr>
        <w:t xml:space="preserve"> also found that papillary </w:t>
      </w:r>
      <w:r w:rsidR="000823BD" w:rsidRPr="00AA0A3B">
        <w:rPr>
          <w:color w:val="auto"/>
        </w:rPr>
        <w:lastRenderedPageBreak/>
        <w:t>and reticular</w:t>
      </w:r>
      <w:r w:rsidR="00D85ABE" w:rsidRPr="00AA0A3B">
        <w:rPr>
          <w:color w:val="auto"/>
        </w:rPr>
        <w:t>-specific</w:t>
      </w:r>
      <w:r w:rsidR="000823BD" w:rsidRPr="00AA0A3B">
        <w:rPr>
          <w:color w:val="auto"/>
        </w:rPr>
        <w:t xml:space="preserve"> genes are still expressed </w:t>
      </w:r>
      <w:r w:rsidR="005F22A0" w:rsidRPr="00AA0A3B">
        <w:rPr>
          <w:color w:val="auto"/>
        </w:rPr>
        <w:t>to a higher extent</w:t>
      </w:r>
      <w:r w:rsidR="000823BD" w:rsidRPr="00AA0A3B">
        <w:rPr>
          <w:color w:val="auto"/>
        </w:rPr>
        <w:t xml:space="preserve"> in FAP+CD90- and CD90+ respectively</w:t>
      </w:r>
      <w:r w:rsidR="008E1CEC" w:rsidRPr="00AA0A3B">
        <w:rPr>
          <w:color w:val="auto"/>
        </w:rPr>
        <w:t xml:space="preserve">. </w:t>
      </w:r>
    </w:p>
    <w:p w14:paraId="47C2399C" w14:textId="3AB7EB57" w:rsidR="00E00310" w:rsidRPr="00AA0A3B" w:rsidRDefault="00E00310" w:rsidP="00AA0A3B">
      <w:pPr>
        <w:widowControl/>
        <w:rPr>
          <w:color w:val="auto"/>
        </w:rPr>
      </w:pPr>
    </w:p>
    <w:p w14:paraId="22BBA11D" w14:textId="5DF7DB58" w:rsidR="004B530C" w:rsidRPr="00AA0A3B" w:rsidRDefault="000F1565" w:rsidP="00AA0A3B">
      <w:pPr>
        <w:widowControl/>
        <w:rPr>
          <w:lang w:eastAsia="de-DE"/>
        </w:rPr>
      </w:pPr>
      <w:r w:rsidRPr="00AA0A3B">
        <w:rPr>
          <w:lang w:eastAsia="de-DE"/>
        </w:rPr>
        <w:t>In conclusion, we have established a protocol for the isolation of functionally distinct fibroblast subsets via FACS that for the first time permits the isolation and analysis of pure and naïve fibroblast subpopulations from human skin dermis.</w:t>
      </w:r>
      <w:r w:rsidR="00D07023">
        <w:rPr>
          <w:lang w:eastAsia="de-DE"/>
        </w:rPr>
        <w:t xml:space="preserve"> </w:t>
      </w:r>
      <w:r w:rsidRPr="00AA0A3B">
        <w:rPr>
          <w:lang w:eastAsia="de-DE"/>
        </w:rPr>
        <w:t xml:space="preserve">This method establishes a major advancement to the commonly used fibroblast explant culture isolation protocol from upper and lower dermis as </w:t>
      </w:r>
      <w:r w:rsidR="00D07023">
        <w:rPr>
          <w:lang w:eastAsia="de-DE"/>
        </w:rPr>
        <w:t>(</w:t>
      </w:r>
      <w:proofErr w:type="spellStart"/>
      <w:r w:rsidRPr="00AA0A3B">
        <w:rPr>
          <w:lang w:eastAsia="de-DE"/>
        </w:rPr>
        <w:t>i</w:t>
      </w:r>
      <w:proofErr w:type="spellEnd"/>
      <w:r w:rsidRPr="00AA0A3B">
        <w:rPr>
          <w:lang w:eastAsia="de-DE"/>
        </w:rPr>
        <w:t xml:space="preserve">) an opposing gradient of papillary and reticular fibroblasts exists from the skin surface to the hypodermis and </w:t>
      </w:r>
      <w:r w:rsidR="00D07023">
        <w:rPr>
          <w:lang w:eastAsia="de-DE"/>
        </w:rPr>
        <w:t>(</w:t>
      </w:r>
      <w:r w:rsidRPr="00AA0A3B">
        <w:rPr>
          <w:lang w:eastAsia="de-DE"/>
        </w:rPr>
        <w:t>ii) fibroblasts change their gene signat</w:t>
      </w:r>
      <w:r w:rsidRPr="00D07023">
        <w:rPr>
          <w:lang w:eastAsia="de-DE"/>
        </w:rPr>
        <w:t>ure in vitro.</w:t>
      </w:r>
    </w:p>
    <w:p w14:paraId="6DD7E3DB" w14:textId="77777777" w:rsidR="00192562" w:rsidRPr="00AA0A3B" w:rsidRDefault="00192562" w:rsidP="00AA0A3B">
      <w:pPr>
        <w:pStyle w:val="NormalWeb"/>
        <w:widowControl/>
        <w:spacing w:before="0" w:beforeAutospacing="0" w:after="0" w:afterAutospacing="0"/>
        <w:rPr>
          <w:b/>
          <w:bCs/>
        </w:rPr>
      </w:pPr>
    </w:p>
    <w:p w14:paraId="1C958454" w14:textId="74E9614E" w:rsidR="002800C7" w:rsidRPr="00D07023" w:rsidRDefault="00AA03DF" w:rsidP="00AA0A3B">
      <w:pPr>
        <w:pStyle w:val="NormalWeb"/>
        <w:widowControl/>
        <w:spacing w:before="0" w:beforeAutospacing="0" w:after="0" w:afterAutospacing="0"/>
        <w:rPr>
          <w:b/>
          <w:bCs/>
        </w:rPr>
      </w:pPr>
      <w:r w:rsidRPr="00AA0A3B">
        <w:rPr>
          <w:b/>
          <w:bCs/>
        </w:rPr>
        <w:t xml:space="preserve">ACKNOWLEDGMENTS: </w:t>
      </w:r>
    </w:p>
    <w:p w14:paraId="0103178D" w14:textId="43060D88" w:rsidR="00DD6D1C" w:rsidRPr="00AA0A3B" w:rsidRDefault="00DD6D1C" w:rsidP="00AA0A3B">
      <w:pPr>
        <w:widowControl/>
        <w:rPr>
          <w:lang w:val="en-GB" w:eastAsia="de-AT"/>
        </w:rPr>
      </w:pPr>
      <w:r w:rsidRPr="00AA0A3B">
        <w:rPr>
          <w:lang w:val="en-GB" w:eastAsia="de-AT"/>
        </w:rPr>
        <w:t>We gratefully acknowledge assistance in FACS-sorting by Bärbel Reininger and Wolfgang Bauer. This work was supported by grants to B.</w:t>
      </w:r>
      <w:r w:rsidR="00D07023">
        <w:rPr>
          <w:lang w:val="en-GB" w:eastAsia="de-AT"/>
        </w:rPr>
        <w:t xml:space="preserve"> </w:t>
      </w:r>
      <w:r w:rsidRPr="00AA0A3B">
        <w:rPr>
          <w:lang w:val="en-GB" w:eastAsia="de-AT"/>
        </w:rPr>
        <w:t>M.</w:t>
      </w:r>
      <w:r w:rsidR="00D07023">
        <w:rPr>
          <w:lang w:val="en-GB" w:eastAsia="de-AT"/>
        </w:rPr>
        <w:t xml:space="preserve"> </w:t>
      </w:r>
      <w:r w:rsidRPr="00AA0A3B">
        <w:rPr>
          <w:lang w:val="en-GB" w:eastAsia="de-AT"/>
        </w:rPr>
        <w:t>L. from the Austrian Science Fund (FWF</w:t>
      </w:r>
      <w:r w:rsidR="00C029BE" w:rsidRPr="00AA0A3B">
        <w:rPr>
          <w:lang w:val="en-GB" w:eastAsia="de-AT"/>
        </w:rPr>
        <w:t>:</w:t>
      </w:r>
      <w:r w:rsidRPr="00AA0A3B">
        <w:rPr>
          <w:lang w:val="en-GB" w:eastAsia="de-AT"/>
        </w:rPr>
        <w:t xml:space="preserve"> V 525-B28), and the Federation of European Biochemical Societies (FEBS, Follow-Up Research Fund)</w:t>
      </w:r>
      <w:r w:rsidR="00C029BE" w:rsidRPr="00AA0A3B">
        <w:rPr>
          <w:lang w:val="en-GB" w:eastAsia="de-AT"/>
        </w:rPr>
        <w:t>. S.</w:t>
      </w:r>
      <w:r w:rsidR="00D07023">
        <w:rPr>
          <w:lang w:val="en-GB" w:eastAsia="de-AT"/>
        </w:rPr>
        <w:t xml:space="preserve"> </w:t>
      </w:r>
      <w:r w:rsidR="00C029BE" w:rsidRPr="00AA0A3B">
        <w:rPr>
          <w:lang w:val="en-GB" w:eastAsia="de-AT"/>
        </w:rPr>
        <w:t>F. is recipient of a DOC Fellowship of the Austrian Academy of Sciences (</w:t>
      </w:r>
      <w:proofErr w:type="spellStart"/>
      <w:r w:rsidR="00C029BE" w:rsidRPr="00AA0A3B">
        <w:rPr>
          <w:lang w:val="en-GB" w:eastAsia="de-AT"/>
        </w:rPr>
        <w:t>OeAW</w:t>
      </w:r>
      <w:proofErr w:type="spellEnd"/>
      <w:r w:rsidR="00C029BE" w:rsidRPr="00AA0A3B">
        <w:rPr>
          <w:lang w:val="en-GB" w:eastAsia="de-AT"/>
        </w:rPr>
        <w:t>)</w:t>
      </w:r>
      <w:r w:rsidRPr="00AA0A3B">
        <w:rPr>
          <w:lang w:val="en-GB" w:eastAsia="de-AT"/>
        </w:rPr>
        <w:t>. We gratefully acknowledge excellent support from the core facilities at the Medical University of Vienna.</w:t>
      </w:r>
      <w:r w:rsidR="007167B6" w:rsidRPr="00AA0A3B">
        <w:rPr>
          <w:lang w:val="en-GB" w:eastAsia="de-AT"/>
        </w:rPr>
        <w:t xml:space="preserve"> We thank Bernhard Gesslbauer, Christine Radtke and Martin Vierhapper for providing human skin material.</w:t>
      </w:r>
      <w:r w:rsidR="004550E1">
        <w:rPr>
          <w:lang w:val="en-GB" w:eastAsia="de-AT"/>
        </w:rPr>
        <w:t xml:space="preserve"> </w:t>
      </w:r>
    </w:p>
    <w:p w14:paraId="2D96E92E" w14:textId="4A5A3A2D" w:rsidR="00AA03DF" w:rsidRPr="00AA0A3B" w:rsidRDefault="00AA03DF" w:rsidP="00AA0A3B">
      <w:pPr>
        <w:widowControl/>
        <w:rPr>
          <w:b/>
          <w:bCs/>
          <w:lang w:val="en-GB"/>
        </w:rPr>
      </w:pPr>
    </w:p>
    <w:p w14:paraId="108BECEA" w14:textId="2D63DC28" w:rsidR="002800C7" w:rsidRPr="00D07023" w:rsidRDefault="00AA03DF" w:rsidP="00AA0A3B">
      <w:pPr>
        <w:pStyle w:val="NormalWeb"/>
        <w:widowControl/>
        <w:spacing w:before="0" w:beforeAutospacing="0" w:after="0" w:afterAutospacing="0"/>
        <w:rPr>
          <w:b/>
          <w:bCs/>
        </w:rPr>
      </w:pPr>
      <w:r w:rsidRPr="00AA0A3B">
        <w:rPr>
          <w:b/>
        </w:rPr>
        <w:t>DISCLOSURES</w:t>
      </w:r>
      <w:r w:rsidRPr="00AA0A3B">
        <w:rPr>
          <w:b/>
          <w:bCs/>
        </w:rPr>
        <w:t>:</w:t>
      </w:r>
      <w:r w:rsidR="004550E1">
        <w:rPr>
          <w:b/>
          <w:bCs/>
        </w:rPr>
        <w:t xml:space="preserve"> </w:t>
      </w:r>
    </w:p>
    <w:p w14:paraId="2BACFCCB" w14:textId="119F2AAE" w:rsidR="00DD6D1C" w:rsidRPr="00AA0A3B" w:rsidRDefault="00DD6D1C" w:rsidP="00AA0A3B">
      <w:pPr>
        <w:widowControl/>
        <w:rPr>
          <w:color w:val="auto"/>
        </w:rPr>
      </w:pPr>
      <w:r w:rsidRPr="00AA0A3B">
        <w:rPr>
          <w:color w:val="auto"/>
        </w:rPr>
        <w:t xml:space="preserve">The authors have nothing to disclose. </w:t>
      </w:r>
    </w:p>
    <w:p w14:paraId="001853C0" w14:textId="77777777" w:rsidR="00192562" w:rsidRPr="00AA0A3B" w:rsidRDefault="00192562" w:rsidP="00AA0A3B">
      <w:pPr>
        <w:widowControl/>
        <w:rPr>
          <w:b/>
          <w:bCs/>
        </w:rPr>
      </w:pPr>
    </w:p>
    <w:p w14:paraId="4542C5B2" w14:textId="7DB32614" w:rsidR="005A0846" w:rsidRPr="00AA0A3B" w:rsidRDefault="009726EE" w:rsidP="00AA0A3B">
      <w:pPr>
        <w:widowControl/>
      </w:pPr>
      <w:r w:rsidRPr="00AA0A3B">
        <w:rPr>
          <w:b/>
          <w:bCs/>
        </w:rPr>
        <w:t>REFERENCES</w:t>
      </w:r>
      <w:r w:rsidR="00D04760" w:rsidRPr="00AA0A3B">
        <w:rPr>
          <w:b/>
          <w:bCs/>
        </w:rPr>
        <w:t>:</w:t>
      </w:r>
      <w:r w:rsidRPr="00AA0A3B">
        <w:t xml:space="preserve"> </w:t>
      </w:r>
    </w:p>
    <w:p w14:paraId="34EDA3BA" w14:textId="2D60D1E2" w:rsidR="003E6866" w:rsidRPr="00AA0A3B" w:rsidRDefault="00807CF9" w:rsidP="00AA0A3B">
      <w:pPr>
        <w:pStyle w:val="EndNoteBibliography"/>
        <w:widowControl/>
      </w:pPr>
      <w:r w:rsidRPr="00AA0A3B">
        <w:rPr>
          <w:color w:val="808080" w:themeColor="background1" w:themeShade="80"/>
        </w:rPr>
        <w:fldChar w:fldCharType="begin"/>
      </w:r>
      <w:r w:rsidRPr="00AA0A3B">
        <w:rPr>
          <w:color w:val="808080" w:themeColor="background1" w:themeShade="80"/>
        </w:rPr>
        <w:instrText xml:space="preserve"> ADDIN EN.REFLIST </w:instrText>
      </w:r>
      <w:r w:rsidRPr="00AA0A3B">
        <w:rPr>
          <w:color w:val="808080" w:themeColor="background1" w:themeShade="80"/>
        </w:rPr>
        <w:fldChar w:fldCharType="separate"/>
      </w:r>
      <w:r w:rsidR="003E6866" w:rsidRPr="00AA0A3B">
        <w:t>1</w:t>
      </w:r>
      <w:r w:rsidR="003E6866" w:rsidRPr="00AA0A3B">
        <w:tab/>
        <w:t>Sorrell, J. M.</w:t>
      </w:r>
      <w:r w:rsidR="004550E1">
        <w:t>,</w:t>
      </w:r>
      <w:r w:rsidR="003E6866" w:rsidRPr="00AA0A3B">
        <w:t xml:space="preserve"> Caplan, A. I. Fibroblast heterogeneity: more than skin deep. </w:t>
      </w:r>
      <w:r w:rsidR="004550E1">
        <w:rPr>
          <w:i/>
        </w:rPr>
        <w:t>Journal of Cell Science</w:t>
      </w:r>
      <w:r w:rsidR="003E6866" w:rsidRPr="00AA0A3B">
        <w:rPr>
          <w:i/>
        </w:rPr>
        <w:t>.</w:t>
      </w:r>
      <w:r w:rsidR="003E6866" w:rsidRPr="00AA0A3B">
        <w:t xml:space="preserve"> </w:t>
      </w:r>
      <w:r w:rsidR="003E6866" w:rsidRPr="00AA0A3B">
        <w:rPr>
          <w:b/>
        </w:rPr>
        <w:t>117</w:t>
      </w:r>
      <w:r w:rsidR="003E6866" w:rsidRPr="00AA0A3B">
        <w:t xml:space="preserve"> (Pt 5), 667-675, (2004).</w:t>
      </w:r>
    </w:p>
    <w:p w14:paraId="719ED8F1" w14:textId="7C79CB16" w:rsidR="003E6866" w:rsidRPr="00AA0A3B" w:rsidRDefault="003E6866" w:rsidP="00AA0A3B">
      <w:pPr>
        <w:pStyle w:val="EndNoteBibliography"/>
        <w:widowControl/>
      </w:pPr>
      <w:r w:rsidRPr="00AA0A3B">
        <w:t>2</w:t>
      </w:r>
      <w:r w:rsidRPr="00AA0A3B">
        <w:tab/>
        <w:t>Lowry, W. E.</w:t>
      </w:r>
      <w:r w:rsidRPr="00AA0A3B">
        <w:rPr>
          <w:i/>
        </w:rPr>
        <w:t xml:space="preserve"> </w:t>
      </w:r>
      <w:r w:rsidR="004550E1" w:rsidRPr="004550E1">
        <w:t>et al.</w:t>
      </w:r>
      <w:r w:rsidRPr="00AA0A3B">
        <w:t xml:space="preserve"> Generation of human induced pluripotent stem cells from dermal fibroblasts. </w:t>
      </w:r>
      <w:r w:rsidR="004550E1">
        <w:rPr>
          <w:i/>
        </w:rPr>
        <w:t>Proceedings of the National Academy of Sciences of the United States of America</w:t>
      </w:r>
      <w:r w:rsidRPr="00AA0A3B">
        <w:rPr>
          <w:i/>
        </w:rPr>
        <w:t>.</w:t>
      </w:r>
      <w:r w:rsidRPr="00AA0A3B">
        <w:t xml:space="preserve"> </w:t>
      </w:r>
      <w:r w:rsidRPr="00AA0A3B">
        <w:rPr>
          <w:b/>
        </w:rPr>
        <w:t>105</w:t>
      </w:r>
      <w:r w:rsidRPr="00AA0A3B">
        <w:t xml:space="preserve"> (8), 2883-2888, (2008).</w:t>
      </w:r>
    </w:p>
    <w:p w14:paraId="67D851CB" w14:textId="77777777" w:rsidR="003E6866" w:rsidRPr="00AA0A3B" w:rsidRDefault="003E6866" w:rsidP="00AA0A3B">
      <w:pPr>
        <w:pStyle w:val="EndNoteBibliography"/>
        <w:widowControl/>
      </w:pPr>
      <w:r w:rsidRPr="00AA0A3B">
        <w:t>3</w:t>
      </w:r>
      <w:r w:rsidRPr="00AA0A3B">
        <w:tab/>
        <w:t xml:space="preserve">Kisseleva, T. The origin of fibrogenic myofibroblasts in fibrotic liver. </w:t>
      </w:r>
      <w:r w:rsidRPr="00AA0A3B">
        <w:rPr>
          <w:i/>
        </w:rPr>
        <w:t>Hepatology.</w:t>
      </w:r>
      <w:r w:rsidRPr="00AA0A3B">
        <w:t xml:space="preserve"> </w:t>
      </w:r>
      <w:r w:rsidRPr="00AA0A3B">
        <w:rPr>
          <w:b/>
        </w:rPr>
        <w:t>65</w:t>
      </w:r>
      <w:r w:rsidRPr="00AA0A3B">
        <w:t xml:space="preserve"> (3), 1039-1043, (2017).</w:t>
      </w:r>
    </w:p>
    <w:p w14:paraId="163BC270" w14:textId="74D05C8B" w:rsidR="003E6866" w:rsidRPr="00AA0A3B" w:rsidRDefault="003E6866" w:rsidP="00AA0A3B">
      <w:pPr>
        <w:pStyle w:val="EndNoteBibliography"/>
        <w:widowControl/>
      </w:pPr>
      <w:r w:rsidRPr="00AA0A3B">
        <w:t>4</w:t>
      </w:r>
      <w:r w:rsidRPr="00AA0A3B">
        <w:tab/>
        <w:t>LeBleu, V. S.</w:t>
      </w:r>
      <w:r w:rsidRPr="00AA0A3B">
        <w:rPr>
          <w:i/>
        </w:rPr>
        <w:t xml:space="preserve"> </w:t>
      </w:r>
      <w:r w:rsidR="004550E1" w:rsidRPr="004550E1">
        <w:t>et al.</w:t>
      </w:r>
      <w:r w:rsidRPr="00AA0A3B">
        <w:t xml:space="preserve"> Origin and function of myofibroblasts in kidney fibrosis. </w:t>
      </w:r>
      <w:r w:rsidR="004550E1">
        <w:rPr>
          <w:i/>
        </w:rPr>
        <w:t>Nature Medicine</w:t>
      </w:r>
      <w:r w:rsidRPr="00AA0A3B">
        <w:rPr>
          <w:i/>
        </w:rPr>
        <w:t>.</w:t>
      </w:r>
      <w:r w:rsidRPr="00AA0A3B">
        <w:t xml:space="preserve"> </w:t>
      </w:r>
      <w:r w:rsidRPr="00AA0A3B">
        <w:rPr>
          <w:b/>
        </w:rPr>
        <w:t>19</w:t>
      </w:r>
      <w:r w:rsidRPr="00AA0A3B">
        <w:t xml:space="preserve"> (8), 1047-1053, (2013).</w:t>
      </w:r>
    </w:p>
    <w:p w14:paraId="0A03CC8B" w14:textId="72BBD935" w:rsidR="003E6866" w:rsidRPr="00AA0A3B" w:rsidRDefault="003E6866" w:rsidP="00AA0A3B">
      <w:pPr>
        <w:pStyle w:val="EndNoteBibliography"/>
        <w:widowControl/>
      </w:pPr>
      <w:r w:rsidRPr="00AA0A3B">
        <w:t>5</w:t>
      </w:r>
      <w:r w:rsidRPr="00AA0A3B">
        <w:tab/>
        <w:t>Travers, J. G., Kamal, F. A., Robbins, J., Yutzey, K. E.</w:t>
      </w:r>
      <w:r w:rsidR="004550E1">
        <w:t>,</w:t>
      </w:r>
      <w:r w:rsidRPr="00AA0A3B">
        <w:t xml:space="preserve"> Blaxall, B. C. Cardiac Fibrosis: The Fibroblast Awakens. </w:t>
      </w:r>
      <w:r w:rsidR="004550E1">
        <w:rPr>
          <w:i/>
        </w:rPr>
        <w:t>Circulation Research</w:t>
      </w:r>
      <w:r w:rsidRPr="00AA0A3B">
        <w:rPr>
          <w:i/>
        </w:rPr>
        <w:t>.</w:t>
      </w:r>
      <w:r w:rsidRPr="00AA0A3B">
        <w:t xml:space="preserve"> </w:t>
      </w:r>
      <w:r w:rsidRPr="00AA0A3B">
        <w:rPr>
          <w:b/>
        </w:rPr>
        <w:t>118</w:t>
      </w:r>
      <w:r w:rsidRPr="00AA0A3B">
        <w:t xml:space="preserve"> (6), 1021-1040, (2016).</w:t>
      </w:r>
    </w:p>
    <w:p w14:paraId="4DF0456A" w14:textId="34E279EA" w:rsidR="003E6866" w:rsidRPr="00AA0A3B" w:rsidRDefault="003E6866" w:rsidP="00AA0A3B">
      <w:pPr>
        <w:pStyle w:val="EndNoteBibliography"/>
        <w:widowControl/>
      </w:pPr>
      <w:r w:rsidRPr="00AA0A3B">
        <w:t>6</w:t>
      </w:r>
      <w:r w:rsidRPr="00AA0A3B">
        <w:tab/>
        <w:t>Kalluri, R.</w:t>
      </w:r>
      <w:r w:rsidR="004550E1">
        <w:t>,</w:t>
      </w:r>
      <w:r w:rsidRPr="00AA0A3B">
        <w:t xml:space="preserve"> Zeisberg, M. Fibroblasts in cancer. </w:t>
      </w:r>
      <w:r w:rsidRPr="00AA0A3B">
        <w:rPr>
          <w:i/>
        </w:rPr>
        <w:t>Nat Rev Cancer.</w:t>
      </w:r>
      <w:r w:rsidRPr="00AA0A3B">
        <w:t xml:space="preserve"> </w:t>
      </w:r>
      <w:r w:rsidRPr="00AA0A3B">
        <w:rPr>
          <w:b/>
        </w:rPr>
        <w:t>6</w:t>
      </w:r>
      <w:r w:rsidRPr="00AA0A3B">
        <w:t xml:space="preserve"> (5), 392-401, (2006).</w:t>
      </w:r>
    </w:p>
    <w:p w14:paraId="59AD6FED" w14:textId="29E41692" w:rsidR="003E6866" w:rsidRPr="00AA0A3B" w:rsidRDefault="003E6866" w:rsidP="00AA0A3B">
      <w:pPr>
        <w:pStyle w:val="EndNoteBibliography"/>
        <w:widowControl/>
      </w:pPr>
      <w:r w:rsidRPr="00AA0A3B">
        <w:t>7</w:t>
      </w:r>
      <w:r w:rsidRPr="00AA0A3B">
        <w:tab/>
        <w:t>Rinkevich, Y.</w:t>
      </w:r>
      <w:r w:rsidRPr="00AA0A3B">
        <w:rPr>
          <w:i/>
        </w:rPr>
        <w:t xml:space="preserve"> </w:t>
      </w:r>
      <w:r w:rsidR="004550E1" w:rsidRPr="004550E1">
        <w:t>et al.</w:t>
      </w:r>
      <w:r w:rsidRPr="00AA0A3B">
        <w:t xml:space="preserve"> Skin fibrosis. Identification and isolation of a dermal lineage with intrinsic fibrogenic potential. </w:t>
      </w:r>
      <w:r w:rsidRPr="00AA0A3B">
        <w:rPr>
          <w:i/>
        </w:rPr>
        <w:t>Science.</w:t>
      </w:r>
      <w:r w:rsidRPr="00AA0A3B">
        <w:t xml:space="preserve"> </w:t>
      </w:r>
      <w:r w:rsidRPr="00AA0A3B">
        <w:rPr>
          <w:b/>
        </w:rPr>
        <w:t>348</w:t>
      </w:r>
      <w:r w:rsidRPr="00AA0A3B">
        <w:t xml:space="preserve"> (6232), aaa2151, (2015).</w:t>
      </w:r>
    </w:p>
    <w:p w14:paraId="5BD84C49" w14:textId="15219FEB" w:rsidR="003E6866" w:rsidRPr="00AA0A3B" w:rsidRDefault="003E6866" w:rsidP="00AA0A3B">
      <w:pPr>
        <w:pStyle w:val="EndNoteBibliography"/>
        <w:widowControl/>
      </w:pPr>
      <w:r w:rsidRPr="00AA0A3B">
        <w:t>8</w:t>
      </w:r>
      <w:r w:rsidRPr="00AA0A3B">
        <w:tab/>
        <w:t>Abhishek, S.</w:t>
      </w:r>
      <w:r w:rsidR="004550E1">
        <w:t>,</w:t>
      </w:r>
      <w:r w:rsidRPr="00AA0A3B">
        <w:t xml:space="preserve"> Palamadai Krishnan, S. Epidermal Differentiation Complex: A Review on Its Epigenetic Regulation and Potential Drug Targets. </w:t>
      </w:r>
      <w:r w:rsidR="004550E1">
        <w:rPr>
          <w:i/>
        </w:rPr>
        <w:t>Cell Journal</w:t>
      </w:r>
      <w:r w:rsidRPr="00AA0A3B">
        <w:rPr>
          <w:i/>
        </w:rPr>
        <w:t>.</w:t>
      </w:r>
      <w:r w:rsidRPr="00AA0A3B">
        <w:t xml:space="preserve"> </w:t>
      </w:r>
      <w:r w:rsidRPr="00AA0A3B">
        <w:rPr>
          <w:b/>
        </w:rPr>
        <w:t>18</w:t>
      </w:r>
      <w:r w:rsidRPr="00AA0A3B">
        <w:t xml:space="preserve"> (1), 1-6, (2016).</w:t>
      </w:r>
    </w:p>
    <w:p w14:paraId="7DDE0FBE" w14:textId="4B631EF8" w:rsidR="003E6866" w:rsidRPr="00AA0A3B" w:rsidRDefault="003E6866" w:rsidP="00AA0A3B">
      <w:pPr>
        <w:pStyle w:val="EndNoteBibliography"/>
        <w:widowControl/>
      </w:pPr>
      <w:r w:rsidRPr="00AA0A3B">
        <w:t>9</w:t>
      </w:r>
      <w:r w:rsidRPr="00AA0A3B">
        <w:tab/>
        <w:t>Driskell, R. R.</w:t>
      </w:r>
      <w:r w:rsidRPr="00AA0A3B">
        <w:rPr>
          <w:i/>
        </w:rPr>
        <w:t xml:space="preserve"> </w:t>
      </w:r>
      <w:r w:rsidR="004550E1" w:rsidRPr="004550E1">
        <w:t>et al.</w:t>
      </w:r>
      <w:r w:rsidRPr="00AA0A3B">
        <w:t xml:space="preserve"> Distinct fibroblast lineages determine dermal architecture in skin development and repair. </w:t>
      </w:r>
      <w:r w:rsidRPr="00AA0A3B">
        <w:rPr>
          <w:i/>
        </w:rPr>
        <w:t>Nature.</w:t>
      </w:r>
      <w:r w:rsidRPr="00AA0A3B">
        <w:t xml:space="preserve"> </w:t>
      </w:r>
      <w:r w:rsidRPr="00AA0A3B">
        <w:rPr>
          <w:b/>
        </w:rPr>
        <w:t>504</w:t>
      </w:r>
      <w:r w:rsidRPr="00AA0A3B">
        <w:t xml:space="preserve"> (7479), 277-281, (2013).</w:t>
      </w:r>
    </w:p>
    <w:p w14:paraId="04E1A801" w14:textId="29787F7B" w:rsidR="003E6866" w:rsidRPr="00AA0A3B" w:rsidRDefault="003E6866" w:rsidP="00AA0A3B">
      <w:pPr>
        <w:pStyle w:val="EndNoteBibliography"/>
        <w:widowControl/>
      </w:pPr>
      <w:r w:rsidRPr="00AA0A3B">
        <w:t>10</w:t>
      </w:r>
      <w:r w:rsidRPr="00AA0A3B">
        <w:tab/>
        <w:t>Mastrogiannaki, M.</w:t>
      </w:r>
      <w:r w:rsidRPr="00AA0A3B">
        <w:rPr>
          <w:i/>
        </w:rPr>
        <w:t xml:space="preserve"> </w:t>
      </w:r>
      <w:r w:rsidR="004550E1" w:rsidRPr="004550E1">
        <w:t>et al.</w:t>
      </w:r>
      <w:r w:rsidRPr="00AA0A3B">
        <w:t xml:space="preserve"> beta-Catenin Stabilization in Skin Fibroblasts Causes Fibrotic Lesions by Preventing Adipocyte Differentiation of the Reticular Dermis. </w:t>
      </w:r>
      <w:r w:rsidR="004550E1">
        <w:rPr>
          <w:i/>
        </w:rPr>
        <w:t>Journal of Investigative Dermatology</w:t>
      </w:r>
      <w:r w:rsidRPr="00AA0A3B">
        <w:rPr>
          <w:i/>
        </w:rPr>
        <w:t>.</w:t>
      </w:r>
      <w:r w:rsidRPr="00AA0A3B">
        <w:t xml:space="preserve"> </w:t>
      </w:r>
      <w:r w:rsidRPr="00AA0A3B">
        <w:rPr>
          <w:b/>
        </w:rPr>
        <w:t>136</w:t>
      </w:r>
      <w:r w:rsidRPr="00AA0A3B">
        <w:t xml:space="preserve"> (6), 1130-1142, (2016).</w:t>
      </w:r>
    </w:p>
    <w:p w14:paraId="021F3341" w14:textId="227EF67D" w:rsidR="003E6866" w:rsidRPr="00AA0A3B" w:rsidRDefault="003E6866" w:rsidP="00AA0A3B">
      <w:pPr>
        <w:pStyle w:val="EndNoteBibliography"/>
        <w:widowControl/>
      </w:pPr>
      <w:r w:rsidRPr="00AA0A3B">
        <w:lastRenderedPageBreak/>
        <w:t>11</w:t>
      </w:r>
      <w:r w:rsidRPr="00AA0A3B">
        <w:tab/>
        <w:t>Lichtenberger, B. M., Mastrogiannaki, M.</w:t>
      </w:r>
      <w:r w:rsidR="004550E1">
        <w:t>,</w:t>
      </w:r>
      <w:r w:rsidRPr="00AA0A3B">
        <w:t xml:space="preserve"> Watt, F. M. Epidermal beta-catenin activation remodels the dermis via paracrine signalling to distinct fibroblast lineages. </w:t>
      </w:r>
      <w:r w:rsidR="004550E1">
        <w:rPr>
          <w:i/>
        </w:rPr>
        <w:t>Nature Communications</w:t>
      </w:r>
      <w:r w:rsidRPr="00AA0A3B">
        <w:rPr>
          <w:i/>
        </w:rPr>
        <w:t>.</w:t>
      </w:r>
      <w:r w:rsidRPr="00AA0A3B">
        <w:t xml:space="preserve"> </w:t>
      </w:r>
      <w:r w:rsidRPr="00AA0A3B">
        <w:rPr>
          <w:b/>
        </w:rPr>
        <w:t>7</w:t>
      </w:r>
      <w:r w:rsidRPr="00AA0A3B">
        <w:t xml:space="preserve"> 10537, (2016).</w:t>
      </w:r>
    </w:p>
    <w:p w14:paraId="6EA183B2" w14:textId="7FC43DE3" w:rsidR="003E6866" w:rsidRPr="00AA0A3B" w:rsidRDefault="003E6866" w:rsidP="00AA0A3B">
      <w:pPr>
        <w:pStyle w:val="EndNoteBibliography"/>
        <w:widowControl/>
      </w:pPr>
      <w:r w:rsidRPr="00AA0A3B">
        <w:t>12</w:t>
      </w:r>
      <w:r w:rsidRPr="00AA0A3B">
        <w:tab/>
        <w:t>Harper, R. A.</w:t>
      </w:r>
      <w:r w:rsidR="004550E1">
        <w:t>,</w:t>
      </w:r>
      <w:r w:rsidRPr="00AA0A3B">
        <w:t xml:space="preserve"> Grove, G. Human skin fibroblasts derived from papillary and reticular dermis: differences in growth potential in vitro. </w:t>
      </w:r>
      <w:r w:rsidRPr="00AA0A3B">
        <w:rPr>
          <w:i/>
        </w:rPr>
        <w:t>Science.</w:t>
      </w:r>
      <w:r w:rsidRPr="00AA0A3B">
        <w:t xml:space="preserve"> </w:t>
      </w:r>
      <w:r w:rsidRPr="00AA0A3B">
        <w:rPr>
          <w:b/>
        </w:rPr>
        <w:t>204</w:t>
      </w:r>
      <w:r w:rsidRPr="00AA0A3B">
        <w:t xml:space="preserve"> (4392), 526-527, (1979).</w:t>
      </w:r>
    </w:p>
    <w:p w14:paraId="2F03FAC2" w14:textId="5CAFF1D7" w:rsidR="003E6866" w:rsidRPr="00AA0A3B" w:rsidRDefault="003E6866" w:rsidP="00AA0A3B">
      <w:pPr>
        <w:pStyle w:val="EndNoteBibliography"/>
        <w:widowControl/>
      </w:pPr>
      <w:r w:rsidRPr="00AA0A3B">
        <w:t>13</w:t>
      </w:r>
      <w:r w:rsidRPr="00AA0A3B">
        <w:tab/>
        <w:t>Hiraoka, C.</w:t>
      </w:r>
      <w:r w:rsidRPr="00AA0A3B">
        <w:rPr>
          <w:i/>
        </w:rPr>
        <w:t xml:space="preserve"> </w:t>
      </w:r>
      <w:r w:rsidR="004550E1" w:rsidRPr="004550E1">
        <w:t>et al.</w:t>
      </w:r>
      <w:r w:rsidRPr="00AA0A3B">
        <w:t xml:space="preserve"> Two clonal types of human skin fibroblasts with different potentials for proliferation and tissue remodeling ability. </w:t>
      </w:r>
      <w:r w:rsidR="004550E1">
        <w:rPr>
          <w:i/>
        </w:rPr>
        <w:t>Journal of Dermatological Science</w:t>
      </w:r>
      <w:r w:rsidRPr="00AA0A3B">
        <w:rPr>
          <w:i/>
        </w:rPr>
        <w:t>.</w:t>
      </w:r>
      <w:r w:rsidRPr="00AA0A3B">
        <w:t xml:space="preserve"> </w:t>
      </w:r>
      <w:r w:rsidRPr="00AA0A3B">
        <w:rPr>
          <w:b/>
        </w:rPr>
        <w:t>82</w:t>
      </w:r>
      <w:r w:rsidRPr="00AA0A3B">
        <w:t xml:space="preserve"> (2), 84-94, (2016).</w:t>
      </w:r>
    </w:p>
    <w:p w14:paraId="2166078B" w14:textId="24D13F78" w:rsidR="003E6866" w:rsidRPr="00AA0A3B" w:rsidRDefault="003E6866" w:rsidP="00AA0A3B">
      <w:pPr>
        <w:pStyle w:val="EndNoteBibliography"/>
        <w:widowControl/>
      </w:pPr>
      <w:r w:rsidRPr="00AA0A3B">
        <w:t>14</w:t>
      </w:r>
      <w:r w:rsidRPr="00AA0A3B">
        <w:tab/>
        <w:t>Higgins, C. A.</w:t>
      </w:r>
      <w:r w:rsidRPr="00AA0A3B">
        <w:rPr>
          <w:i/>
        </w:rPr>
        <w:t xml:space="preserve"> </w:t>
      </w:r>
      <w:r w:rsidR="004550E1" w:rsidRPr="004550E1">
        <w:t>et al.</w:t>
      </w:r>
      <w:r w:rsidRPr="00AA0A3B">
        <w:t xml:space="preserve"> Multifaceted role of hair follicle dermal cells in bioengineered skins. </w:t>
      </w:r>
      <w:r w:rsidRPr="00AA0A3B">
        <w:rPr>
          <w:i/>
        </w:rPr>
        <w:t xml:space="preserve">Br </w:t>
      </w:r>
      <w:r w:rsidR="004550E1">
        <w:rPr>
          <w:i/>
        </w:rPr>
        <w:t>Journal of Dermatology</w:t>
      </w:r>
      <w:r w:rsidRPr="00AA0A3B">
        <w:rPr>
          <w:i/>
        </w:rPr>
        <w:t>.</w:t>
      </w:r>
      <w:r w:rsidRPr="00AA0A3B">
        <w:t xml:space="preserve"> </w:t>
      </w:r>
      <w:r w:rsidRPr="00AA0A3B">
        <w:rPr>
          <w:b/>
        </w:rPr>
        <w:t>176</w:t>
      </w:r>
      <w:r w:rsidRPr="00AA0A3B">
        <w:t xml:space="preserve"> (5), 1259-1269, (2017).</w:t>
      </w:r>
    </w:p>
    <w:p w14:paraId="6B6EC2B8" w14:textId="42874BAA" w:rsidR="003E6866" w:rsidRPr="00AA0A3B" w:rsidRDefault="003E6866" w:rsidP="00AA0A3B">
      <w:pPr>
        <w:pStyle w:val="EndNoteBibliography"/>
        <w:widowControl/>
      </w:pPr>
      <w:r w:rsidRPr="00AA0A3B">
        <w:t>15</w:t>
      </w:r>
      <w:r w:rsidRPr="00AA0A3B">
        <w:tab/>
        <w:t>Korosec, A.</w:t>
      </w:r>
      <w:r w:rsidR="004550E1">
        <w:t>,</w:t>
      </w:r>
      <w:r w:rsidRPr="00AA0A3B">
        <w:t xml:space="preserve"> Lichtenberger, B. M. in </w:t>
      </w:r>
      <w:r w:rsidRPr="00AA0A3B">
        <w:rPr>
          <w:i/>
        </w:rPr>
        <w:t>Skin Tissue Models</w:t>
      </w:r>
      <w:r w:rsidR="004550E1">
        <w:t xml:space="preserve"> </w:t>
      </w:r>
      <w:hyperlink r:id="rId10" w:history="1">
        <w:r w:rsidRPr="00AA0A3B">
          <w:rPr>
            <w:rStyle w:val="Hyperlink"/>
          </w:rPr>
          <w:t>https://doi.org/10.1016/B978-0-12-810545-0.00012-7</w:t>
        </w:r>
      </w:hyperlink>
      <w:r w:rsidR="004550E1">
        <w:t xml:space="preserve"> </w:t>
      </w:r>
      <w:r w:rsidRPr="00AA0A3B">
        <w:t>eds A. P. Marques, R. P. Pirraco, M. Cerqueira,</w:t>
      </w:r>
      <w:r w:rsidR="004550E1">
        <w:t>,</w:t>
      </w:r>
      <w:r w:rsidRPr="00AA0A3B">
        <w:t xml:space="preserve"> R. L. Reis) Ch. 12, 279-301 (Elsevier, 2017).</w:t>
      </w:r>
    </w:p>
    <w:p w14:paraId="3D91B2B4" w14:textId="6933003E" w:rsidR="003E6866" w:rsidRPr="00AA0A3B" w:rsidRDefault="003E6866" w:rsidP="00AA0A3B">
      <w:pPr>
        <w:pStyle w:val="EndNoteBibliography"/>
        <w:widowControl/>
      </w:pPr>
      <w:r w:rsidRPr="00AA0A3B">
        <w:t>16</w:t>
      </w:r>
      <w:r w:rsidRPr="00AA0A3B">
        <w:tab/>
        <w:t>Korosec, A.</w:t>
      </w:r>
      <w:r w:rsidRPr="00AA0A3B">
        <w:rPr>
          <w:i/>
        </w:rPr>
        <w:t xml:space="preserve"> </w:t>
      </w:r>
      <w:r w:rsidR="004550E1" w:rsidRPr="004550E1">
        <w:t>et al.</w:t>
      </w:r>
      <w:r w:rsidRPr="00AA0A3B">
        <w:t xml:space="preserve"> Lineage identity and location within the dermis determine the function of papillary and reticular fibroblasts in human skin. </w:t>
      </w:r>
      <w:r w:rsidR="004550E1">
        <w:rPr>
          <w:i/>
        </w:rPr>
        <w:t>Journal of Investigative Dermatology</w:t>
      </w:r>
      <w:r w:rsidRPr="00AA0A3B">
        <w:rPr>
          <w:i/>
        </w:rPr>
        <w:t>.</w:t>
      </w:r>
      <w:r w:rsidRPr="00AA0A3B">
        <w:t xml:space="preserve"> 10.1016/j.jid.2018.07.033, (2018).</w:t>
      </w:r>
    </w:p>
    <w:p w14:paraId="44D4DC8C" w14:textId="76CF4B24" w:rsidR="003E6866" w:rsidRPr="00AA0A3B" w:rsidRDefault="003E6866" w:rsidP="00AA0A3B">
      <w:pPr>
        <w:pStyle w:val="EndNoteBibliography"/>
        <w:widowControl/>
      </w:pPr>
      <w:r w:rsidRPr="00AA0A3B">
        <w:t>17</w:t>
      </w:r>
      <w:r w:rsidRPr="00AA0A3B">
        <w:tab/>
        <w:t>Higgins, C. A., Chen, J. C., Cerise, J. E., Jahoda, C. A.</w:t>
      </w:r>
      <w:r w:rsidR="004550E1">
        <w:t>,</w:t>
      </w:r>
      <w:r w:rsidRPr="00AA0A3B">
        <w:t xml:space="preserve"> Christiano, A. M. Microenvironmental reprogramming by three-dimensional culture enables dermal papilla cells to induce de novo human hair-follicle growth. </w:t>
      </w:r>
      <w:r w:rsidR="004550E1">
        <w:rPr>
          <w:i/>
        </w:rPr>
        <w:t>Proceedings of the National Academy of Sciences of the United States of America</w:t>
      </w:r>
      <w:r w:rsidRPr="00AA0A3B">
        <w:rPr>
          <w:i/>
        </w:rPr>
        <w:t>.</w:t>
      </w:r>
      <w:r w:rsidRPr="00AA0A3B">
        <w:t xml:space="preserve"> </w:t>
      </w:r>
      <w:r w:rsidRPr="00AA0A3B">
        <w:rPr>
          <w:b/>
        </w:rPr>
        <w:t>110</w:t>
      </w:r>
      <w:r w:rsidRPr="00AA0A3B">
        <w:t xml:space="preserve"> (49), 19679-19688, (2013).</w:t>
      </w:r>
    </w:p>
    <w:p w14:paraId="517F044F" w14:textId="7DC1FBD9" w:rsidR="003E6866" w:rsidRPr="00AA0A3B" w:rsidRDefault="003E6866" w:rsidP="00AA0A3B">
      <w:pPr>
        <w:pStyle w:val="EndNoteBibliography"/>
        <w:widowControl/>
      </w:pPr>
      <w:r w:rsidRPr="00AA0A3B">
        <w:t>18</w:t>
      </w:r>
      <w:r w:rsidRPr="00AA0A3B">
        <w:tab/>
        <w:t>Philippeos, C.</w:t>
      </w:r>
      <w:r w:rsidRPr="00AA0A3B">
        <w:rPr>
          <w:i/>
        </w:rPr>
        <w:t xml:space="preserve"> </w:t>
      </w:r>
      <w:r w:rsidR="004550E1" w:rsidRPr="004550E1">
        <w:t>et al.</w:t>
      </w:r>
      <w:r w:rsidRPr="00AA0A3B">
        <w:t xml:space="preserve"> Spatial and Single-Cell Transcriptional Profiling Identifies Functionally Distinct Human Dermal Fibroblast Subpopulations. </w:t>
      </w:r>
      <w:r w:rsidR="004550E1">
        <w:rPr>
          <w:i/>
        </w:rPr>
        <w:t>Journal of Investigative Dermatology</w:t>
      </w:r>
      <w:r w:rsidRPr="00AA0A3B">
        <w:rPr>
          <w:i/>
        </w:rPr>
        <w:t>.</w:t>
      </w:r>
      <w:r w:rsidRPr="00AA0A3B">
        <w:t xml:space="preserve"> </w:t>
      </w:r>
      <w:r w:rsidRPr="00AA0A3B">
        <w:rPr>
          <w:b/>
        </w:rPr>
        <w:t>138</w:t>
      </w:r>
      <w:r w:rsidRPr="00AA0A3B">
        <w:t xml:space="preserve"> (4), 811-825, (2018).</w:t>
      </w:r>
    </w:p>
    <w:p w14:paraId="41E92BF1" w14:textId="7354A1A3" w:rsidR="003E6866" w:rsidRPr="00AA0A3B" w:rsidRDefault="003E6866" w:rsidP="00AA0A3B">
      <w:pPr>
        <w:pStyle w:val="EndNoteBibliography"/>
        <w:widowControl/>
      </w:pPr>
      <w:r w:rsidRPr="00AA0A3B">
        <w:t>19</w:t>
      </w:r>
      <w:r w:rsidRPr="00AA0A3B">
        <w:tab/>
        <w:t>Walmsley, G. G.</w:t>
      </w:r>
      <w:r w:rsidRPr="00AA0A3B">
        <w:rPr>
          <w:i/>
        </w:rPr>
        <w:t xml:space="preserve"> </w:t>
      </w:r>
      <w:r w:rsidR="004550E1" w:rsidRPr="004550E1">
        <w:t>et al.</w:t>
      </w:r>
      <w:r w:rsidRPr="00AA0A3B">
        <w:t xml:space="preserve"> Live fibroblast harvest reveals surface marker shift in vitro. </w:t>
      </w:r>
      <w:r w:rsidR="004550E1">
        <w:rPr>
          <w:i/>
        </w:rPr>
        <w:t>Tissue Engineering Part C: Methods</w:t>
      </w:r>
      <w:r w:rsidRPr="00AA0A3B">
        <w:rPr>
          <w:i/>
        </w:rPr>
        <w:t>.</w:t>
      </w:r>
      <w:r w:rsidRPr="00AA0A3B">
        <w:t xml:space="preserve"> </w:t>
      </w:r>
      <w:r w:rsidRPr="00AA0A3B">
        <w:rPr>
          <w:b/>
        </w:rPr>
        <w:t>21</w:t>
      </w:r>
      <w:r w:rsidRPr="00AA0A3B">
        <w:t xml:space="preserve"> (3), 314-321, (2015).</w:t>
      </w:r>
    </w:p>
    <w:p w14:paraId="3A898A31" w14:textId="70F6F1BB" w:rsidR="003E6866" w:rsidRPr="00AA0A3B" w:rsidRDefault="003E6866" w:rsidP="00AA0A3B">
      <w:pPr>
        <w:pStyle w:val="EndNoteBibliography"/>
        <w:widowControl/>
      </w:pPr>
      <w:r w:rsidRPr="00AA0A3B">
        <w:t>20</w:t>
      </w:r>
      <w:r w:rsidRPr="00AA0A3B">
        <w:tab/>
        <w:t>Jiang, D.</w:t>
      </w:r>
      <w:r w:rsidR="004550E1">
        <w:t>,</w:t>
      </w:r>
      <w:r w:rsidRPr="00AA0A3B">
        <w:t xml:space="preserve"> Rinkevich, Y. Defining Skin Fibroblastic Cell Types Beyond CD90. </w:t>
      </w:r>
      <w:r w:rsidR="004550E1">
        <w:rPr>
          <w:i/>
        </w:rPr>
        <w:t>Frontiers in Cell and Developmental Biology</w:t>
      </w:r>
      <w:r w:rsidRPr="00AA0A3B">
        <w:rPr>
          <w:i/>
        </w:rPr>
        <w:t>.</w:t>
      </w:r>
      <w:r w:rsidRPr="00AA0A3B">
        <w:t xml:space="preserve"> </w:t>
      </w:r>
      <w:r w:rsidRPr="00AA0A3B">
        <w:rPr>
          <w:b/>
        </w:rPr>
        <w:t>6</w:t>
      </w:r>
      <w:r w:rsidRPr="00AA0A3B">
        <w:t xml:space="preserve"> 133, (2018).</w:t>
      </w:r>
    </w:p>
    <w:p w14:paraId="5C941981" w14:textId="5D29C004" w:rsidR="003E6866" w:rsidRPr="00AA0A3B" w:rsidRDefault="003E6866" w:rsidP="00AA0A3B">
      <w:pPr>
        <w:pStyle w:val="EndNoteBibliography"/>
        <w:widowControl/>
      </w:pPr>
      <w:r w:rsidRPr="00AA0A3B">
        <w:t>21</w:t>
      </w:r>
      <w:r w:rsidRPr="00AA0A3B">
        <w:tab/>
        <w:t>Sorrell, J. M.</w:t>
      </w:r>
      <w:r w:rsidR="004550E1">
        <w:t>,</w:t>
      </w:r>
      <w:r w:rsidRPr="00AA0A3B">
        <w:t xml:space="preserve"> Caplan, A. I. Fibroblasts-a diverse population at the center of it all. </w:t>
      </w:r>
      <w:r w:rsidR="004550E1">
        <w:rPr>
          <w:i/>
        </w:rPr>
        <w:t>International Review of Cell and Molecular Biology</w:t>
      </w:r>
      <w:r w:rsidRPr="00AA0A3B">
        <w:rPr>
          <w:i/>
        </w:rPr>
        <w:t>.</w:t>
      </w:r>
      <w:r w:rsidRPr="00AA0A3B">
        <w:t xml:space="preserve"> </w:t>
      </w:r>
      <w:r w:rsidRPr="00AA0A3B">
        <w:rPr>
          <w:b/>
        </w:rPr>
        <w:t>276</w:t>
      </w:r>
      <w:r w:rsidRPr="00AA0A3B">
        <w:t xml:space="preserve"> 161-214, (2009).</w:t>
      </w:r>
    </w:p>
    <w:p w14:paraId="6B187A2C" w14:textId="2B1F149F" w:rsidR="003E6866" w:rsidRPr="00AA0A3B" w:rsidRDefault="003E6866" w:rsidP="00AA0A3B">
      <w:pPr>
        <w:pStyle w:val="EndNoteBibliography"/>
        <w:widowControl/>
      </w:pPr>
      <w:r w:rsidRPr="00AA0A3B">
        <w:t>22</w:t>
      </w:r>
      <w:r w:rsidRPr="00AA0A3B">
        <w:tab/>
        <w:t>Huang, Y.</w:t>
      </w:r>
      <w:r w:rsidRPr="00AA0A3B">
        <w:rPr>
          <w:i/>
        </w:rPr>
        <w:t xml:space="preserve"> </w:t>
      </w:r>
      <w:r w:rsidR="004550E1" w:rsidRPr="004550E1">
        <w:t>et al.</w:t>
      </w:r>
      <w:r w:rsidRPr="00AA0A3B">
        <w:t xml:space="preserve"> Isolation of Fibroblast-Activation Protein-Specific Cancer-Associated Fibroblasts. </w:t>
      </w:r>
      <w:r w:rsidR="004550E1">
        <w:rPr>
          <w:i/>
        </w:rPr>
        <w:t>BioMed Research International</w:t>
      </w:r>
      <w:r w:rsidRPr="00AA0A3B">
        <w:rPr>
          <w:i/>
        </w:rPr>
        <w:t>.</w:t>
      </w:r>
      <w:r w:rsidRPr="00AA0A3B">
        <w:t xml:space="preserve"> </w:t>
      </w:r>
      <w:r w:rsidRPr="00AA0A3B">
        <w:rPr>
          <w:b/>
        </w:rPr>
        <w:t>2017</w:t>
      </w:r>
      <w:r w:rsidRPr="00AA0A3B">
        <w:t xml:space="preserve"> 4825108, (2017).</w:t>
      </w:r>
    </w:p>
    <w:p w14:paraId="52B511E6" w14:textId="1DDA45F6" w:rsidR="003E6866" w:rsidRPr="00AA0A3B" w:rsidRDefault="003E6866" w:rsidP="00AA0A3B">
      <w:pPr>
        <w:pStyle w:val="EndNoteBibliography"/>
        <w:widowControl/>
      </w:pPr>
      <w:r w:rsidRPr="00AA0A3B">
        <w:t>23</w:t>
      </w:r>
      <w:r w:rsidRPr="00AA0A3B">
        <w:tab/>
        <w:t>Jiang, G. M.</w:t>
      </w:r>
      <w:r w:rsidRPr="00AA0A3B">
        <w:rPr>
          <w:i/>
        </w:rPr>
        <w:t xml:space="preserve"> </w:t>
      </w:r>
      <w:r w:rsidR="004550E1" w:rsidRPr="004550E1">
        <w:t>et al.</w:t>
      </w:r>
      <w:r w:rsidRPr="00AA0A3B">
        <w:t xml:space="preserve"> The application of the fibroblast activation protein alpha-targeted immunotherapy strategy. </w:t>
      </w:r>
      <w:r w:rsidRPr="00AA0A3B">
        <w:rPr>
          <w:i/>
        </w:rPr>
        <w:t>Oncotarget.</w:t>
      </w:r>
      <w:r w:rsidRPr="00AA0A3B">
        <w:t xml:space="preserve"> </w:t>
      </w:r>
      <w:r w:rsidRPr="00AA0A3B">
        <w:rPr>
          <w:b/>
        </w:rPr>
        <w:t>7</w:t>
      </w:r>
      <w:r w:rsidRPr="00AA0A3B">
        <w:t xml:space="preserve"> (22), 33472-33482, (2016).</w:t>
      </w:r>
    </w:p>
    <w:p w14:paraId="7F372A37" w14:textId="266F379A" w:rsidR="003E6866" w:rsidRPr="00AA0A3B" w:rsidRDefault="003E6866" w:rsidP="00AA0A3B">
      <w:pPr>
        <w:pStyle w:val="EndNoteBibliography"/>
        <w:widowControl/>
      </w:pPr>
      <w:r w:rsidRPr="00AA0A3B">
        <w:t>24</w:t>
      </w:r>
      <w:r w:rsidRPr="00AA0A3B">
        <w:tab/>
        <w:t>Pure, E.</w:t>
      </w:r>
      <w:r w:rsidR="004550E1">
        <w:t>,</w:t>
      </w:r>
      <w:r w:rsidRPr="00AA0A3B">
        <w:t xml:space="preserve"> Blomberg, R. Pro-tumorigenic roles of fibroblast activation protein in cancer: back to the basics. </w:t>
      </w:r>
      <w:r w:rsidRPr="00AA0A3B">
        <w:rPr>
          <w:i/>
        </w:rPr>
        <w:t>Oncogene.</w:t>
      </w:r>
      <w:r w:rsidRPr="00AA0A3B">
        <w:t xml:space="preserve"> </w:t>
      </w:r>
      <w:r w:rsidRPr="00AA0A3B">
        <w:rPr>
          <w:b/>
        </w:rPr>
        <w:t>37</w:t>
      </w:r>
      <w:r w:rsidRPr="00AA0A3B">
        <w:t xml:space="preserve"> (32), 4343-4357, (2018).</w:t>
      </w:r>
    </w:p>
    <w:p w14:paraId="5D1F3AA1" w14:textId="1AC9C16E" w:rsidR="003E6866" w:rsidRPr="00AA0A3B" w:rsidRDefault="003E6866" w:rsidP="00AA0A3B">
      <w:pPr>
        <w:pStyle w:val="EndNoteBibliography"/>
        <w:widowControl/>
      </w:pPr>
      <w:r w:rsidRPr="00AA0A3B">
        <w:t>25</w:t>
      </w:r>
      <w:r w:rsidRPr="00AA0A3B">
        <w:tab/>
        <w:t>Hamson, E. J., Keane, F. M., Tholen, S., Schilling, O.</w:t>
      </w:r>
      <w:r w:rsidR="004550E1">
        <w:t>,</w:t>
      </w:r>
      <w:r w:rsidRPr="00AA0A3B">
        <w:t xml:space="preserve"> Gorrell, M. D. Understanding fibroblast activation protein (FAP): substrates, activities, expression and targeting for cancer therapy. </w:t>
      </w:r>
      <w:r w:rsidR="004550E1">
        <w:rPr>
          <w:i/>
        </w:rPr>
        <w:t>PROTEOMICS – Clinical Applications</w:t>
      </w:r>
      <w:r w:rsidRPr="00AA0A3B">
        <w:rPr>
          <w:i/>
        </w:rPr>
        <w:t>.</w:t>
      </w:r>
      <w:r w:rsidRPr="00AA0A3B">
        <w:t xml:space="preserve"> </w:t>
      </w:r>
      <w:r w:rsidRPr="00AA0A3B">
        <w:rPr>
          <w:b/>
        </w:rPr>
        <w:t>8</w:t>
      </w:r>
      <w:r w:rsidRPr="00AA0A3B">
        <w:t xml:space="preserve"> (5-6), 454-463, (2014).</w:t>
      </w:r>
    </w:p>
    <w:p w14:paraId="6664C363" w14:textId="063DD1E8" w:rsidR="003E6866" w:rsidRPr="00AA0A3B" w:rsidRDefault="003E6866" w:rsidP="00AA0A3B">
      <w:pPr>
        <w:pStyle w:val="EndNoteBibliography"/>
        <w:widowControl/>
      </w:pPr>
      <w:r w:rsidRPr="00AA0A3B">
        <w:t>26</w:t>
      </w:r>
      <w:r w:rsidRPr="00AA0A3B">
        <w:tab/>
        <w:t xml:space="preserve">Gilchrest, B. A. A review of skin ageing and its medical therapy. </w:t>
      </w:r>
      <w:r w:rsidRPr="00AA0A3B">
        <w:rPr>
          <w:i/>
        </w:rPr>
        <w:t xml:space="preserve">Br </w:t>
      </w:r>
      <w:r w:rsidR="004550E1">
        <w:rPr>
          <w:i/>
        </w:rPr>
        <w:t>Journal of Dermatology</w:t>
      </w:r>
      <w:r w:rsidRPr="00AA0A3B">
        <w:rPr>
          <w:i/>
        </w:rPr>
        <w:t>.</w:t>
      </w:r>
      <w:r w:rsidRPr="00AA0A3B">
        <w:t xml:space="preserve"> </w:t>
      </w:r>
      <w:r w:rsidRPr="00AA0A3B">
        <w:rPr>
          <w:b/>
        </w:rPr>
        <w:t>135</w:t>
      </w:r>
      <w:r w:rsidRPr="00AA0A3B">
        <w:t xml:space="preserve"> (6), 867-875, (1996).</w:t>
      </w:r>
    </w:p>
    <w:p w14:paraId="5BCBBF02" w14:textId="39E9E10D" w:rsidR="003E6866" w:rsidRPr="00AA0A3B" w:rsidRDefault="003E6866" w:rsidP="00AA0A3B">
      <w:pPr>
        <w:pStyle w:val="EndNoteBibliography"/>
        <w:widowControl/>
      </w:pPr>
      <w:r w:rsidRPr="00AA0A3B">
        <w:t>27</w:t>
      </w:r>
      <w:r w:rsidRPr="00AA0A3B">
        <w:tab/>
        <w:t>Gilchrest, B. A.</w:t>
      </w:r>
      <w:r w:rsidR="004550E1">
        <w:t>,</w:t>
      </w:r>
      <w:r w:rsidRPr="00AA0A3B">
        <w:t xml:space="preserve"> Krutmann, J. </w:t>
      </w:r>
      <w:r w:rsidRPr="00AA0A3B">
        <w:rPr>
          <w:i/>
        </w:rPr>
        <w:t>Skin Aging</w:t>
      </w:r>
      <w:r w:rsidRPr="00AA0A3B">
        <w:t>.</w:t>
      </w:r>
      <w:r w:rsidR="004550E1">
        <w:t xml:space="preserve"> </w:t>
      </w:r>
      <w:r w:rsidRPr="00AA0A3B">
        <w:t>198pp (Springer, 2006).</w:t>
      </w:r>
    </w:p>
    <w:p w14:paraId="2164510E" w14:textId="2294BF8F" w:rsidR="003E6866" w:rsidRPr="00AA0A3B" w:rsidRDefault="003E6866" w:rsidP="00AA0A3B">
      <w:pPr>
        <w:pStyle w:val="EndNoteBibliography"/>
        <w:widowControl/>
      </w:pPr>
      <w:r w:rsidRPr="00AA0A3B">
        <w:t>28</w:t>
      </w:r>
      <w:r w:rsidRPr="00AA0A3B">
        <w:tab/>
        <w:t>Makrantonaki, E.</w:t>
      </w:r>
      <w:r w:rsidR="004550E1">
        <w:t>,</w:t>
      </w:r>
      <w:r w:rsidRPr="00AA0A3B">
        <w:t xml:space="preserve"> Zouboulis, C. C. Molecular mechanisms of skin aging: state of the art. </w:t>
      </w:r>
      <w:r w:rsidR="004550E1">
        <w:rPr>
          <w:i/>
        </w:rPr>
        <w:t>Annals of the New York Academy of Sciences</w:t>
      </w:r>
      <w:r w:rsidRPr="00AA0A3B">
        <w:rPr>
          <w:i/>
        </w:rPr>
        <w:t>.</w:t>
      </w:r>
      <w:r w:rsidRPr="00AA0A3B">
        <w:t xml:space="preserve"> </w:t>
      </w:r>
      <w:r w:rsidRPr="00AA0A3B">
        <w:rPr>
          <w:b/>
        </w:rPr>
        <w:t>1119</w:t>
      </w:r>
      <w:r w:rsidRPr="00AA0A3B">
        <w:t xml:space="preserve"> 40-50, (2007).</w:t>
      </w:r>
    </w:p>
    <w:p w14:paraId="5DA21E33" w14:textId="6B85E31B" w:rsidR="003E6866" w:rsidRPr="00AA0A3B" w:rsidRDefault="003E6866" w:rsidP="00AA0A3B">
      <w:pPr>
        <w:pStyle w:val="EndNoteBibliography"/>
        <w:widowControl/>
      </w:pPr>
      <w:r w:rsidRPr="00AA0A3B">
        <w:lastRenderedPageBreak/>
        <w:t>29</w:t>
      </w:r>
      <w:r w:rsidRPr="00AA0A3B">
        <w:tab/>
        <w:t>Crisan, M.</w:t>
      </w:r>
      <w:r w:rsidRPr="00AA0A3B">
        <w:rPr>
          <w:i/>
        </w:rPr>
        <w:t xml:space="preserve"> </w:t>
      </w:r>
      <w:r w:rsidR="004550E1" w:rsidRPr="004550E1">
        <w:t>et al.</w:t>
      </w:r>
      <w:r w:rsidRPr="00AA0A3B">
        <w:t xml:space="preserve"> A perivascular origin for mesenchymal stem cells in multiple human organs. </w:t>
      </w:r>
      <w:r w:rsidRPr="00AA0A3B">
        <w:rPr>
          <w:i/>
        </w:rPr>
        <w:t>Cell Stem Cell.</w:t>
      </w:r>
      <w:r w:rsidRPr="00AA0A3B">
        <w:t xml:space="preserve"> </w:t>
      </w:r>
      <w:r w:rsidRPr="00AA0A3B">
        <w:rPr>
          <w:b/>
        </w:rPr>
        <w:t>3</w:t>
      </w:r>
      <w:r w:rsidRPr="00AA0A3B">
        <w:t xml:space="preserve"> (3), 301-313, (2008).</w:t>
      </w:r>
    </w:p>
    <w:p w14:paraId="545DA4B0" w14:textId="7DD9E2D9" w:rsidR="003E6866" w:rsidRPr="00AA0A3B" w:rsidRDefault="003E6866" w:rsidP="00AA0A3B">
      <w:pPr>
        <w:pStyle w:val="EndNoteBibliography"/>
        <w:widowControl/>
      </w:pPr>
      <w:r w:rsidRPr="00AA0A3B">
        <w:t>30</w:t>
      </w:r>
      <w:r w:rsidRPr="00AA0A3B">
        <w:tab/>
        <w:t xml:space="preserve">Kundrotas, G. Surface markers distinguishing mesenchymal stem cells from fibroblasts. </w:t>
      </w:r>
      <w:r w:rsidR="00C061AB" w:rsidRPr="00AA0A3B">
        <w:rPr>
          <w:i/>
        </w:rPr>
        <w:t>Acta Medica Lituanica</w:t>
      </w:r>
      <w:r w:rsidRPr="00AA0A3B">
        <w:rPr>
          <w:i/>
        </w:rPr>
        <w:t>.</w:t>
      </w:r>
      <w:r w:rsidRPr="00AA0A3B">
        <w:t xml:space="preserve"> </w:t>
      </w:r>
      <w:r w:rsidRPr="00AA0A3B">
        <w:rPr>
          <w:b/>
        </w:rPr>
        <w:t>19</w:t>
      </w:r>
      <w:r w:rsidRPr="00AA0A3B">
        <w:t xml:space="preserve"> (2), 75-79, (2012).</w:t>
      </w:r>
    </w:p>
    <w:p w14:paraId="177DD014" w14:textId="04D3861F" w:rsidR="003E6866" w:rsidRPr="00AA0A3B" w:rsidRDefault="003E6866" w:rsidP="00AA0A3B">
      <w:pPr>
        <w:pStyle w:val="EndNoteBibliography"/>
        <w:widowControl/>
      </w:pPr>
      <w:r w:rsidRPr="00AA0A3B">
        <w:t>31</w:t>
      </w:r>
      <w:r w:rsidRPr="00AA0A3B">
        <w:tab/>
        <w:t>Lupatov, A. Y., Vdovin, A. S., Vakhrushev, I. V., Poltavtseva, R. A.</w:t>
      </w:r>
      <w:r w:rsidR="004550E1">
        <w:t>,</w:t>
      </w:r>
      <w:r w:rsidRPr="00AA0A3B">
        <w:t xml:space="preserve"> Yarygin, K. N. Comparative analysis of the expression of surface markers on fibroblasts and fibroblast-like cells isolated from different human tissues. </w:t>
      </w:r>
      <w:r w:rsidR="004550E1">
        <w:rPr>
          <w:i/>
        </w:rPr>
        <w:t>Bulletin of Experimental Biology and Medicine</w:t>
      </w:r>
      <w:r w:rsidRPr="00AA0A3B">
        <w:rPr>
          <w:i/>
        </w:rPr>
        <w:t>.</w:t>
      </w:r>
      <w:r w:rsidRPr="00AA0A3B">
        <w:t xml:space="preserve"> </w:t>
      </w:r>
      <w:r w:rsidRPr="00AA0A3B">
        <w:rPr>
          <w:b/>
        </w:rPr>
        <w:t>158</w:t>
      </w:r>
      <w:r w:rsidRPr="00AA0A3B">
        <w:t xml:space="preserve"> (4), 537-543, (2015).</w:t>
      </w:r>
    </w:p>
    <w:p w14:paraId="07DCF19F" w14:textId="727068B4" w:rsidR="009F659A" w:rsidRPr="00AA0A3B" w:rsidRDefault="00807CF9" w:rsidP="00AA0A3B">
      <w:pPr>
        <w:widowControl/>
        <w:rPr>
          <w:color w:val="808080" w:themeColor="background1" w:themeShade="80"/>
        </w:rPr>
      </w:pPr>
      <w:r w:rsidRPr="00AA0A3B">
        <w:rPr>
          <w:color w:val="808080" w:themeColor="background1" w:themeShade="80"/>
        </w:rPr>
        <w:fldChar w:fldCharType="end"/>
      </w:r>
    </w:p>
    <w:sectPr w:rsidR="009F659A" w:rsidRPr="00AA0A3B" w:rsidSect="00AA0A3B">
      <w:headerReference w:type="default" r:id="rId11"/>
      <w:footerReference w:type="default" r:id="rId12"/>
      <w:headerReference w:type="first" r:id="rId13"/>
      <w:footerReference w:type="first" r:id="rId14"/>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06DACE" w14:textId="77777777" w:rsidR="00C019B2" w:rsidRDefault="00C019B2" w:rsidP="00621C4E">
      <w:r>
        <w:separator/>
      </w:r>
    </w:p>
  </w:endnote>
  <w:endnote w:type="continuationSeparator" w:id="0">
    <w:p w14:paraId="6024D21B" w14:textId="77777777" w:rsidR="00C019B2" w:rsidRDefault="00C019B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3FF9782" w:rsidR="000A3314" w:rsidRDefault="000A3314">
        <w:pPr>
          <w:pStyle w:val="Footer"/>
        </w:pPr>
        <w:r>
          <w:rPr>
            <w:noProof/>
          </w:rPr>
          <w:tab/>
        </w:r>
        <w:r>
          <w:rPr>
            <w:noProof/>
          </w:rPr>
          <w:tab/>
        </w:r>
      </w:p>
    </w:sdtContent>
  </w:sdt>
  <w:p w14:paraId="39947363" w14:textId="71AB2B06" w:rsidR="000A3314" w:rsidRPr="00494F77" w:rsidRDefault="000A331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2F644CC4" w:rsidR="000A3314" w:rsidRDefault="000A3314" w:rsidP="003108E5">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D9BDEE" w14:textId="77777777" w:rsidR="00C019B2" w:rsidRDefault="00C019B2" w:rsidP="00621C4E">
      <w:r>
        <w:separator/>
      </w:r>
    </w:p>
  </w:footnote>
  <w:footnote w:type="continuationSeparator" w:id="0">
    <w:p w14:paraId="11E1CEAF" w14:textId="77777777" w:rsidR="00C019B2" w:rsidRDefault="00C019B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A3314" w:rsidRPr="006F06E4" w:rsidRDefault="000A331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D5AF23A" w:rsidR="000A3314" w:rsidRPr="006F06E4" w:rsidRDefault="000A331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4B1048"/>
    <w:multiLevelType w:val="hybridMultilevel"/>
    <w:tmpl w:val="5BAAED64"/>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672A4A"/>
    <w:multiLevelType w:val="hybridMultilevel"/>
    <w:tmpl w:val="C9C2CF6C"/>
    <w:lvl w:ilvl="0" w:tplc="F1F4D93E">
      <w:start w:val="1"/>
      <w:numFmt w:val="bullet"/>
      <w:lvlText w:val=""/>
      <w:lvlJc w:val="left"/>
      <w:pPr>
        <w:ind w:left="720" w:hanging="360"/>
      </w:pPr>
      <w:rPr>
        <w:rFonts w:ascii="Symbol" w:eastAsia="Times New Roman" w:hAnsi="Symbol"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E46DBA"/>
    <w:multiLevelType w:val="multilevel"/>
    <w:tmpl w:val="89D4176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3"/>
  </w:num>
  <w:num w:numId="4">
    <w:abstractNumId w:val="17"/>
  </w:num>
  <w:num w:numId="5">
    <w:abstractNumId w:val="8"/>
  </w:num>
  <w:num w:numId="6">
    <w:abstractNumId w:val="16"/>
  </w:num>
  <w:num w:numId="7">
    <w:abstractNumId w:val="0"/>
  </w:num>
  <w:num w:numId="8">
    <w:abstractNumId w:val="10"/>
  </w:num>
  <w:num w:numId="9">
    <w:abstractNumId w:val="12"/>
  </w:num>
  <w:num w:numId="10">
    <w:abstractNumId w:val="18"/>
  </w:num>
  <w:num w:numId="11">
    <w:abstractNumId w:val="22"/>
  </w:num>
  <w:num w:numId="12">
    <w:abstractNumId w:val="1"/>
  </w:num>
  <w:num w:numId="13">
    <w:abstractNumId w:val="20"/>
  </w:num>
  <w:num w:numId="14">
    <w:abstractNumId w:val="26"/>
  </w:num>
  <w:num w:numId="15">
    <w:abstractNumId w:val="13"/>
  </w:num>
  <w:num w:numId="16">
    <w:abstractNumId w:val="7"/>
  </w:num>
  <w:num w:numId="17">
    <w:abstractNumId w:val="21"/>
  </w:num>
  <w:num w:numId="18">
    <w:abstractNumId w:val="14"/>
  </w:num>
  <w:num w:numId="19">
    <w:abstractNumId w:val="24"/>
  </w:num>
  <w:num w:numId="20">
    <w:abstractNumId w:val="2"/>
  </w:num>
  <w:num w:numId="21">
    <w:abstractNumId w:val="25"/>
  </w:num>
  <w:num w:numId="22">
    <w:abstractNumId w:val="23"/>
  </w:num>
  <w:num w:numId="23">
    <w:abstractNumId w:val="15"/>
  </w:num>
  <w:num w:numId="24">
    <w:abstractNumId w:val="27"/>
  </w:num>
  <w:num w:numId="25">
    <w:abstractNumId w:val="6"/>
  </w:num>
  <w:num w:numId="26">
    <w:abstractNumId w:val="4"/>
  </w:num>
  <w:num w:numId="27">
    <w:abstractNumId w:val="11"/>
  </w:num>
  <w:num w:numId="28">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prwtp2aa90svevpwbxrxpms52eseff0dtt&quot;&gt;JID_2017_human skin fibroblasts&lt;record-ids&gt;&lt;item&gt;540&lt;/item&gt;&lt;item&gt;722&lt;/item&gt;&lt;item&gt;887&lt;/item&gt;&lt;item&gt;888&lt;/item&gt;&lt;item&gt;929&lt;/item&gt;&lt;item&gt;967&lt;/item&gt;&lt;item&gt;968&lt;/item&gt;&lt;item&gt;998&lt;/item&gt;&lt;item&gt;1006&lt;/item&gt;&lt;item&gt;1098&lt;/item&gt;&lt;item&gt;1122&lt;/item&gt;&lt;item&gt;1123&lt;/item&gt;&lt;item&gt;1125&lt;/item&gt;&lt;item&gt;1126&lt;/item&gt;&lt;item&gt;1128&lt;/item&gt;&lt;item&gt;1148&lt;/item&gt;&lt;item&gt;1149&lt;/item&gt;&lt;item&gt;1150&lt;/item&gt;&lt;item&gt;1190&lt;/item&gt;&lt;item&gt;1191&lt;/item&gt;&lt;item&gt;1192&lt;/item&gt;&lt;item&gt;1193&lt;/item&gt;&lt;item&gt;1194&lt;/item&gt;&lt;item&gt;1195&lt;/item&gt;&lt;item&gt;1196&lt;/item&gt;&lt;item&gt;1197&lt;/item&gt;&lt;item&gt;1198&lt;/item&gt;&lt;item&gt;1199&lt;/item&gt;&lt;item&gt;1200&lt;/item&gt;&lt;item&gt;1201&lt;/item&gt;&lt;item&gt;1211&lt;/item&gt;&lt;/record-ids&gt;&lt;/item&gt;&lt;/Libraries&gt;"/>
  </w:docVars>
  <w:rsids>
    <w:rsidRoot w:val="00EE705F"/>
    <w:rsid w:val="00000E9B"/>
    <w:rsid w:val="00001169"/>
    <w:rsid w:val="00001806"/>
    <w:rsid w:val="000056FF"/>
    <w:rsid w:val="00005815"/>
    <w:rsid w:val="00005CE7"/>
    <w:rsid w:val="00007DBC"/>
    <w:rsid w:val="00007EA1"/>
    <w:rsid w:val="000100F0"/>
    <w:rsid w:val="000129B2"/>
    <w:rsid w:val="00012FF9"/>
    <w:rsid w:val="0001389C"/>
    <w:rsid w:val="00014314"/>
    <w:rsid w:val="00021434"/>
    <w:rsid w:val="00021774"/>
    <w:rsid w:val="00021DF3"/>
    <w:rsid w:val="00023869"/>
    <w:rsid w:val="00024598"/>
    <w:rsid w:val="00024729"/>
    <w:rsid w:val="000279B0"/>
    <w:rsid w:val="00031ABA"/>
    <w:rsid w:val="00032769"/>
    <w:rsid w:val="0003311E"/>
    <w:rsid w:val="00037B58"/>
    <w:rsid w:val="00040959"/>
    <w:rsid w:val="00050A75"/>
    <w:rsid w:val="00051B73"/>
    <w:rsid w:val="000579BB"/>
    <w:rsid w:val="00060ABE"/>
    <w:rsid w:val="00061A50"/>
    <w:rsid w:val="00061DAE"/>
    <w:rsid w:val="0006361B"/>
    <w:rsid w:val="00064104"/>
    <w:rsid w:val="000652E3"/>
    <w:rsid w:val="00066025"/>
    <w:rsid w:val="000660D7"/>
    <w:rsid w:val="00067A8F"/>
    <w:rsid w:val="000701D1"/>
    <w:rsid w:val="000743C9"/>
    <w:rsid w:val="00075126"/>
    <w:rsid w:val="000752F6"/>
    <w:rsid w:val="00080A20"/>
    <w:rsid w:val="000823BD"/>
    <w:rsid w:val="00082796"/>
    <w:rsid w:val="00082DF4"/>
    <w:rsid w:val="00086228"/>
    <w:rsid w:val="00086FF5"/>
    <w:rsid w:val="0008724C"/>
    <w:rsid w:val="00087C0A"/>
    <w:rsid w:val="00091C1A"/>
    <w:rsid w:val="00093BC4"/>
    <w:rsid w:val="000943E6"/>
    <w:rsid w:val="0009464D"/>
    <w:rsid w:val="000947B4"/>
    <w:rsid w:val="00097929"/>
    <w:rsid w:val="000A15CB"/>
    <w:rsid w:val="000A1E80"/>
    <w:rsid w:val="000A3314"/>
    <w:rsid w:val="000A3B70"/>
    <w:rsid w:val="000A5153"/>
    <w:rsid w:val="000B10AE"/>
    <w:rsid w:val="000B30BF"/>
    <w:rsid w:val="000B566B"/>
    <w:rsid w:val="000B662E"/>
    <w:rsid w:val="000B7294"/>
    <w:rsid w:val="000B75D0"/>
    <w:rsid w:val="000C06BC"/>
    <w:rsid w:val="000C13C2"/>
    <w:rsid w:val="000C1CF8"/>
    <w:rsid w:val="000C3135"/>
    <w:rsid w:val="000C44AA"/>
    <w:rsid w:val="000C49CF"/>
    <w:rsid w:val="000C52E9"/>
    <w:rsid w:val="000C5CDC"/>
    <w:rsid w:val="000C65DC"/>
    <w:rsid w:val="000C66F3"/>
    <w:rsid w:val="000C6900"/>
    <w:rsid w:val="000C7A0E"/>
    <w:rsid w:val="000D31E8"/>
    <w:rsid w:val="000D553B"/>
    <w:rsid w:val="000D6302"/>
    <w:rsid w:val="000D76E4"/>
    <w:rsid w:val="000E3816"/>
    <w:rsid w:val="000E4F77"/>
    <w:rsid w:val="000E58A8"/>
    <w:rsid w:val="000F0595"/>
    <w:rsid w:val="000F1565"/>
    <w:rsid w:val="000F265C"/>
    <w:rsid w:val="000F3AFA"/>
    <w:rsid w:val="000F5712"/>
    <w:rsid w:val="000F5EFD"/>
    <w:rsid w:val="000F6611"/>
    <w:rsid w:val="000F7E22"/>
    <w:rsid w:val="001104F3"/>
    <w:rsid w:val="00112EEB"/>
    <w:rsid w:val="001173FF"/>
    <w:rsid w:val="001213D0"/>
    <w:rsid w:val="00122E76"/>
    <w:rsid w:val="0012381A"/>
    <w:rsid w:val="0012563A"/>
    <w:rsid w:val="001264DE"/>
    <w:rsid w:val="001313A7"/>
    <w:rsid w:val="0013276F"/>
    <w:rsid w:val="0013621E"/>
    <w:rsid w:val="0013642E"/>
    <w:rsid w:val="0013768A"/>
    <w:rsid w:val="00140DD7"/>
    <w:rsid w:val="00141B0A"/>
    <w:rsid w:val="00142EFE"/>
    <w:rsid w:val="00144C8F"/>
    <w:rsid w:val="0015232C"/>
    <w:rsid w:val="00152A23"/>
    <w:rsid w:val="001605B6"/>
    <w:rsid w:val="00162CB7"/>
    <w:rsid w:val="001665C9"/>
    <w:rsid w:val="00166F32"/>
    <w:rsid w:val="0017152F"/>
    <w:rsid w:val="00171E5B"/>
    <w:rsid w:val="00171F94"/>
    <w:rsid w:val="0017382D"/>
    <w:rsid w:val="00175D4E"/>
    <w:rsid w:val="00175F8D"/>
    <w:rsid w:val="0017668A"/>
    <w:rsid w:val="001766FE"/>
    <w:rsid w:val="001771E7"/>
    <w:rsid w:val="001773CE"/>
    <w:rsid w:val="00187985"/>
    <w:rsid w:val="00190B83"/>
    <w:rsid w:val="001911FF"/>
    <w:rsid w:val="0019179B"/>
    <w:rsid w:val="00192006"/>
    <w:rsid w:val="00192562"/>
    <w:rsid w:val="00193180"/>
    <w:rsid w:val="001950A9"/>
    <w:rsid w:val="00196792"/>
    <w:rsid w:val="001A3853"/>
    <w:rsid w:val="001A386F"/>
    <w:rsid w:val="001B09ED"/>
    <w:rsid w:val="001B143B"/>
    <w:rsid w:val="001B1519"/>
    <w:rsid w:val="001B2E2D"/>
    <w:rsid w:val="001B5CD2"/>
    <w:rsid w:val="001C0BEE"/>
    <w:rsid w:val="001C1E49"/>
    <w:rsid w:val="001C27C1"/>
    <w:rsid w:val="001C2A98"/>
    <w:rsid w:val="001C4D95"/>
    <w:rsid w:val="001D0AD3"/>
    <w:rsid w:val="001D3D7D"/>
    <w:rsid w:val="001D3FFF"/>
    <w:rsid w:val="001D48BF"/>
    <w:rsid w:val="001D625F"/>
    <w:rsid w:val="001D68A4"/>
    <w:rsid w:val="001D7576"/>
    <w:rsid w:val="001E02A7"/>
    <w:rsid w:val="001E0E3F"/>
    <w:rsid w:val="001E0F8E"/>
    <w:rsid w:val="001E14A0"/>
    <w:rsid w:val="001E4CFB"/>
    <w:rsid w:val="001E6497"/>
    <w:rsid w:val="001E70DA"/>
    <w:rsid w:val="001E7376"/>
    <w:rsid w:val="001F219C"/>
    <w:rsid w:val="001F225C"/>
    <w:rsid w:val="001F4BC9"/>
    <w:rsid w:val="001F4CED"/>
    <w:rsid w:val="001F4FDD"/>
    <w:rsid w:val="001F536D"/>
    <w:rsid w:val="001F5B16"/>
    <w:rsid w:val="001F5C2B"/>
    <w:rsid w:val="00201CFA"/>
    <w:rsid w:val="0020220D"/>
    <w:rsid w:val="00202448"/>
    <w:rsid w:val="00202D15"/>
    <w:rsid w:val="00205B3F"/>
    <w:rsid w:val="00211C5A"/>
    <w:rsid w:val="00212EAE"/>
    <w:rsid w:val="00214BEE"/>
    <w:rsid w:val="002205B8"/>
    <w:rsid w:val="00223FD1"/>
    <w:rsid w:val="00225720"/>
    <w:rsid w:val="002259E5"/>
    <w:rsid w:val="00226140"/>
    <w:rsid w:val="002274F3"/>
    <w:rsid w:val="0023094C"/>
    <w:rsid w:val="00234BE3"/>
    <w:rsid w:val="00235A90"/>
    <w:rsid w:val="00236F6B"/>
    <w:rsid w:val="00241E48"/>
    <w:rsid w:val="0024214E"/>
    <w:rsid w:val="00242623"/>
    <w:rsid w:val="00244BE7"/>
    <w:rsid w:val="00250558"/>
    <w:rsid w:val="0025522E"/>
    <w:rsid w:val="002605D1"/>
    <w:rsid w:val="00260652"/>
    <w:rsid w:val="00261F25"/>
    <w:rsid w:val="0026356C"/>
    <w:rsid w:val="002648A9"/>
    <w:rsid w:val="0026536F"/>
    <w:rsid w:val="0026553C"/>
    <w:rsid w:val="00265C27"/>
    <w:rsid w:val="00267DD5"/>
    <w:rsid w:val="00274A0A"/>
    <w:rsid w:val="00277593"/>
    <w:rsid w:val="002800C7"/>
    <w:rsid w:val="00280909"/>
    <w:rsid w:val="00280918"/>
    <w:rsid w:val="00280E30"/>
    <w:rsid w:val="00281F25"/>
    <w:rsid w:val="00282AF6"/>
    <w:rsid w:val="0028596A"/>
    <w:rsid w:val="00287085"/>
    <w:rsid w:val="00290AF9"/>
    <w:rsid w:val="00293591"/>
    <w:rsid w:val="00294B3E"/>
    <w:rsid w:val="002967CF"/>
    <w:rsid w:val="00297788"/>
    <w:rsid w:val="00297912"/>
    <w:rsid w:val="002A0648"/>
    <w:rsid w:val="002A3285"/>
    <w:rsid w:val="002A484B"/>
    <w:rsid w:val="002A64A6"/>
    <w:rsid w:val="002B3301"/>
    <w:rsid w:val="002B35EB"/>
    <w:rsid w:val="002B47E8"/>
    <w:rsid w:val="002C47D4"/>
    <w:rsid w:val="002D0F38"/>
    <w:rsid w:val="002D358E"/>
    <w:rsid w:val="002D77E3"/>
    <w:rsid w:val="002E0CDC"/>
    <w:rsid w:val="002E3E34"/>
    <w:rsid w:val="002E7DFE"/>
    <w:rsid w:val="002F2859"/>
    <w:rsid w:val="002F4E53"/>
    <w:rsid w:val="002F6E3C"/>
    <w:rsid w:val="0030107C"/>
    <w:rsid w:val="0030117D"/>
    <w:rsid w:val="0030187D"/>
    <w:rsid w:val="00301F30"/>
    <w:rsid w:val="003038FD"/>
    <w:rsid w:val="00303C87"/>
    <w:rsid w:val="003108E5"/>
    <w:rsid w:val="003110E9"/>
    <w:rsid w:val="003120CB"/>
    <w:rsid w:val="0031267F"/>
    <w:rsid w:val="00315E42"/>
    <w:rsid w:val="00320153"/>
    <w:rsid w:val="00320367"/>
    <w:rsid w:val="00322871"/>
    <w:rsid w:val="00326FB3"/>
    <w:rsid w:val="00331190"/>
    <w:rsid w:val="003316D4"/>
    <w:rsid w:val="00333822"/>
    <w:rsid w:val="00335E75"/>
    <w:rsid w:val="00336715"/>
    <w:rsid w:val="003401EC"/>
    <w:rsid w:val="00340DFD"/>
    <w:rsid w:val="00343887"/>
    <w:rsid w:val="00344954"/>
    <w:rsid w:val="00350CD7"/>
    <w:rsid w:val="003533A1"/>
    <w:rsid w:val="003551FC"/>
    <w:rsid w:val="00360C17"/>
    <w:rsid w:val="00362013"/>
    <w:rsid w:val="003621C6"/>
    <w:rsid w:val="003622B8"/>
    <w:rsid w:val="00362559"/>
    <w:rsid w:val="0036675D"/>
    <w:rsid w:val="00366B76"/>
    <w:rsid w:val="00372FC0"/>
    <w:rsid w:val="00373051"/>
    <w:rsid w:val="00373B8F"/>
    <w:rsid w:val="00375540"/>
    <w:rsid w:val="00376D95"/>
    <w:rsid w:val="00377FBB"/>
    <w:rsid w:val="00385140"/>
    <w:rsid w:val="00390B95"/>
    <w:rsid w:val="00392BA2"/>
    <w:rsid w:val="00393146"/>
    <w:rsid w:val="0039344D"/>
    <w:rsid w:val="00393CC7"/>
    <w:rsid w:val="003971F7"/>
    <w:rsid w:val="003A16FC"/>
    <w:rsid w:val="003A3CF1"/>
    <w:rsid w:val="003A4FCD"/>
    <w:rsid w:val="003B0944"/>
    <w:rsid w:val="003B1593"/>
    <w:rsid w:val="003B1777"/>
    <w:rsid w:val="003B32E3"/>
    <w:rsid w:val="003B4381"/>
    <w:rsid w:val="003B4801"/>
    <w:rsid w:val="003C0D96"/>
    <w:rsid w:val="003C1043"/>
    <w:rsid w:val="003C1A30"/>
    <w:rsid w:val="003C2115"/>
    <w:rsid w:val="003C2252"/>
    <w:rsid w:val="003C6779"/>
    <w:rsid w:val="003D2855"/>
    <w:rsid w:val="003D2998"/>
    <w:rsid w:val="003D2F0A"/>
    <w:rsid w:val="003D3891"/>
    <w:rsid w:val="003D5D84"/>
    <w:rsid w:val="003E0F4F"/>
    <w:rsid w:val="003E18AC"/>
    <w:rsid w:val="003E210B"/>
    <w:rsid w:val="003E2A12"/>
    <w:rsid w:val="003E2A9A"/>
    <w:rsid w:val="003E3384"/>
    <w:rsid w:val="003E3CA4"/>
    <w:rsid w:val="003E548E"/>
    <w:rsid w:val="003E6866"/>
    <w:rsid w:val="003F3633"/>
    <w:rsid w:val="00401555"/>
    <w:rsid w:val="00401F82"/>
    <w:rsid w:val="00402602"/>
    <w:rsid w:val="00403AE8"/>
    <w:rsid w:val="00406165"/>
    <w:rsid w:val="0040733B"/>
    <w:rsid w:val="00407EC8"/>
    <w:rsid w:val="0041110A"/>
    <w:rsid w:val="00411624"/>
    <w:rsid w:val="004148E1"/>
    <w:rsid w:val="00414CFA"/>
    <w:rsid w:val="00415EC0"/>
    <w:rsid w:val="00417553"/>
    <w:rsid w:val="00420BE9"/>
    <w:rsid w:val="0042186E"/>
    <w:rsid w:val="00421FF5"/>
    <w:rsid w:val="00423153"/>
    <w:rsid w:val="00423AD8"/>
    <w:rsid w:val="00423F21"/>
    <w:rsid w:val="00423FDD"/>
    <w:rsid w:val="00424C85"/>
    <w:rsid w:val="004260BD"/>
    <w:rsid w:val="0043012F"/>
    <w:rsid w:val="00430F1F"/>
    <w:rsid w:val="004326EA"/>
    <w:rsid w:val="0044434C"/>
    <w:rsid w:val="0044456B"/>
    <w:rsid w:val="00447BD1"/>
    <w:rsid w:val="004507F3"/>
    <w:rsid w:val="00450AF4"/>
    <w:rsid w:val="00453F51"/>
    <w:rsid w:val="00454E1A"/>
    <w:rsid w:val="004550E1"/>
    <w:rsid w:val="00456A57"/>
    <w:rsid w:val="004607DE"/>
    <w:rsid w:val="00460B9E"/>
    <w:rsid w:val="00464313"/>
    <w:rsid w:val="00464EBA"/>
    <w:rsid w:val="004671C7"/>
    <w:rsid w:val="0047242D"/>
    <w:rsid w:val="00472F4D"/>
    <w:rsid w:val="0047307C"/>
    <w:rsid w:val="004730BF"/>
    <w:rsid w:val="004744F4"/>
    <w:rsid w:val="00474DCB"/>
    <w:rsid w:val="0047535C"/>
    <w:rsid w:val="004762F6"/>
    <w:rsid w:val="00485870"/>
    <w:rsid w:val="00485FE8"/>
    <w:rsid w:val="00490C20"/>
    <w:rsid w:val="00491ED9"/>
    <w:rsid w:val="00492473"/>
    <w:rsid w:val="00492EB5"/>
    <w:rsid w:val="00494F77"/>
    <w:rsid w:val="00497721"/>
    <w:rsid w:val="004A0229"/>
    <w:rsid w:val="004A3426"/>
    <w:rsid w:val="004A35D2"/>
    <w:rsid w:val="004A47CC"/>
    <w:rsid w:val="004A71E4"/>
    <w:rsid w:val="004B2F00"/>
    <w:rsid w:val="004B530C"/>
    <w:rsid w:val="004B6E31"/>
    <w:rsid w:val="004C1D66"/>
    <w:rsid w:val="004C31D7"/>
    <w:rsid w:val="004C4AD2"/>
    <w:rsid w:val="004C6981"/>
    <w:rsid w:val="004D1F21"/>
    <w:rsid w:val="004D268C"/>
    <w:rsid w:val="004D41E8"/>
    <w:rsid w:val="004D59D8"/>
    <w:rsid w:val="004D5DA1"/>
    <w:rsid w:val="004E0E40"/>
    <w:rsid w:val="004E150F"/>
    <w:rsid w:val="004E1DCA"/>
    <w:rsid w:val="004E23A1"/>
    <w:rsid w:val="004E3489"/>
    <w:rsid w:val="004E358A"/>
    <w:rsid w:val="004E3AFA"/>
    <w:rsid w:val="004E41AA"/>
    <w:rsid w:val="004E453F"/>
    <w:rsid w:val="004E6588"/>
    <w:rsid w:val="004F0408"/>
    <w:rsid w:val="004F2742"/>
    <w:rsid w:val="004F3E45"/>
    <w:rsid w:val="004F49D9"/>
    <w:rsid w:val="00501C8F"/>
    <w:rsid w:val="00502A0A"/>
    <w:rsid w:val="005065A9"/>
    <w:rsid w:val="00507C50"/>
    <w:rsid w:val="00512AF7"/>
    <w:rsid w:val="00514D40"/>
    <w:rsid w:val="005155E1"/>
    <w:rsid w:val="00517C3A"/>
    <w:rsid w:val="00527BF4"/>
    <w:rsid w:val="005324BE"/>
    <w:rsid w:val="00534F6C"/>
    <w:rsid w:val="00535994"/>
    <w:rsid w:val="0053646D"/>
    <w:rsid w:val="00536C95"/>
    <w:rsid w:val="00540AAD"/>
    <w:rsid w:val="00543227"/>
    <w:rsid w:val="00543EC1"/>
    <w:rsid w:val="005452DA"/>
    <w:rsid w:val="00545583"/>
    <w:rsid w:val="005463F9"/>
    <w:rsid w:val="00546458"/>
    <w:rsid w:val="0055087C"/>
    <w:rsid w:val="00553413"/>
    <w:rsid w:val="00555983"/>
    <w:rsid w:val="005606C9"/>
    <w:rsid w:val="00560E31"/>
    <w:rsid w:val="00561BDA"/>
    <w:rsid w:val="005661C4"/>
    <w:rsid w:val="00567F8A"/>
    <w:rsid w:val="00571DCF"/>
    <w:rsid w:val="00581B23"/>
    <w:rsid w:val="0058219C"/>
    <w:rsid w:val="00583B05"/>
    <w:rsid w:val="00585AD9"/>
    <w:rsid w:val="00586C8B"/>
    <w:rsid w:val="0058707F"/>
    <w:rsid w:val="00591DBD"/>
    <w:rsid w:val="005931FE"/>
    <w:rsid w:val="005932B3"/>
    <w:rsid w:val="00597058"/>
    <w:rsid w:val="005A0028"/>
    <w:rsid w:val="005A0846"/>
    <w:rsid w:val="005A0ACC"/>
    <w:rsid w:val="005A4B1C"/>
    <w:rsid w:val="005B0072"/>
    <w:rsid w:val="005B0732"/>
    <w:rsid w:val="005B38A0"/>
    <w:rsid w:val="005B4640"/>
    <w:rsid w:val="005B491C"/>
    <w:rsid w:val="005B496B"/>
    <w:rsid w:val="005B4DBF"/>
    <w:rsid w:val="005B5DE2"/>
    <w:rsid w:val="005B62F8"/>
    <w:rsid w:val="005B674C"/>
    <w:rsid w:val="005C24F2"/>
    <w:rsid w:val="005C585B"/>
    <w:rsid w:val="005C7561"/>
    <w:rsid w:val="005D1E57"/>
    <w:rsid w:val="005D2F57"/>
    <w:rsid w:val="005D34F6"/>
    <w:rsid w:val="005D4F1A"/>
    <w:rsid w:val="005D647C"/>
    <w:rsid w:val="005E1884"/>
    <w:rsid w:val="005F22A0"/>
    <w:rsid w:val="005F373A"/>
    <w:rsid w:val="005F42E5"/>
    <w:rsid w:val="005F4F87"/>
    <w:rsid w:val="005F6B0E"/>
    <w:rsid w:val="005F760E"/>
    <w:rsid w:val="005F7B1D"/>
    <w:rsid w:val="00601253"/>
    <w:rsid w:val="0060222A"/>
    <w:rsid w:val="006070C4"/>
    <w:rsid w:val="00607D26"/>
    <w:rsid w:val="00610C21"/>
    <w:rsid w:val="00611907"/>
    <w:rsid w:val="00613116"/>
    <w:rsid w:val="00617A1C"/>
    <w:rsid w:val="006202A6"/>
    <w:rsid w:val="0062054B"/>
    <w:rsid w:val="00621C4E"/>
    <w:rsid w:val="00624EAE"/>
    <w:rsid w:val="00626BF4"/>
    <w:rsid w:val="006305D7"/>
    <w:rsid w:val="00632F63"/>
    <w:rsid w:val="00633A01"/>
    <w:rsid w:val="00633B97"/>
    <w:rsid w:val="006341F7"/>
    <w:rsid w:val="00634585"/>
    <w:rsid w:val="00635014"/>
    <w:rsid w:val="006369CE"/>
    <w:rsid w:val="006411CA"/>
    <w:rsid w:val="0064603B"/>
    <w:rsid w:val="0064605E"/>
    <w:rsid w:val="00653DB2"/>
    <w:rsid w:val="006619C8"/>
    <w:rsid w:val="00662655"/>
    <w:rsid w:val="00665854"/>
    <w:rsid w:val="00665873"/>
    <w:rsid w:val="00670574"/>
    <w:rsid w:val="00671710"/>
    <w:rsid w:val="0067177B"/>
    <w:rsid w:val="006719D0"/>
    <w:rsid w:val="00673414"/>
    <w:rsid w:val="00676079"/>
    <w:rsid w:val="00676ECD"/>
    <w:rsid w:val="00677A01"/>
    <w:rsid w:val="00677D0A"/>
    <w:rsid w:val="0068185F"/>
    <w:rsid w:val="00693E7B"/>
    <w:rsid w:val="0069560D"/>
    <w:rsid w:val="006A01CF"/>
    <w:rsid w:val="006A0D75"/>
    <w:rsid w:val="006A3E57"/>
    <w:rsid w:val="006A44D6"/>
    <w:rsid w:val="006A603A"/>
    <w:rsid w:val="006A60DD"/>
    <w:rsid w:val="006B0679"/>
    <w:rsid w:val="006B074C"/>
    <w:rsid w:val="006B3B84"/>
    <w:rsid w:val="006B4E7C"/>
    <w:rsid w:val="006B5D8C"/>
    <w:rsid w:val="006B72D4"/>
    <w:rsid w:val="006B7B89"/>
    <w:rsid w:val="006C11CC"/>
    <w:rsid w:val="006C1AEB"/>
    <w:rsid w:val="006C5630"/>
    <w:rsid w:val="006C57FE"/>
    <w:rsid w:val="006C668E"/>
    <w:rsid w:val="006C669B"/>
    <w:rsid w:val="006C731D"/>
    <w:rsid w:val="006D31BA"/>
    <w:rsid w:val="006E027B"/>
    <w:rsid w:val="006E2895"/>
    <w:rsid w:val="006E3AB3"/>
    <w:rsid w:val="006E3F32"/>
    <w:rsid w:val="006E43FB"/>
    <w:rsid w:val="006E4B63"/>
    <w:rsid w:val="006F06E4"/>
    <w:rsid w:val="006F3E09"/>
    <w:rsid w:val="006F5475"/>
    <w:rsid w:val="006F68A4"/>
    <w:rsid w:val="006F796F"/>
    <w:rsid w:val="006F7B41"/>
    <w:rsid w:val="00702B5D"/>
    <w:rsid w:val="00703ED2"/>
    <w:rsid w:val="00705183"/>
    <w:rsid w:val="00705D5E"/>
    <w:rsid w:val="00707B8D"/>
    <w:rsid w:val="00710258"/>
    <w:rsid w:val="00711787"/>
    <w:rsid w:val="00713636"/>
    <w:rsid w:val="00714B8C"/>
    <w:rsid w:val="0071675D"/>
    <w:rsid w:val="007167B6"/>
    <w:rsid w:val="00717736"/>
    <w:rsid w:val="007328F4"/>
    <w:rsid w:val="00732B47"/>
    <w:rsid w:val="00735CF5"/>
    <w:rsid w:val="00737C06"/>
    <w:rsid w:val="0074063A"/>
    <w:rsid w:val="007414DD"/>
    <w:rsid w:val="00742AA4"/>
    <w:rsid w:val="00743BA1"/>
    <w:rsid w:val="00744E5E"/>
    <w:rsid w:val="007458B7"/>
    <w:rsid w:val="00745F1E"/>
    <w:rsid w:val="007515FE"/>
    <w:rsid w:val="007525FE"/>
    <w:rsid w:val="00752939"/>
    <w:rsid w:val="00756376"/>
    <w:rsid w:val="0075774A"/>
    <w:rsid w:val="007601D0"/>
    <w:rsid w:val="007603BB"/>
    <w:rsid w:val="0076109D"/>
    <w:rsid w:val="00767107"/>
    <w:rsid w:val="00773617"/>
    <w:rsid w:val="00773BFD"/>
    <w:rsid w:val="007743B3"/>
    <w:rsid w:val="00774490"/>
    <w:rsid w:val="007745B9"/>
    <w:rsid w:val="00777ADF"/>
    <w:rsid w:val="00781718"/>
    <w:rsid w:val="007819FF"/>
    <w:rsid w:val="007822A7"/>
    <w:rsid w:val="0078360C"/>
    <w:rsid w:val="00784A4C"/>
    <w:rsid w:val="00784BC6"/>
    <w:rsid w:val="00785185"/>
    <w:rsid w:val="0078523D"/>
    <w:rsid w:val="0078594E"/>
    <w:rsid w:val="007872A8"/>
    <w:rsid w:val="00791D2F"/>
    <w:rsid w:val="007931DF"/>
    <w:rsid w:val="007A0172"/>
    <w:rsid w:val="007A1804"/>
    <w:rsid w:val="007A2511"/>
    <w:rsid w:val="007A260E"/>
    <w:rsid w:val="007A2B94"/>
    <w:rsid w:val="007A4D4C"/>
    <w:rsid w:val="007A4DD6"/>
    <w:rsid w:val="007A5CB9"/>
    <w:rsid w:val="007A65A5"/>
    <w:rsid w:val="007A7B22"/>
    <w:rsid w:val="007B20AE"/>
    <w:rsid w:val="007B4242"/>
    <w:rsid w:val="007B6B07"/>
    <w:rsid w:val="007B6D43"/>
    <w:rsid w:val="007B749A"/>
    <w:rsid w:val="007B7C6E"/>
    <w:rsid w:val="007C3826"/>
    <w:rsid w:val="007C5D9A"/>
    <w:rsid w:val="007D44D7"/>
    <w:rsid w:val="007D621A"/>
    <w:rsid w:val="007E058A"/>
    <w:rsid w:val="007E2887"/>
    <w:rsid w:val="007E2C56"/>
    <w:rsid w:val="007E5278"/>
    <w:rsid w:val="007E6462"/>
    <w:rsid w:val="007E749C"/>
    <w:rsid w:val="007F1B5C"/>
    <w:rsid w:val="007F3D78"/>
    <w:rsid w:val="00801257"/>
    <w:rsid w:val="00802DE3"/>
    <w:rsid w:val="00803B0A"/>
    <w:rsid w:val="00804DED"/>
    <w:rsid w:val="00805B96"/>
    <w:rsid w:val="00807CF9"/>
    <w:rsid w:val="008105BE"/>
    <w:rsid w:val="008115A5"/>
    <w:rsid w:val="00811D46"/>
    <w:rsid w:val="0081415D"/>
    <w:rsid w:val="0081509E"/>
    <w:rsid w:val="00815A99"/>
    <w:rsid w:val="00820229"/>
    <w:rsid w:val="00822395"/>
    <w:rsid w:val="00822448"/>
    <w:rsid w:val="00822ABE"/>
    <w:rsid w:val="008244D1"/>
    <w:rsid w:val="008251C4"/>
    <w:rsid w:val="00825F82"/>
    <w:rsid w:val="00827F51"/>
    <w:rsid w:val="0083104E"/>
    <w:rsid w:val="008343BE"/>
    <w:rsid w:val="00836535"/>
    <w:rsid w:val="00840FB4"/>
    <w:rsid w:val="008410B2"/>
    <w:rsid w:val="00842236"/>
    <w:rsid w:val="00844999"/>
    <w:rsid w:val="008478E6"/>
    <w:rsid w:val="00847C01"/>
    <w:rsid w:val="008500A0"/>
    <w:rsid w:val="008524E5"/>
    <w:rsid w:val="0085351C"/>
    <w:rsid w:val="00853B5C"/>
    <w:rsid w:val="0085435A"/>
    <w:rsid w:val="008549CA"/>
    <w:rsid w:val="008556C3"/>
    <w:rsid w:val="0085687C"/>
    <w:rsid w:val="008706C5"/>
    <w:rsid w:val="00871F35"/>
    <w:rsid w:val="00872E70"/>
    <w:rsid w:val="00873707"/>
    <w:rsid w:val="00874B20"/>
    <w:rsid w:val="008757C6"/>
    <w:rsid w:val="008763E1"/>
    <w:rsid w:val="0087775C"/>
    <w:rsid w:val="00877EC8"/>
    <w:rsid w:val="008801F0"/>
    <w:rsid w:val="00880F36"/>
    <w:rsid w:val="00885530"/>
    <w:rsid w:val="008910D1"/>
    <w:rsid w:val="0089296C"/>
    <w:rsid w:val="008949A9"/>
    <w:rsid w:val="00896ABD"/>
    <w:rsid w:val="00897AB6"/>
    <w:rsid w:val="008A3380"/>
    <w:rsid w:val="008A514E"/>
    <w:rsid w:val="008A7397"/>
    <w:rsid w:val="008A7A9C"/>
    <w:rsid w:val="008B0828"/>
    <w:rsid w:val="008B2B2A"/>
    <w:rsid w:val="008B47BA"/>
    <w:rsid w:val="008B5218"/>
    <w:rsid w:val="008B7102"/>
    <w:rsid w:val="008C3B7D"/>
    <w:rsid w:val="008C4836"/>
    <w:rsid w:val="008D0F90"/>
    <w:rsid w:val="008D120B"/>
    <w:rsid w:val="008D3715"/>
    <w:rsid w:val="008D50B5"/>
    <w:rsid w:val="008D5465"/>
    <w:rsid w:val="008D5E61"/>
    <w:rsid w:val="008D7EB7"/>
    <w:rsid w:val="008D7EC5"/>
    <w:rsid w:val="008E17CA"/>
    <w:rsid w:val="008E1CEC"/>
    <w:rsid w:val="008E3684"/>
    <w:rsid w:val="008E57F5"/>
    <w:rsid w:val="008E7606"/>
    <w:rsid w:val="008F1DAA"/>
    <w:rsid w:val="008F3E00"/>
    <w:rsid w:val="008F3EBD"/>
    <w:rsid w:val="008F60B2"/>
    <w:rsid w:val="008F7C41"/>
    <w:rsid w:val="0090062B"/>
    <w:rsid w:val="009031E2"/>
    <w:rsid w:val="00904795"/>
    <w:rsid w:val="0090575C"/>
    <w:rsid w:val="0090586E"/>
    <w:rsid w:val="00910001"/>
    <w:rsid w:val="0091276C"/>
    <w:rsid w:val="00914170"/>
    <w:rsid w:val="0091533D"/>
    <w:rsid w:val="009165AC"/>
    <w:rsid w:val="00916FFC"/>
    <w:rsid w:val="0092053F"/>
    <w:rsid w:val="0092340A"/>
    <w:rsid w:val="009272B4"/>
    <w:rsid w:val="009313D9"/>
    <w:rsid w:val="00931599"/>
    <w:rsid w:val="00933442"/>
    <w:rsid w:val="00934509"/>
    <w:rsid w:val="00935B7F"/>
    <w:rsid w:val="009376CC"/>
    <w:rsid w:val="00941293"/>
    <w:rsid w:val="00946372"/>
    <w:rsid w:val="00950C17"/>
    <w:rsid w:val="00951FAF"/>
    <w:rsid w:val="00954740"/>
    <w:rsid w:val="009556A2"/>
    <w:rsid w:val="00955AE5"/>
    <w:rsid w:val="00960BA4"/>
    <w:rsid w:val="00962E71"/>
    <w:rsid w:val="00963ABC"/>
    <w:rsid w:val="00965D21"/>
    <w:rsid w:val="00967764"/>
    <w:rsid w:val="00970B0E"/>
    <w:rsid w:val="00970BB9"/>
    <w:rsid w:val="009726EE"/>
    <w:rsid w:val="00972CDE"/>
    <w:rsid w:val="009733DD"/>
    <w:rsid w:val="00975573"/>
    <w:rsid w:val="00976D03"/>
    <w:rsid w:val="00977B30"/>
    <w:rsid w:val="00980A90"/>
    <w:rsid w:val="00982F41"/>
    <w:rsid w:val="00985090"/>
    <w:rsid w:val="00987710"/>
    <w:rsid w:val="009904AB"/>
    <w:rsid w:val="00991724"/>
    <w:rsid w:val="009920BA"/>
    <w:rsid w:val="00995119"/>
    <w:rsid w:val="00995688"/>
    <w:rsid w:val="009958A6"/>
    <w:rsid w:val="00996456"/>
    <w:rsid w:val="009A04F5"/>
    <w:rsid w:val="009A11BC"/>
    <w:rsid w:val="009A15EF"/>
    <w:rsid w:val="009A38A5"/>
    <w:rsid w:val="009A448E"/>
    <w:rsid w:val="009A5B73"/>
    <w:rsid w:val="009B118B"/>
    <w:rsid w:val="009B1737"/>
    <w:rsid w:val="009B1AE6"/>
    <w:rsid w:val="009B3CD3"/>
    <w:rsid w:val="009B3D4B"/>
    <w:rsid w:val="009B5B99"/>
    <w:rsid w:val="009B6EFC"/>
    <w:rsid w:val="009C1FD0"/>
    <w:rsid w:val="009C2DF8"/>
    <w:rsid w:val="009C31BF"/>
    <w:rsid w:val="009C37EA"/>
    <w:rsid w:val="009C49DE"/>
    <w:rsid w:val="009C68B7"/>
    <w:rsid w:val="009D0834"/>
    <w:rsid w:val="009D0A1E"/>
    <w:rsid w:val="009D2AE3"/>
    <w:rsid w:val="009D4946"/>
    <w:rsid w:val="009D52BC"/>
    <w:rsid w:val="009D57A9"/>
    <w:rsid w:val="009D5805"/>
    <w:rsid w:val="009D7D0A"/>
    <w:rsid w:val="009E0812"/>
    <w:rsid w:val="009E09D9"/>
    <w:rsid w:val="009F01B1"/>
    <w:rsid w:val="009F0DBB"/>
    <w:rsid w:val="009F3887"/>
    <w:rsid w:val="009F659A"/>
    <w:rsid w:val="009F732B"/>
    <w:rsid w:val="00A01FE0"/>
    <w:rsid w:val="00A06945"/>
    <w:rsid w:val="00A0696F"/>
    <w:rsid w:val="00A10656"/>
    <w:rsid w:val="00A113C0"/>
    <w:rsid w:val="00A12FA6"/>
    <w:rsid w:val="00A1339B"/>
    <w:rsid w:val="00A14ABA"/>
    <w:rsid w:val="00A24CB6"/>
    <w:rsid w:val="00A26CD2"/>
    <w:rsid w:val="00A27667"/>
    <w:rsid w:val="00A27C59"/>
    <w:rsid w:val="00A30734"/>
    <w:rsid w:val="00A32979"/>
    <w:rsid w:val="00A34A67"/>
    <w:rsid w:val="00A37462"/>
    <w:rsid w:val="00A459E1"/>
    <w:rsid w:val="00A46AC4"/>
    <w:rsid w:val="00A52296"/>
    <w:rsid w:val="00A54290"/>
    <w:rsid w:val="00A55661"/>
    <w:rsid w:val="00A61B70"/>
    <w:rsid w:val="00A61FA8"/>
    <w:rsid w:val="00A637F4"/>
    <w:rsid w:val="00A64DF2"/>
    <w:rsid w:val="00A65485"/>
    <w:rsid w:val="00A66E05"/>
    <w:rsid w:val="00A704D6"/>
    <w:rsid w:val="00A70753"/>
    <w:rsid w:val="00A712D2"/>
    <w:rsid w:val="00A82C8A"/>
    <w:rsid w:val="00A8346B"/>
    <w:rsid w:val="00A84EB4"/>
    <w:rsid w:val="00A852FF"/>
    <w:rsid w:val="00A87337"/>
    <w:rsid w:val="00A90C97"/>
    <w:rsid w:val="00A923A6"/>
    <w:rsid w:val="00A92DDC"/>
    <w:rsid w:val="00A947EA"/>
    <w:rsid w:val="00A960C8"/>
    <w:rsid w:val="00A965F0"/>
    <w:rsid w:val="00A96604"/>
    <w:rsid w:val="00AA03DF"/>
    <w:rsid w:val="00AA0A3B"/>
    <w:rsid w:val="00AA1B4F"/>
    <w:rsid w:val="00AA21D8"/>
    <w:rsid w:val="00AA271A"/>
    <w:rsid w:val="00AA3270"/>
    <w:rsid w:val="00AA54F3"/>
    <w:rsid w:val="00AA6B43"/>
    <w:rsid w:val="00AA720D"/>
    <w:rsid w:val="00AB158D"/>
    <w:rsid w:val="00AB2056"/>
    <w:rsid w:val="00AB367A"/>
    <w:rsid w:val="00AC01D1"/>
    <w:rsid w:val="00AC0AB2"/>
    <w:rsid w:val="00AC0E9F"/>
    <w:rsid w:val="00AC299B"/>
    <w:rsid w:val="00AC52A5"/>
    <w:rsid w:val="00AC6705"/>
    <w:rsid w:val="00AC6C63"/>
    <w:rsid w:val="00AC6EFD"/>
    <w:rsid w:val="00AC7151"/>
    <w:rsid w:val="00AC7F1B"/>
    <w:rsid w:val="00AD460A"/>
    <w:rsid w:val="00AD5902"/>
    <w:rsid w:val="00AD6A05"/>
    <w:rsid w:val="00AE118B"/>
    <w:rsid w:val="00AE272B"/>
    <w:rsid w:val="00AE3E3A"/>
    <w:rsid w:val="00AE60DD"/>
    <w:rsid w:val="00AE77B4"/>
    <w:rsid w:val="00AE7C1A"/>
    <w:rsid w:val="00AE7DF8"/>
    <w:rsid w:val="00AF0D9C"/>
    <w:rsid w:val="00AF13AB"/>
    <w:rsid w:val="00AF1D36"/>
    <w:rsid w:val="00AF280B"/>
    <w:rsid w:val="00AF58A6"/>
    <w:rsid w:val="00AF5F75"/>
    <w:rsid w:val="00AF6001"/>
    <w:rsid w:val="00B01A16"/>
    <w:rsid w:val="00B029DA"/>
    <w:rsid w:val="00B03CA1"/>
    <w:rsid w:val="00B07F45"/>
    <w:rsid w:val="00B1021A"/>
    <w:rsid w:val="00B116F4"/>
    <w:rsid w:val="00B1481A"/>
    <w:rsid w:val="00B15A1F"/>
    <w:rsid w:val="00B15FE9"/>
    <w:rsid w:val="00B2148A"/>
    <w:rsid w:val="00B220C2"/>
    <w:rsid w:val="00B25B32"/>
    <w:rsid w:val="00B27C40"/>
    <w:rsid w:val="00B32616"/>
    <w:rsid w:val="00B36C42"/>
    <w:rsid w:val="00B424BF"/>
    <w:rsid w:val="00B42EA7"/>
    <w:rsid w:val="00B51845"/>
    <w:rsid w:val="00B51923"/>
    <w:rsid w:val="00B5337C"/>
    <w:rsid w:val="00B53FDE"/>
    <w:rsid w:val="00B56397"/>
    <w:rsid w:val="00B571DA"/>
    <w:rsid w:val="00B6027B"/>
    <w:rsid w:val="00B636C8"/>
    <w:rsid w:val="00B65EDB"/>
    <w:rsid w:val="00B6701E"/>
    <w:rsid w:val="00B67AFF"/>
    <w:rsid w:val="00B70B59"/>
    <w:rsid w:val="00B7187E"/>
    <w:rsid w:val="00B72E52"/>
    <w:rsid w:val="00B73657"/>
    <w:rsid w:val="00B7377C"/>
    <w:rsid w:val="00B739B3"/>
    <w:rsid w:val="00B743F6"/>
    <w:rsid w:val="00B75BDD"/>
    <w:rsid w:val="00B81B15"/>
    <w:rsid w:val="00B8338C"/>
    <w:rsid w:val="00B849B6"/>
    <w:rsid w:val="00B879B4"/>
    <w:rsid w:val="00B915AE"/>
    <w:rsid w:val="00B91CB1"/>
    <w:rsid w:val="00BA1735"/>
    <w:rsid w:val="00BA19FA"/>
    <w:rsid w:val="00BA4288"/>
    <w:rsid w:val="00BA708A"/>
    <w:rsid w:val="00BB03F8"/>
    <w:rsid w:val="00BB066F"/>
    <w:rsid w:val="00BB0902"/>
    <w:rsid w:val="00BB0928"/>
    <w:rsid w:val="00BB1955"/>
    <w:rsid w:val="00BB1F9C"/>
    <w:rsid w:val="00BB48E5"/>
    <w:rsid w:val="00BB5607"/>
    <w:rsid w:val="00BB5936"/>
    <w:rsid w:val="00BB5ACA"/>
    <w:rsid w:val="00BB627F"/>
    <w:rsid w:val="00BB6554"/>
    <w:rsid w:val="00BB7BCD"/>
    <w:rsid w:val="00BC0C17"/>
    <w:rsid w:val="00BC3823"/>
    <w:rsid w:val="00BC5841"/>
    <w:rsid w:val="00BD2EF0"/>
    <w:rsid w:val="00BD30F3"/>
    <w:rsid w:val="00BD56FC"/>
    <w:rsid w:val="00BD60B4"/>
    <w:rsid w:val="00BD796B"/>
    <w:rsid w:val="00BE40C0"/>
    <w:rsid w:val="00BE5F4A"/>
    <w:rsid w:val="00BE7AEF"/>
    <w:rsid w:val="00BF09B0"/>
    <w:rsid w:val="00BF1544"/>
    <w:rsid w:val="00BF1B53"/>
    <w:rsid w:val="00BF246D"/>
    <w:rsid w:val="00BF2682"/>
    <w:rsid w:val="00BF519B"/>
    <w:rsid w:val="00BF722B"/>
    <w:rsid w:val="00C019B2"/>
    <w:rsid w:val="00C024DE"/>
    <w:rsid w:val="00C029BE"/>
    <w:rsid w:val="00C0364B"/>
    <w:rsid w:val="00C039A0"/>
    <w:rsid w:val="00C061AB"/>
    <w:rsid w:val="00C06F06"/>
    <w:rsid w:val="00C07CC9"/>
    <w:rsid w:val="00C11068"/>
    <w:rsid w:val="00C1530A"/>
    <w:rsid w:val="00C17240"/>
    <w:rsid w:val="00C20FAD"/>
    <w:rsid w:val="00C2375F"/>
    <w:rsid w:val="00C247CB"/>
    <w:rsid w:val="00C32E66"/>
    <w:rsid w:val="00C32FF6"/>
    <w:rsid w:val="00C3355F"/>
    <w:rsid w:val="00C33A04"/>
    <w:rsid w:val="00C3569A"/>
    <w:rsid w:val="00C43F48"/>
    <w:rsid w:val="00C448FF"/>
    <w:rsid w:val="00C45E57"/>
    <w:rsid w:val="00C4723F"/>
    <w:rsid w:val="00C519D7"/>
    <w:rsid w:val="00C52787"/>
    <w:rsid w:val="00C52D3D"/>
    <w:rsid w:val="00C52F29"/>
    <w:rsid w:val="00C55A0B"/>
    <w:rsid w:val="00C56CE6"/>
    <w:rsid w:val="00C5745F"/>
    <w:rsid w:val="00C60005"/>
    <w:rsid w:val="00C60F7B"/>
    <w:rsid w:val="00C61A98"/>
    <w:rsid w:val="00C63201"/>
    <w:rsid w:val="00C64614"/>
    <w:rsid w:val="00C64E62"/>
    <w:rsid w:val="00C651D5"/>
    <w:rsid w:val="00C65984"/>
    <w:rsid w:val="00C65CCC"/>
    <w:rsid w:val="00C667AF"/>
    <w:rsid w:val="00C717DE"/>
    <w:rsid w:val="00C7618F"/>
    <w:rsid w:val="00C765A9"/>
    <w:rsid w:val="00C81020"/>
    <w:rsid w:val="00C81157"/>
    <w:rsid w:val="00C814E7"/>
    <w:rsid w:val="00C8162D"/>
    <w:rsid w:val="00C830BB"/>
    <w:rsid w:val="00C83A0B"/>
    <w:rsid w:val="00C842D0"/>
    <w:rsid w:val="00C84ED1"/>
    <w:rsid w:val="00C863CC"/>
    <w:rsid w:val="00C9038F"/>
    <w:rsid w:val="00C91A5D"/>
    <w:rsid w:val="00C92AAB"/>
    <w:rsid w:val="00C95D4C"/>
    <w:rsid w:val="00C9637F"/>
    <w:rsid w:val="00C9708A"/>
    <w:rsid w:val="00CA1B6C"/>
    <w:rsid w:val="00CA2435"/>
    <w:rsid w:val="00CA4068"/>
    <w:rsid w:val="00CA67F4"/>
    <w:rsid w:val="00CB3544"/>
    <w:rsid w:val="00CB37F8"/>
    <w:rsid w:val="00CB7DC3"/>
    <w:rsid w:val="00CC0913"/>
    <w:rsid w:val="00CC32F0"/>
    <w:rsid w:val="00CC5BE1"/>
    <w:rsid w:val="00CC70F5"/>
    <w:rsid w:val="00CC75A2"/>
    <w:rsid w:val="00CC7A18"/>
    <w:rsid w:val="00CD0E2F"/>
    <w:rsid w:val="00CD1D49"/>
    <w:rsid w:val="00CD1E2D"/>
    <w:rsid w:val="00CD2F20"/>
    <w:rsid w:val="00CD6B20"/>
    <w:rsid w:val="00CD76BA"/>
    <w:rsid w:val="00CE1339"/>
    <w:rsid w:val="00CE446D"/>
    <w:rsid w:val="00CE5E19"/>
    <w:rsid w:val="00CE61CC"/>
    <w:rsid w:val="00CE6E42"/>
    <w:rsid w:val="00CE7479"/>
    <w:rsid w:val="00CF20B7"/>
    <w:rsid w:val="00CF4080"/>
    <w:rsid w:val="00CF6692"/>
    <w:rsid w:val="00CF7441"/>
    <w:rsid w:val="00D00D16"/>
    <w:rsid w:val="00D03C6C"/>
    <w:rsid w:val="00D04760"/>
    <w:rsid w:val="00D04A95"/>
    <w:rsid w:val="00D04D47"/>
    <w:rsid w:val="00D06288"/>
    <w:rsid w:val="00D068C7"/>
    <w:rsid w:val="00D07023"/>
    <w:rsid w:val="00D109AD"/>
    <w:rsid w:val="00D128A4"/>
    <w:rsid w:val="00D147C8"/>
    <w:rsid w:val="00D15131"/>
    <w:rsid w:val="00D15561"/>
    <w:rsid w:val="00D16FA2"/>
    <w:rsid w:val="00D20954"/>
    <w:rsid w:val="00D21C39"/>
    <w:rsid w:val="00D21FC6"/>
    <w:rsid w:val="00D2243A"/>
    <w:rsid w:val="00D23005"/>
    <w:rsid w:val="00D2592C"/>
    <w:rsid w:val="00D32E49"/>
    <w:rsid w:val="00D32EB5"/>
    <w:rsid w:val="00D33393"/>
    <w:rsid w:val="00D33D36"/>
    <w:rsid w:val="00D34D94"/>
    <w:rsid w:val="00D35977"/>
    <w:rsid w:val="00D35B82"/>
    <w:rsid w:val="00D409E2"/>
    <w:rsid w:val="00D427D7"/>
    <w:rsid w:val="00D44D04"/>
    <w:rsid w:val="00D44E62"/>
    <w:rsid w:val="00D46187"/>
    <w:rsid w:val="00D51570"/>
    <w:rsid w:val="00D52F96"/>
    <w:rsid w:val="00D54E00"/>
    <w:rsid w:val="00D54E7B"/>
    <w:rsid w:val="00D556AD"/>
    <w:rsid w:val="00D56633"/>
    <w:rsid w:val="00D60381"/>
    <w:rsid w:val="00D616DE"/>
    <w:rsid w:val="00D62201"/>
    <w:rsid w:val="00D64286"/>
    <w:rsid w:val="00D651D1"/>
    <w:rsid w:val="00D6545C"/>
    <w:rsid w:val="00D65B80"/>
    <w:rsid w:val="00D71727"/>
    <w:rsid w:val="00D717BB"/>
    <w:rsid w:val="00D7226B"/>
    <w:rsid w:val="00D72707"/>
    <w:rsid w:val="00D75A9C"/>
    <w:rsid w:val="00D829C8"/>
    <w:rsid w:val="00D85ABE"/>
    <w:rsid w:val="00D90871"/>
    <w:rsid w:val="00D9155F"/>
    <w:rsid w:val="00D9403F"/>
    <w:rsid w:val="00D940D0"/>
    <w:rsid w:val="00D959B4"/>
    <w:rsid w:val="00D96796"/>
    <w:rsid w:val="00DA44DE"/>
    <w:rsid w:val="00DA753E"/>
    <w:rsid w:val="00DB620A"/>
    <w:rsid w:val="00DB76FF"/>
    <w:rsid w:val="00DC3832"/>
    <w:rsid w:val="00DC7A51"/>
    <w:rsid w:val="00DD3B1E"/>
    <w:rsid w:val="00DD5576"/>
    <w:rsid w:val="00DD5D1B"/>
    <w:rsid w:val="00DD6D1C"/>
    <w:rsid w:val="00DE25FE"/>
    <w:rsid w:val="00DE5B5F"/>
    <w:rsid w:val="00DF614E"/>
    <w:rsid w:val="00E00310"/>
    <w:rsid w:val="00E00696"/>
    <w:rsid w:val="00E00AFA"/>
    <w:rsid w:val="00E02396"/>
    <w:rsid w:val="00E03651"/>
    <w:rsid w:val="00E03808"/>
    <w:rsid w:val="00E060C2"/>
    <w:rsid w:val="00E06324"/>
    <w:rsid w:val="00E07B81"/>
    <w:rsid w:val="00E10AFD"/>
    <w:rsid w:val="00E12B11"/>
    <w:rsid w:val="00E12FB0"/>
    <w:rsid w:val="00E14814"/>
    <w:rsid w:val="00E1579D"/>
    <w:rsid w:val="00E1591B"/>
    <w:rsid w:val="00E16A50"/>
    <w:rsid w:val="00E22C55"/>
    <w:rsid w:val="00E22EB4"/>
    <w:rsid w:val="00E249D5"/>
    <w:rsid w:val="00E25017"/>
    <w:rsid w:val="00E26F73"/>
    <w:rsid w:val="00E30A34"/>
    <w:rsid w:val="00E33C68"/>
    <w:rsid w:val="00E34EEB"/>
    <w:rsid w:val="00E36026"/>
    <w:rsid w:val="00E3687C"/>
    <w:rsid w:val="00E376B6"/>
    <w:rsid w:val="00E44EB9"/>
    <w:rsid w:val="00E45BDC"/>
    <w:rsid w:val="00E46358"/>
    <w:rsid w:val="00E471DC"/>
    <w:rsid w:val="00E50EB4"/>
    <w:rsid w:val="00E52F24"/>
    <w:rsid w:val="00E532FC"/>
    <w:rsid w:val="00E559B4"/>
    <w:rsid w:val="00E55BB0"/>
    <w:rsid w:val="00E6027F"/>
    <w:rsid w:val="00E609E5"/>
    <w:rsid w:val="00E60C0D"/>
    <w:rsid w:val="00E60F27"/>
    <w:rsid w:val="00E63CB4"/>
    <w:rsid w:val="00E64D93"/>
    <w:rsid w:val="00E65EDB"/>
    <w:rsid w:val="00E66927"/>
    <w:rsid w:val="00E66F1B"/>
    <w:rsid w:val="00E677B8"/>
    <w:rsid w:val="00E67FA1"/>
    <w:rsid w:val="00E7387D"/>
    <w:rsid w:val="00E73D53"/>
    <w:rsid w:val="00E75111"/>
    <w:rsid w:val="00E77296"/>
    <w:rsid w:val="00E8083A"/>
    <w:rsid w:val="00E813CF"/>
    <w:rsid w:val="00E8507F"/>
    <w:rsid w:val="00E85CD9"/>
    <w:rsid w:val="00E87527"/>
    <w:rsid w:val="00E87EF7"/>
    <w:rsid w:val="00E93763"/>
    <w:rsid w:val="00E95EFD"/>
    <w:rsid w:val="00E96C4C"/>
    <w:rsid w:val="00EA2AAE"/>
    <w:rsid w:val="00EA2EC0"/>
    <w:rsid w:val="00EA3E65"/>
    <w:rsid w:val="00EA427A"/>
    <w:rsid w:val="00EA723B"/>
    <w:rsid w:val="00EB6350"/>
    <w:rsid w:val="00EB687A"/>
    <w:rsid w:val="00EC0464"/>
    <w:rsid w:val="00EC1AE3"/>
    <w:rsid w:val="00EC2F62"/>
    <w:rsid w:val="00EC4347"/>
    <w:rsid w:val="00EC62EB"/>
    <w:rsid w:val="00EC6E9F"/>
    <w:rsid w:val="00ED44F0"/>
    <w:rsid w:val="00ED4B33"/>
    <w:rsid w:val="00ED5993"/>
    <w:rsid w:val="00ED7DD6"/>
    <w:rsid w:val="00ED7E3C"/>
    <w:rsid w:val="00EE060B"/>
    <w:rsid w:val="00EE15A1"/>
    <w:rsid w:val="00EE2A7C"/>
    <w:rsid w:val="00EE2C42"/>
    <w:rsid w:val="00EE341B"/>
    <w:rsid w:val="00EE4453"/>
    <w:rsid w:val="00EE5FCE"/>
    <w:rsid w:val="00EE6BBD"/>
    <w:rsid w:val="00EE6E1E"/>
    <w:rsid w:val="00EE705F"/>
    <w:rsid w:val="00EF1462"/>
    <w:rsid w:val="00EF28CA"/>
    <w:rsid w:val="00EF54FD"/>
    <w:rsid w:val="00EF6612"/>
    <w:rsid w:val="00EF6841"/>
    <w:rsid w:val="00EF6DB1"/>
    <w:rsid w:val="00F0210E"/>
    <w:rsid w:val="00F07F0D"/>
    <w:rsid w:val="00F10ACD"/>
    <w:rsid w:val="00F13112"/>
    <w:rsid w:val="00F13984"/>
    <w:rsid w:val="00F16FE6"/>
    <w:rsid w:val="00F238BD"/>
    <w:rsid w:val="00F24992"/>
    <w:rsid w:val="00F300BE"/>
    <w:rsid w:val="00F302EB"/>
    <w:rsid w:val="00F32F2F"/>
    <w:rsid w:val="00F33F3F"/>
    <w:rsid w:val="00F35BDD"/>
    <w:rsid w:val="00F35EF0"/>
    <w:rsid w:val="00F36235"/>
    <w:rsid w:val="00F3781F"/>
    <w:rsid w:val="00F403FD"/>
    <w:rsid w:val="00F4048C"/>
    <w:rsid w:val="00F41E72"/>
    <w:rsid w:val="00F45BDF"/>
    <w:rsid w:val="00F46175"/>
    <w:rsid w:val="00F50300"/>
    <w:rsid w:val="00F5064E"/>
    <w:rsid w:val="00F53A6A"/>
    <w:rsid w:val="00F5414B"/>
    <w:rsid w:val="00F56E39"/>
    <w:rsid w:val="00F623E9"/>
    <w:rsid w:val="00F636C3"/>
    <w:rsid w:val="00F63951"/>
    <w:rsid w:val="00F63C86"/>
    <w:rsid w:val="00F7546C"/>
    <w:rsid w:val="00F766BE"/>
    <w:rsid w:val="00F76970"/>
    <w:rsid w:val="00F77EB9"/>
    <w:rsid w:val="00F80635"/>
    <w:rsid w:val="00F8115F"/>
    <w:rsid w:val="00F815D1"/>
    <w:rsid w:val="00F81E7E"/>
    <w:rsid w:val="00F81F0F"/>
    <w:rsid w:val="00F825F4"/>
    <w:rsid w:val="00F82B8C"/>
    <w:rsid w:val="00F83ACE"/>
    <w:rsid w:val="00F92AA1"/>
    <w:rsid w:val="00F92EE3"/>
    <w:rsid w:val="00F932DE"/>
    <w:rsid w:val="00F963DD"/>
    <w:rsid w:val="00F9641A"/>
    <w:rsid w:val="00F96B96"/>
    <w:rsid w:val="00F97004"/>
    <w:rsid w:val="00FA0AA0"/>
    <w:rsid w:val="00FA2045"/>
    <w:rsid w:val="00FA5B35"/>
    <w:rsid w:val="00FA7A66"/>
    <w:rsid w:val="00FB1AA9"/>
    <w:rsid w:val="00FB4B5A"/>
    <w:rsid w:val="00FB5963"/>
    <w:rsid w:val="00FB5DAA"/>
    <w:rsid w:val="00FB6199"/>
    <w:rsid w:val="00FB6386"/>
    <w:rsid w:val="00FC04B9"/>
    <w:rsid w:val="00FC161A"/>
    <w:rsid w:val="00FC23D5"/>
    <w:rsid w:val="00FC4337"/>
    <w:rsid w:val="00FC4C1A"/>
    <w:rsid w:val="00FC628F"/>
    <w:rsid w:val="00FC6468"/>
    <w:rsid w:val="00FC6D49"/>
    <w:rsid w:val="00FD019A"/>
    <w:rsid w:val="00FD4922"/>
    <w:rsid w:val="00FD6461"/>
    <w:rsid w:val="00FE0281"/>
    <w:rsid w:val="00FE7083"/>
    <w:rsid w:val="00FF019F"/>
    <w:rsid w:val="00FF1B2A"/>
    <w:rsid w:val="00FF2160"/>
    <w:rsid w:val="00FF30DE"/>
    <w:rsid w:val="00FF34D4"/>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CC764129-C83F-4793-BCCE-BBDFB5D5B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Zchn"/>
    <w:rsid w:val="001F4BC9"/>
    <w:pPr>
      <w:jc w:val="center"/>
    </w:pPr>
    <w:rPr>
      <w:noProof/>
    </w:rPr>
  </w:style>
  <w:style w:type="character" w:customStyle="1" w:styleId="EndNoteBibliographyTitleZchn">
    <w:name w:val="EndNote Bibliography Title Zchn"/>
    <w:basedOn w:val="DefaultParagraphFont"/>
    <w:link w:val="EndNoteBibliographyTitle"/>
    <w:rsid w:val="001F4BC9"/>
    <w:rPr>
      <w:rFonts w:ascii="Calibri" w:hAnsi="Calibri" w:cs="Calibri"/>
      <w:noProof/>
      <w:color w:val="000000"/>
      <w:sz w:val="24"/>
      <w:szCs w:val="24"/>
    </w:rPr>
  </w:style>
  <w:style w:type="paragraph" w:customStyle="1" w:styleId="EndNoteBibliography">
    <w:name w:val="EndNote Bibliography"/>
    <w:basedOn w:val="Normal"/>
    <w:link w:val="EndNoteBibliographyZchn"/>
    <w:rsid w:val="001F4BC9"/>
    <w:rPr>
      <w:noProof/>
    </w:rPr>
  </w:style>
  <w:style w:type="character" w:customStyle="1" w:styleId="EndNoteBibliographyZchn">
    <w:name w:val="EndNote Bibliography Zchn"/>
    <w:basedOn w:val="DefaultParagraphFont"/>
    <w:link w:val="EndNoteBibliography"/>
    <w:rsid w:val="001F4BC9"/>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1488704">
      <w:bodyDiv w:val="1"/>
      <w:marLeft w:val="0"/>
      <w:marRight w:val="0"/>
      <w:marTop w:val="0"/>
      <w:marBottom w:val="0"/>
      <w:divBdr>
        <w:top w:val="none" w:sz="0" w:space="0" w:color="auto"/>
        <w:left w:val="none" w:sz="0" w:space="0" w:color="auto"/>
        <w:bottom w:val="none" w:sz="0" w:space="0" w:color="auto"/>
        <w:right w:val="none" w:sz="0" w:space="0" w:color="auto"/>
      </w:divBdr>
      <w:divsChild>
        <w:div w:id="935669417">
          <w:marLeft w:val="0"/>
          <w:marRight w:val="0"/>
          <w:marTop w:val="0"/>
          <w:marBottom w:val="0"/>
          <w:divBdr>
            <w:top w:val="none" w:sz="0" w:space="0" w:color="auto"/>
            <w:left w:val="none" w:sz="0" w:space="0" w:color="auto"/>
            <w:bottom w:val="none" w:sz="0" w:space="0" w:color="auto"/>
            <w:right w:val="none" w:sz="0" w:space="0" w:color="auto"/>
          </w:divBdr>
        </w:div>
        <w:div w:id="351999830">
          <w:marLeft w:val="0"/>
          <w:marRight w:val="0"/>
          <w:marTop w:val="0"/>
          <w:marBottom w:val="0"/>
          <w:divBdr>
            <w:top w:val="none" w:sz="0" w:space="0" w:color="auto"/>
            <w:left w:val="none" w:sz="0" w:space="0" w:color="auto"/>
            <w:bottom w:val="none" w:sz="0" w:space="0" w:color="auto"/>
            <w:right w:val="none" w:sz="0" w:space="0" w:color="auto"/>
          </w:divBdr>
        </w:div>
        <w:div w:id="1085538335">
          <w:marLeft w:val="0"/>
          <w:marRight w:val="0"/>
          <w:marTop w:val="0"/>
          <w:marBottom w:val="0"/>
          <w:divBdr>
            <w:top w:val="none" w:sz="0" w:space="0" w:color="auto"/>
            <w:left w:val="none" w:sz="0" w:space="0" w:color="auto"/>
            <w:bottom w:val="none" w:sz="0" w:space="0" w:color="auto"/>
            <w:right w:val="none" w:sz="0" w:space="0" w:color="auto"/>
          </w:divBdr>
        </w:div>
        <w:div w:id="620919498">
          <w:marLeft w:val="0"/>
          <w:marRight w:val="0"/>
          <w:marTop w:val="0"/>
          <w:marBottom w:val="0"/>
          <w:divBdr>
            <w:top w:val="none" w:sz="0" w:space="0" w:color="auto"/>
            <w:left w:val="none" w:sz="0" w:space="0" w:color="auto"/>
            <w:bottom w:val="none" w:sz="0" w:space="0" w:color="auto"/>
            <w:right w:val="none" w:sz="0" w:space="0" w:color="auto"/>
          </w:divBdr>
        </w:div>
        <w:div w:id="871771842">
          <w:marLeft w:val="0"/>
          <w:marRight w:val="0"/>
          <w:marTop w:val="0"/>
          <w:marBottom w:val="0"/>
          <w:divBdr>
            <w:top w:val="none" w:sz="0" w:space="0" w:color="auto"/>
            <w:left w:val="none" w:sz="0" w:space="0" w:color="auto"/>
            <w:bottom w:val="none" w:sz="0" w:space="0" w:color="auto"/>
            <w:right w:val="none" w:sz="0" w:space="0" w:color="auto"/>
          </w:divBdr>
        </w:div>
        <w:div w:id="1424647943">
          <w:marLeft w:val="0"/>
          <w:marRight w:val="0"/>
          <w:marTop w:val="0"/>
          <w:marBottom w:val="0"/>
          <w:divBdr>
            <w:top w:val="none" w:sz="0" w:space="0" w:color="auto"/>
            <w:left w:val="none" w:sz="0" w:space="0" w:color="auto"/>
            <w:bottom w:val="none" w:sz="0" w:space="0" w:color="auto"/>
            <w:right w:val="none" w:sz="0" w:space="0" w:color="auto"/>
          </w:divBdr>
        </w:div>
        <w:div w:id="449201167">
          <w:marLeft w:val="0"/>
          <w:marRight w:val="0"/>
          <w:marTop w:val="0"/>
          <w:marBottom w:val="0"/>
          <w:divBdr>
            <w:top w:val="none" w:sz="0" w:space="0" w:color="auto"/>
            <w:left w:val="none" w:sz="0" w:space="0" w:color="auto"/>
            <w:bottom w:val="none" w:sz="0" w:space="0" w:color="auto"/>
            <w:right w:val="none" w:sz="0" w:space="0" w:color="auto"/>
          </w:divBdr>
        </w:div>
        <w:div w:id="85805287">
          <w:marLeft w:val="0"/>
          <w:marRight w:val="0"/>
          <w:marTop w:val="0"/>
          <w:marBottom w:val="0"/>
          <w:divBdr>
            <w:top w:val="none" w:sz="0" w:space="0" w:color="auto"/>
            <w:left w:val="none" w:sz="0" w:space="0" w:color="auto"/>
            <w:bottom w:val="none" w:sz="0" w:space="0" w:color="auto"/>
            <w:right w:val="none" w:sz="0" w:space="0" w:color="auto"/>
          </w:divBdr>
        </w:div>
        <w:div w:id="1376152145">
          <w:marLeft w:val="0"/>
          <w:marRight w:val="0"/>
          <w:marTop w:val="0"/>
          <w:marBottom w:val="0"/>
          <w:divBdr>
            <w:top w:val="none" w:sz="0" w:space="0" w:color="auto"/>
            <w:left w:val="none" w:sz="0" w:space="0" w:color="auto"/>
            <w:bottom w:val="none" w:sz="0" w:space="0" w:color="auto"/>
            <w:right w:val="none" w:sz="0" w:space="0" w:color="auto"/>
          </w:divBdr>
        </w:div>
        <w:div w:id="1240869898">
          <w:marLeft w:val="0"/>
          <w:marRight w:val="0"/>
          <w:marTop w:val="0"/>
          <w:marBottom w:val="0"/>
          <w:divBdr>
            <w:top w:val="none" w:sz="0" w:space="0" w:color="auto"/>
            <w:left w:val="none" w:sz="0" w:space="0" w:color="auto"/>
            <w:bottom w:val="none" w:sz="0" w:space="0" w:color="auto"/>
            <w:right w:val="none" w:sz="0" w:space="0" w:color="auto"/>
          </w:divBdr>
        </w:div>
      </w:divsChild>
    </w:div>
    <w:div w:id="488137809">
      <w:bodyDiv w:val="1"/>
      <w:marLeft w:val="0"/>
      <w:marRight w:val="0"/>
      <w:marTop w:val="0"/>
      <w:marBottom w:val="0"/>
      <w:divBdr>
        <w:top w:val="none" w:sz="0" w:space="0" w:color="auto"/>
        <w:left w:val="none" w:sz="0" w:space="0" w:color="auto"/>
        <w:bottom w:val="none" w:sz="0" w:space="0" w:color="auto"/>
        <w:right w:val="none" w:sz="0" w:space="0" w:color="auto"/>
      </w:divBdr>
      <w:divsChild>
        <w:div w:id="548805603">
          <w:marLeft w:val="0"/>
          <w:marRight w:val="0"/>
          <w:marTop w:val="0"/>
          <w:marBottom w:val="0"/>
          <w:divBdr>
            <w:top w:val="none" w:sz="0" w:space="0" w:color="auto"/>
            <w:left w:val="none" w:sz="0" w:space="0" w:color="auto"/>
            <w:bottom w:val="none" w:sz="0" w:space="0" w:color="auto"/>
            <w:right w:val="none" w:sz="0" w:space="0" w:color="auto"/>
          </w:divBdr>
        </w:div>
        <w:div w:id="1822848568">
          <w:marLeft w:val="0"/>
          <w:marRight w:val="0"/>
          <w:marTop w:val="0"/>
          <w:marBottom w:val="0"/>
          <w:divBdr>
            <w:top w:val="none" w:sz="0" w:space="0" w:color="auto"/>
            <w:left w:val="none" w:sz="0" w:space="0" w:color="auto"/>
            <w:bottom w:val="none" w:sz="0" w:space="0" w:color="auto"/>
            <w:right w:val="none" w:sz="0" w:space="0" w:color="auto"/>
          </w:divBdr>
        </w:div>
        <w:div w:id="1686131038">
          <w:marLeft w:val="0"/>
          <w:marRight w:val="0"/>
          <w:marTop w:val="0"/>
          <w:marBottom w:val="0"/>
          <w:divBdr>
            <w:top w:val="none" w:sz="0" w:space="0" w:color="auto"/>
            <w:left w:val="none" w:sz="0" w:space="0" w:color="auto"/>
            <w:bottom w:val="none" w:sz="0" w:space="0" w:color="auto"/>
            <w:right w:val="none" w:sz="0" w:space="0" w:color="auto"/>
          </w:divBdr>
        </w:div>
        <w:div w:id="311326844">
          <w:marLeft w:val="0"/>
          <w:marRight w:val="0"/>
          <w:marTop w:val="0"/>
          <w:marBottom w:val="0"/>
          <w:divBdr>
            <w:top w:val="none" w:sz="0" w:space="0" w:color="auto"/>
            <w:left w:val="none" w:sz="0" w:space="0" w:color="auto"/>
            <w:bottom w:val="none" w:sz="0" w:space="0" w:color="auto"/>
            <w:right w:val="none" w:sz="0" w:space="0" w:color="auto"/>
          </w:divBdr>
        </w:div>
        <w:div w:id="1464928467">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00659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ate.lichtenberger@meduniwien.ac.at"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016/B978-0-12-810545-0.00012-7" TargetMode="External"/><Relationship Id="rId4" Type="http://schemas.openxmlformats.org/officeDocument/2006/relationships/settings" Target="settings.xml"/><Relationship Id="rId9" Type="http://schemas.openxmlformats.org/officeDocument/2006/relationships/hyperlink" Target="mailto:ana.korosec@meduniwien.ac.at"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F767CB-EE42-4F28-89FF-83E53A772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3</Pages>
  <Words>9560</Words>
  <Characters>54496</Characters>
  <Application>Microsoft Office Word</Application>
  <DocSecurity>0</DocSecurity>
  <Lines>454</Lines>
  <Paragraphs>1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6392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alisha_desktop@outlook.com</cp:lastModifiedBy>
  <cp:revision>9</cp:revision>
  <cp:lastPrinted>2018-10-25T08:49:00Z</cp:lastPrinted>
  <dcterms:created xsi:type="dcterms:W3CDTF">2018-12-25T06:46:00Z</dcterms:created>
  <dcterms:modified xsi:type="dcterms:W3CDTF">2019-01-17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48890ff0-050c-3205-94c1-7b0c1c542428</vt:lpwstr>
  </property>
  <property fmtid="{D5CDD505-2E9C-101B-9397-08002B2CF9AE}" pid="30" name="Mendeley Citation Style_1">
    <vt:lpwstr>http://www.zotero.org/styles/journal-of-visualized-experiments</vt:lpwstr>
  </property>
</Properties>
</file>